
<file path=[Content_Types].xml><?xml version="1.0" encoding="utf-8"?>
<Types xmlns="http://schemas.openxmlformats.org/package/2006/content-types">
  <Default Extension="docx" ContentType="application/vnd.openxmlformats-officedocument.wordprocessingml.document"/>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MON_1823418485"/>
    <w:bookmarkEnd w:id="0"/>
    <w:p w14:paraId="39D6E0F7" w14:textId="55D80799" w:rsidR="00E6252D" w:rsidRPr="00C038EF" w:rsidRDefault="007227F1" w:rsidP="002D2F95">
      <w:pPr>
        <w:jc w:val="center"/>
        <w:rPr>
          <w:rFonts w:ascii="Times New Roman" w:hAnsi="Times New Roman"/>
        </w:rPr>
      </w:pPr>
      <w:r>
        <w:object w:dxaOrig="11058" w:dyaOrig="592" w14:anchorId="5BA851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2pt;height:29.4pt" o:ole="">
            <v:imagedata r:id="rId6" o:title=""/>
          </v:shape>
          <o:OLEObject Type="Embed" ProgID="Word.Document.12" ShapeID="_x0000_i1025" DrawAspect="Content" ObjectID="_1823418975" r:id="rId7">
            <o:FieldCodes>\s</o:FieldCodes>
          </o:OLEObject>
        </w:object>
      </w:r>
    </w:p>
    <w:p w14:paraId="0E609005" w14:textId="77777777" w:rsidR="00E6252D" w:rsidRPr="00C038EF" w:rsidRDefault="00E6252D" w:rsidP="002D2F95">
      <w:pPr>
        <w:jc w:val="center"/>
        <w:rPr>
          <w:rFonts w:ascii="Times New Roman" w:hAnsi="Times New Roman"/>
        </w:rPr>
      </w:pPr>
    </w:p>
    <w:p w14:paraId="71564F9D" w14:textId="77777777" w:rsidR="00E6252D" w:rsidRPr="00C038EF" w:rsidRDefault="00E6252D" w:rsidP="002D2F95">
      <w:pPr>
        <w:jc w:val="center"/>
        <w:rPr>
          <w:rFonts w:ascii="Times New Roman" w:hAnsi="Times New Roman"/>
        </w:rPr>
      </w:pPr>
    </w:p>
    <w:p w14:paraId="09BE2503" w14:textId="77777777" w:rsidR="00E6252D" w:rsidRPr="00C038EF" w:rsidRDefault="00E6252D" w:rsidP="002D2F95">
      <w:pPr>
        <w:jc w:val="center"/>
        <w:rPr>
          <w:rFonts w:ascii="Times New Roman" w:hAnsi="Times New Roman"/>
        </w:rPr>
      </w:pPr>
    </w:p>
    <w:p w14:paraId="047A0F3E" w14:textId="77777777" w:rsidR="00E6252D" w:rsidRPr="00C038EF" w:rsidRDefault="00E6252D" w:rsidP="002D2F95">
      <w:pPr>
        <w:jc w:val="center"/>
        <w:rPr>
          <w:rFonts w:ascii="Times New Roman" w:hAnsi="Times New Roman"/>
        </w:rPr>
      </w:pPr>
    </w:p>
    <w:p w14:paraId="05035D11" w14:textId="77777777" w:rsidR="00E6252D" w:rsidRPr="00C038EF" w:rsidRDefault="00E6252D" w:rsidP="002D2F95">
      <w:pPr>
        <w:jc w:val="center"/>
        <w:rPr>
          <w:rFonts w:ascii="Times New Roman" w:hAnsi="Times New Roman"/>
        </w:rPr>
      </w:pPr>
    </w:p>
    <w:p w14:paraId="186D3E81" w14:textId="32EF2840" w:rsidR="00F3009F" w:rsidRPr="00C038EF" w:rsidRDefault="002D2F95" w:rsidP="002D2F95">
      <w:pPr>
        <w:jc w:val="center"/>
        <w:rPr>
          <w:rFonts w:ascii="Times New Roman" w:hAnsi="Times New Roman"/>
        </w:rPr>
      </w:pPr>
      <w:r w:rsidRPr="00C038EF">
        <w:rPr>
          <w:rFonts w:ascii="Times New Roman" w:hAnsi="Times New Roman"/>
        </w:rPr>
        <w:t xml:space="preserve">Why Can’t They Just Look </w:t>
      </w:r>
      <w:r w:rsidR="0003581F" w:rsidRPr="00C038EF">
        <w:rPr>
          <w:rFonts w:ascii="Times New Roman" w:hAnsi="Times New Roman"/>
        </w:rPr>
        <w:t>It</w:t>
      </w:r>
      <w:r w:rsidRPr="00C038EF">
        <w:rPr>
          <w:rFonts w:ascii="Times New Roman" w:hAnsi="Times New Roman"/>
        </w:rPr>
        <w:t xml:space="preserve"> Up?</w:t>
      </w:r>
      <w:r w:rsidR="00E6252D" w:rsidRPr="00C038EF">
        <w:rPr>
          <w:rFonts w:ascii="Times New Roman" w:hAnsi="Times New Roman"/>
        </w:rPr>
        <w:t xml:space="preserve"> </w:t>
      </w:r>
      <w:r w:rsidR="009857CB" w:rsidRPr="00C038EF">
        <w:rPr>
          <w:rFonts w:ascii="Times New Roman" w:hAnsi="Times New Roman"/>
        </w:rPr>
        <w:t>Utilizing</w:t>
      </w:r>
      <w:r w:rsidRPr="00C038EF">
        <w:rPr>
          <w:rFonts w:ascii="Times New Roman" w:hAnsi="Times New Roman"/>
        </w:rPr>
        <w:t xml:space="preserve"> Restricted Administrative Data to Overcome </w:t>
      </w:r>
      <w:r w:rsidR="009857CB" w:rsidRPr="00C038EF">
        <w:rPr>
          <w:rFonts w:ascii="Times New Roman" w:hAnsi="Times New Roman"/>
        </w:rPr>
        <w:t xml:space="preserve">the Limitations of Surveys in </w:t>
      </w:r>
      <w:r w:rsidR="007232A1" w:rsidRPr="00C038EF">
        <w:rPr>
          <w:rFonts w:ascii="Times New Roman" w:hAnsi="Times New Roman"/>
        </w:rPr>
        <w:t>Demography</w:t>
      </w:r>
    </w:p>
    <w:p w14:paraId="4AB6D18F" w14:textId="466B2B69" w:rsidR="00E14918" w:rsidRPr="00C038EF" w:rsidRDefault="00F3009F" w:rsidP="00F3009F">
      <w:pPr>
        <w:jc w:val="center"/>
        <w:rPr>
          <w:rFonts w:ascii="Times New Roman" w:hAnsi="Times New Roman"/>
        </w:rPr>
      </w:pPr>
      <w:r w:rsidRPr="00C038EF">
        <w:rPr>
          <w:rFonts w:ascii="Times New Roman" w:hAnsi="Times New Roman"/>
        </w:rPr>
        <w:t>Paul Scholes</w:t>
      </w:r>
    </w:p>
    <w:p w14:paraId="1BD60709" w14:textId="20CE5606" w:rsidR="00333597" w:rsidRPr="00C038EF" w:rsidRDefault="00333597" w:rsidP="00F3009F">
      <w:pPr>
        <w:jc w:val="center"/>
        <w:rPr>
          <w:rFonts w:ascii="Times New Roman" w:hAnsi="Times New Roman"/>
        </w:rPr>
      </w:pPr>
      <w:r w:rsidRPr="00C038EF">
        <w:rPr>
          <w:rFonts w:ascii="Times New Roman" w:hAnsi="Times New Roman"/>
        </w:rPr>
        <w:t>3</w:t>
      </w:r>
      <w:r w:rsidRPr="00C038EF">
        <w:rPr>
          <w:rFonts w:ascii="Times New Roman" w:hAnsi="Times New Roman"/>
          <w:vertAlign w:val="superscript"/>
        </w:rPr>
        <w:t>rd</w:t>
      </w:r>
      <w:r w:rsidRPr="00C038EF">
        <w:rPr>
          <w:rFonts w:ascii="Times New Roman" w:hAnsi="Times New Roman"/>
        </w:rPr>
        <w:t xml:space="preserve"> Year PhD Student </w:t>
      </w:r>
    </w:p>
    <w:p w14:paraId="151D9745" w14:textId="39FAB948" w:rsidR="00333597" w:rsidRPr="00C038EF" w:rsidRDefault="00333597" w:rsidP="00F3009F">
      <w:pPr>
        <w:jc w:val="center"/>
        <w:rPr>
          <w:rFonts w:ascii="Times New Roman" w:hAnsi="Times New Roman"/>
        </w:rPr>
      </w:pPr>
      <w:r w:rsidRPr="00C038EF">
        <w:rPr>
          <w:rFonts w:ascii="Times New Roman" w:hAnsi="Times New Roman"/>
        </w:rPr>
        <w:t>Texas A&amp;M Sociology</w:t>
      </w:r>
    </w:p>
    <w:p w14:paraId="36600D4A" w14:textId="324AFDBA" w:rsidR="00333597" w:rsidRPr="00C038EF" w:rsidRDefault="00333597" w:rsidP="00F3009F">
      <w:pPr>
        <w:jc w:val="center"/>
        <w:rPr>
          <w:rFonts w:ascii="Times New Roman" w:hAnsi="Times New Roman"/>
        </w:rPr>
      </w:pPr>
      <w:r w:rsidRPr="00C038EF">
        <w:rPr>
          <w:rFonts w:ascii="Times New Roman" w:hAnsi="Times New Roman"/>
        </w:rPr>
        <w:t xml:space="preserve">Projected Dissertation Proposal Defense: </w:t>
      </w:r>
      <w:r w:rsidR="00C55065">
        <w:rPr>
          <w:rFonts w:ascii="Times New Roman" w:hAnsi="Times New Roman" w:cs="Times New Roman"/>
        </w:rPr>
        <w:t>Fall</w:t>
      </w:r>
      <w:r w:rsidRPr="00C038EF">
        <w:rPr>
          <w:rFonts w:ascii="Times New Roman" w:hAnsi="Times New Roman"/>
        </w:rPr>
        <w:t xml:space="preserve"> 2025</w:t>
      </w:r>
    </w:p>
    <w:p w14:paraId="49FF7702" w14:textId="688558B9" w:rsidR="005933F7" w:rsidRPr="00C038EF" w:rsidRDefault="005933F7">
      <w:pPr>
        <w:rPr>
          <w:rFonts w:ascii="Times New Roman" w:hAnsi="Times New Roman"/>
        </w:rPr>
      </w:pPr>
      <w:r w:rsidRPr="00C038EF">
        <w:rPr>
          <w:rFonts w:ascii="Times New Roman" w:hAnsi="Times New Roman"/>
        </w:rP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5B14921D" w14:textId="08B8332E"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 xml:space="preserve">argue for the frame’s </w:t>
      </w:r>
      <w:r w:rsidR="00F67660" w:rsidRPr="008B5152">
        <w:rPr>
          <w:rFonts w:ascii="Times New Roman" w:hAnsi="Times New Roman" w:cs="Times New Roman"/>
          <w:sz w:val="24"/>
          <w:szCs w:val="24"/>
        </w:rPr>
        <w:lastRenderedPageBreak/>
        <w:t>validity by illustrati</w:t>
      </w:r>
      <w:r w:rsidR="00776200" w:rsidRPr="008B5152">
        <w:rPr>
          <w:rFonts w:ascii="Times New Roman" w:hAnsi="Times New Roman" w:cs="Times New Roman"/>
          <w:sz w:val="24"/>
          <w:szCs w:val="24"/>
        </w:rPr>
        <w:t>ng</w:t>
      </w:r>
      <w:r w:rsidR="005F049E" w:rsidRPr="008B5152">
        <w:rPr>
          <w:rFonts w:ascii="Times New Roman" w:hAnsi="Times New Roman" w:cs="Times New Roman"/>
          <w:sz w:val="24"/>
          <w:szCs w:val="24"/>
        </w:rPr>
        <w:t xml:space="preserve">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EE16EA2"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t>
      </w:r>
      <w:r w:rsidR="003B48F3">
        <w:rPr>
          <w:rFonts w:ascii="Times New Roman" w:hAnsi="Times New Roman" w:cs="Times New Roman"/>
          <w:sz w:val="24"/>
          <w:szCs w:val="24"/>
        </w:rPr>
        <w:t xml:space="preserve">Migration </w:t>
      </w:r>
      <w:r w:rsidR="00514603">
        <w:rPr>
          <w:rFonts w:ascii="Times New Roman" w:hAnsi="Times New Roman" w:cs="Times New Roman"/>
          <w:sz w:val="24"/>
          <w:szCs w:val="24"/>
        </w:rPr>
        <w:t>matrices</w:t>
      </w:r>
      <w:r w:rsidRPr="008B5152">
        <w:rPr>
          <w:rFonts w:ascii="Times New Roman" w:hAnsi="Times New Roman" w:cs="Times New Roman"/>
          <w:sz w:val="24"/>
          <w:szCs w:val="24"/>
        </w:rPr>
        <w:t xml:space="preserve"> </w:t>
      </w:r>
      <w:proofErr w:type="gramStart"/>
      <w:r w:rsidRPr="008B5152">
        <w:rPr>
          <w:rFonts w:ascii="Times New Roman" w:hAnsi="Times New Roman" w:cs="Times New Roman"/>
          <w:sz w:val="24"/>
          <w:szCs w:val="24"/>
        </w:rPr>
        <w:t>allows</w:t>
      </w:r>
      <w:proofErr w:type="gramEnd"/>
      <w:r w:rsidRPr="008B5152">
        <w:rPr>
          <w:rFonts w:ascii="Times New Roman" w:hAnsi="Times New Roman" w:cs="Times New Roman"/>
          <w:sz w:val="24"/>
          <w:szCs w:val="24"/>
        </w:rPr>
        <w:t xml:space="preserve"> theory to </w:t>
      </w:r>
      <w:proofErr w:type="gramStart"/>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to</w:t>
      </w:r>
      <w:proofErr w:type="gramEnd"/>
      <w:r w:rsidR="002B1B65" w:rsidRPr="008B5152">
        <w:rPr>
          <w:rFonts w:ascii="Times New Roman" w:hAnsi="Times New Roman" w:cs="Times New Roman"/>
          <w:sz w:val="24"/>
          <w:szCs w:val="24"/>
        </w:rPr>
        <w:t xml:space="preserve">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w:t>
      </w:r>
      <w:proofErr w:type="gramStart"/>
      <w:r w:rsidR="00F55AA4" w:rsidRPr="008B5152">
        <w:rPr>
          <w:rFonts w:ascii="Times New Roman" w:hAnsi="Times New Roman" w:cs="Times New Roman"/>
          <w:sz w:val="24"/>
          <w:szCs w:val="24"/>
        </w:rPr>
        <w:t>as  geography</w:t>
      </w:r>
      <w:proofErr w:type="gramEnd"/>
      <w:r w:rsidR="00F55AA4" w:rsidRPr="008B5152">
        <w:rPr>
          <w:rFonts w:ascii="Times New Roman" w:hAnsi="Times New Roman" w:cs="Times New Roman"/>
          <w:sz w:val="24"/>
          <w:szCs w:val="24"/>
        </w:rPr>
        <w:t xml:space="preserve">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0B6FB043"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w:t>
      </w:r>
      <w:r w:rsidR="003B48F3">
        <w:rPr>
          <w:rFonts w:ascii="Times New Roman" w:hAnsi="Times New Roman" w:cs="Times New Roman"/>
          <w:sz w:val="24"/>
          <w:szCs w:val="24"/>
        </w:rPr>
        <w:t>limited to timeframes with an extract</w:t>
      </w:r>
      <w:r w:rsidR="00AD1DD3" w:rsidRPr="008B5152">
        <w:rPr>
          <w:rFonts w:ascii="Times New Roman" w:hAnsi="Times New Roman" w:cs="Times New Roman"/>
          <w:sz w:val="24"/>
          <w:szCs w:val="24"/>
        </w:rPr>
        <w:t xml:space="preserve">.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w:t>
      </w:r>
      <w:r w:rsidR="00014D89">
        <w:rPr>
          <w:rFonts w:ascii="Times New Roman" w:hAnsi="Times New Roman" w:cs="Times New Roman"/>
          <w:sz w:val="24"/>
          <w:szCs w:val="24"/>
        </w:rPr>
        <w:t xml:space="preserve"> It will be used to update </w:t>
      </w:r>
      <w:proofErr w:type="gramStart"/>
      <w:r w:rsidR="00014D89">
        <w:rPr>
          <w:rFonts w:ascii="Times New Roman" w:hAnsi="Times New Roman" w:cs="Times New Roman"/>
          <w:sz w:val="24"/>
          <w:szCs w:val="24"/>
        </w:rPr>
        <w:t>a</w:t>
      </w:r>
      <w:proofErr w:type="gramEnd"/>
      <w:r w:rsidR="00014D89">
        <w:rPr>
          <w:rFonts w:ascii="Times New Roman" w:hAnsi="Times New Roman" w:cs="Times New Roman"/>
          <w:sz w:val="24"/>
          <w:szCs w:val="24"/>
        </w:rPr>
        <w:t xml:space="preserve"> extract or other data source to any reference date </w:t>
      </w:r>
      <w:r w:rsidR="00014D89">
        <w:rPr>
          <w:rFonts w:ascii="Times New Roman" w:hAnsi="Times New Roman" w:cs="Times New Roman"/>
          <w:sz w:val="24"/>
          <w:szCs w:val="24"/>
        </w:rPr>
        <w:lastRenderedPageBreak/>
        <w:t>by referencing a corpus of administrative records.</w:t>
      </w:r>
      <w:r w:rsidR="00A056BC" w:rsidRPr="008B5152">
        <w:rPr>
          <w:rFonts w:ascii="Times New Roman" w:hAnsi="Times New Roman" w:cs="Times New Roman"/>
          <w:sz w:val="24"/>
          <w:szCs w:val="24"/>
        </w:rPr>
        <w:t xml:space="preserve"> The demographic frame utilizes a modeling strategy to match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14D89">
        <w:rPr>
          <w:rFonts w:ascii="Times New Roman" w:hAnsi="Times New Roman" w:cs="Times New Roman"/>
          <w:sz w:val="24"/>
          <w:szCs w:val="24"/>
        </w:rPr>
        <w:t xml:space="preserve"> and flexibly</w:t>
      </w:r>
      <w:r w:rsidR="00023638" w:rsidRPr="008B5152">
        <w:rPr>
          <w:rFonts w:ascii="Times New Roman" w:hAnsi="Times New Roman" w:cs="Times New Roman"/>
          <w:sz w:val="24"/>
          <w:szCs w:val="24"/>
        </w:rPr>
        <w:t xml:space="preserve">, combining records across several years for </w:t>
      </w:r>
      <w:proofErr w:type="spellStart"/>
      <w:proofErr w:type="gramStart"/>
      <w:r w:rsidR="00023638" w:rsidRPr="008B5152">
        <w:rPr>
          <w:rFonts w:ascii="Times New Roman" w:hAnsi="Times New Roman" w:cs="Times New Roman"/>
          <w:sz w:val="24"/>
          <w:szCs w:val="24"/>
        </w:rPr>
        <w:t>a</w:t>
      </w:r>
      <w:proofErr w:type="spellEnd"/>
      <w:r w:rsidR="00023638" w:rsidRPr="008B5152">
        <w:rPr>
          <w:rFonts w:ascii="Times New Roman" w:hAnsi="Times New Roman" w:cs="Times New Roman"/>
          <w:sz w:val="24"/>
          <w:szCs w:val="24"/>
        </w:rPr>
        <w:t xml:space="preserve"> </w:t>
      </w:r>
      <w:r w:rsidR="00014D89">
        <w:rPr>
          <w:rFonts w:ascii="Times New Roman" w:hAnsi="Times New Roman" w:cs="Times New Roman"/>
          <w:sz w:val="24"/>
          <w:szCs w:val="24"/>
        </w:rPr>
        <w:t>any</w:t>
      </w:r>
      <w:proofErr w:type="gramEnd"/>
      <w:r w:rsidR="00023638" w:rsidRPr="008B5152">
        <w:rPr>
          <w:rFonts w:ascii="Times New Roman" w:hAnsi="Times New Roman" w:cs="Times New Roman"/>
          <w:sz w:val="24"/>
          <w:szCs w:val="24"/>
        </w:rPr>
        <w:t xml:space="preserve">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w:t>
      </w:r>
      <w:r w:rsidR="00014D89">
        <w:rPr>
          <w:rFonts w:ascii="Times New Roman" w:hAnsi="Times New Roman" w:cs="Times New Roman"/>
          <w:sz w:val="24"/>
          <w:szCs w:val="24"/>
        </w:rPr>
        <w:t>s</w:t>
      </w:r>
      <w:r w:rsidR="007C7F25" w:rsidRPr="008B5152">
        <w:rPr>
          <w:rFonts w:ascii="Times New Roman" w:hAnsi="Times New Roman" w:cs="Times New Roman"/>
          <w:sz w:val="24"/>
          <w:szCs w:val="24"/>
        </w:rPr>
        <w:t xml:space="preserve"> to identify movers</w:t>
      </w:r>
      <w:r w:rsidR="00014D89">
        <w:rPr>
          <w:rFonts w:ascii="Times New Roman" w:hAnsi="Times New Roman" w:cs="Times New Roman"/>
          <w:sz w:val="24"/>
          <w:szCs w:val="24"/>
        </w:rPr>
        <w:t xml:space="preserve"> and non-movers</w:t>
      </w:r>
      <w:r w:rsidR="007C7F25" w:rsidRPr="008B5152">
        <w:rPr>
          <w:rFonts w:ascii="Times New Roman" w:hAnsi="Times New Roman" w:cs="Times New Roman"/>
          <w:sz w:val="24"/>
          <w:szCs w:val="24"/>
        </w:rPr>
        <w:t xml:space="preserve">. </w:t>
      </w:r>
    </w:p>
    <w:p w14:paraId="55756724" w14:textId="03C1C4BC" w:rsidR="00FD217E" w:rsidRDefault="005F4CC4" w:rsidP="004952B9">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7170DC21" w14:textId="11B9D594" w:rsidR="007E5033" w:rsidRDefault="007E5033">
      <w:pPr>
        <w:rPr>
          <w:rFonts w:ascii="Times New Roman" w:hAnsi="Times New Roman" w:cs="Times New Roman"/>
          <w:sz w:val="24"/>
          <w:szCs w:val="24"/>
        </w:rPr>
      </w:pPr>
      <w:r>
        <w:rPr>
          <w:rFonts w:ascii="Times New Roman" w:hAnsi="Times New Roman" w:cs="Times New Roman"/>
          <w:sz w:val="24"/>
          <w:szCs w:val="24"/>
        </w:rPr>
        <w:br w:type="page"/>
      </w:r>
    </w:p>
    <w:p w14:paraId="21433E59" w14:textId="77777777" w:rsidR="007E5033" w:rsidRPr="006A2D83" w:rsidRDefault="007E5033" w:rsidP="004952B9">
      <w:pPr>
        <w:spacing w:line="480" w:lineRule="auto"/>
        <w:ind w:firstLine="720"/>
        <w:rPr>
          <w:rFonts w:ascii="Times New Roman" w:hAnsi="Times New Roman" w:cs="Times New Roman"/>
          <w:sz w:val="24"/>
          <w:szCs w:val="24"/>
        </w:rPr>
      </w:pPr>
    </w:p>
    <w:p w14:paraId="6DF475B3" w14:textId="6ACE3547" w:rsidR="00990251" w:rsidRPr="008B5152" w:rsidRDefault="00990251" w:rsidP="004952B9">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17ECD30D" w14:textId="06A8C1E9" w:rsidR="00CB0CFA" w:rsidRDefault="00560C58"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r w:rsidR="00AC03E5">
        <w:rPr>
          <w:rFonts w:ascii="Times New Roman" w:hAnsi="Times New Roman" w:cs="Times New Roman"/>
          <w:sz w:val="24"/>
          <w:szCs w:val="24"/>
        </w:rPr>
        <w:t xml:space="preserve"> </w:t>
      </w:r>
    </w:p>
    <w:p w14:paraId="421D1846" w14:textId="4A0118C3" w:rsidR="004F4AE5" w:rsidRDefault="004F4AE5" w:rsidP="004952B9">
      <w:pPr>
        <w:spacing w:line="276"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32AF2127" w14:textId="77777777" w:rsidR="004952B9" w:rsidRDefault="004952B9" w:rsidP="004952B9">
      <w:pPr>
        <w:spacing w:line="240" w:lineRule="auto"/>
        <w:ind w:left="720"/>
        <w:rPr>
          <w:rFonts w:ascii="Times New Roman" w:hAnsi="Times New Roman" w:cs="Times New Roman"/>
          <w:i/>
          <w:iCs/>
          <w:sz w:val="24"/>
          <w:szCs w:val="24"/>
        </w:rPr>
      </w:pPr>
    </w:p>
    <w:p w14:paraId="3C219895" w14:textId="7A1BE17E" w:rsidR="00CB0CFA" w:rsidRDefault="004952B9" w:rsidP="004952B9">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is project introduces several new or emerging ways to analyze the migration of people to locations across the United States. I start </w:t>
      </w:r>
      <w:r w:rsidR="00D246D9">
        <w:rPr>
          <w:rFonts w:ascii="Times New Roman" w:hAnsi="Times New Roman" w:cs="Times New Roman"/>
          <w:sz w:val="24"/>
          <w:szCs w:val="24"/>
        </w:rPr>
        <w:t>by</w:t>
      </w:r>
      <w:r>
        <w:rPr>
          <w:rFonts w:ascii="Times New Roman" w:hAnsi="Times New Roman" w:cs="Times New Roman"/>
          <w:sz w:val="24"/>
          <w:szCs w:val="24"/>
        </w:rPr>
        <w:t xml:space="preserve"> discussing the central elements of migration: people, places, and time. I then turn to </w:t>
      </w:r>
      <w:r w:rsidR="003E03DE">
        <w:rPr>
          <w:rFonts w:ascii="Times New Roman" w:hAnsi="Times New Roman" w:cs="Times New Roman"/>
          <w:sz w:val="24"/>
          <w:szCs w:val="24"/>
        </w:rPr>
        <w:t xml:space="preserve">a review of current strategies and their limitations before discussing the new proposed approaches. </w:t>
      </w:r>
    </w:p>
    <w:p w14:paraId="76C6AAE8" w14:textId="7E927C2A" w:rsidR="00890607" w:rsidRPr="008B5152" w:rsidRDefault="00890607" w:rsidP="004952B9">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5E63641A" w14:textId="6B77EEBF" w:rsidR="00C54589" w:rsidRDefault="001B4A4B"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00EA1FEC">
        <w:rPr>
          <w:rFonts w:ascii="Times New Roman" w:hAnsi="Times New Roman" w:cs="Times New Roman"/>
          <w:sz w:val="24"/>
          <w:szCs w:val="24"/>
        </w:rPr>
        <w:t xml:space="preserve">. Many migration researchers leverage U.S. Census Bureau data for addresses </w:t>
      </w:r>
      <w:r w:rsidR="00E22DF2">
        <w:rPr>
          <w:rFonts w:ascii="Times New Roman" w:hAnsi="Times New Roman" w:cs="Times New Roman"/>
          <w:sz w:val="24"/>
          <w:szCs w:val="24"/>
        </w:rPr>
        <w:t>for a few reasons. T</w:t>
      </w:r>
      <w:r w:rsidR="000C209E">
        <w:rPr>
          <w:rFonts w:ascii="Times New Roman" w:hAnsi="Times New Roman" w:cs="Times New Roman"/>
          <w:sz w:val="24"/>
          <w:szCs w:val="24"/>
        </w:rPr>
        <w:t>he Census Bureau is the only organization that attempts to enumerate every</w:t>
      </w:r>
      <w:r w:rsidR="001B4F02">
        <w:rPr>
          <w:rFonts w:ascii="Times New Roman" w:hAnsi="Times New Roman" w:cs="Times New Roman"/>
          <w:sz w:val="24"/>
          <w:szCs w:val="24"/>
        </w:rPr>
        <w:t xml:space="preserve"> person</w:t>
      </w:r>
      <w:r w:rsidR="000C209E">
        <w:rPr>
          <w:rFonts w:ascii="Times New Roman" w:hAnsi="Times New Roman" w:cs="Times New Roman"/>
          <w:sz w:val="24"/>
          <w:szCs w:val="24"/>
        </w:rPr>
        <w:t xml:space="preserve"> in the United States</w:t>
      </w:r>
      <w:r w:rsidR="001B4F02">
        <w:rPr>
          <w:rFonts w:ascii="Times New Roman" w:hAnsi="Times New Roman" w:cs="Times New Roman"/>
          <w:sz w:val="24"/>
          <w:szCs w:val="24"/>
        </w:rPr>
        <w:t xml:space="preserve"> at the place they live</w:t>
      </w:r>
      <w:r w:rsidR="00E22DF2">
        <w:rPr>
          <w:rFonts w:ascii="Times New Roman" w:hAnsi="Times New Roman" w:cs="Times New Roman"/>
          <w:sz w:val="24"/>
          <w:szCs w:val="24"/>
        </w:rPr>
        <w:t xml:space="preserve">, and the only organization </w:t>
      </w:r>
      <w:r w:rsidR="00C55969">
        <w:rPr>
          <w:rFonts w:ascii="Times New Roman" w:hAnsi="Times New Roman" w:cs="Times New Roman"/>
          <w:sz w:val="24"/>
          <w:szCs w:val="24"/>
        </w:rPr>
        <w:t>hosting</w:t>
      </w:r>
      <w:r w:rsidR="001B4F02">
        <w:rPr>
          <w:rFonts w:ascii="Times New Roman" w:hAnsi="Times New Roman" w:cs="Times New Roman"/>
          <w:sz w:val="24"/>
          <w:szCs w:val="24"/>
        </w:rPr>
        <w:t xml:space="preserve"> and maintaining</w:t>
      </w:r>
      <w:r w:rsidR="00C55969">
        <w:rPr>
          <w:rFonts w:ascii="Times New Roman" w:hAnsi="Times New Roman" w:cs="Times New Roman"/>
          <w:sz w:val="24"/>
          <w:szCs w:val="24"/>
        </w:rPr>
        <w:t xml:space="preserve"> the MAF-Tiger system, which combines geospatial and housing information together in a single system. </w:t>
      </w:r>
      <w:r w:rsidR="00541732">
        <w:rPr>
          <w:rFonts w:ascii="Times New Roman" w:hAnsi="Times New Roman" w:cs="Times New Roman"/>
          <w:sz w:val="24"/>
          <w:szCs w:val="24"/>
        </w:rPr>
        <w:t>Another popular option is</w:t>
      </w:r>
      <w:r w:rsidR="005E2189">
        <w:rPr>
          <w:rFonts w:ascii="Times New Roman" w:hAnsi="Times New Roman" w:cs="Times New Roman"/>
          <w:sz w:val="24"/>
          <w:szCs w:val="24"/>
        </w:rPr>
        <w:t xml:space="preserve"> to analyze surveys, but even surveys like the Current Population Survey, the American Community Survey, or the S</w:t>
      </w:r>
      <w:r w:rsidR="003E2A0A">
        <w:rPr>
          <w:rFonts w:ascii="Times New Roman" w:hAnsi="Times New Roman" w:cs="Times New Roman"/>
          <w:sz w:val="24"/>
          <w:szCs w:val="24"/>
        </w:rPr>
        <w:t>urvey of</w:t>
      </w:r>
      <w:r w:rsidR="005E2189">
        <w:rPr>
          <w:rFonts w:ascii="Times New Roman" w:hAnsi="Times New Roman" w:cs="Times New Roman"/>
          <w:sz w:val="24"/>
          <w:szCs w:val="24"/>
        </w:rPr>
        <w:t xml:space="preserve"> I</w:t>
      </w:r>
      <w:r w:rsidR="003E2A0A">
        <w:rPr>
          <w:rFonts w:ascii="Times New Roman" w:hAnsi="Times New Roman" w:cs="Times New Roman"/>
          <w:sz w:val="24"/>
          <w:szCs w:val="24"/>
        </w:rPr>
        <w:t>ncome and</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rogram</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 xml:space="preserve">articipation use Census Bureau data to </w:t>
      </w:r>
      <w:r w:rsidR="001D72A4">
        <w:rPr>
          <w:rFonts w:ascii="Times New Roman" w:hAnsi="Times New Roman" w:cs="Times New Roman"/>
          <w:sz w:val="24"/>
          <w:szCs w:val="24"/>
        </w:rPr>
        <w:t xml:space="preserve">make sampling frames or to manage and harmonize the addresses of respondents </w:t>
      </w:r>
      <w:r w:rsidR="001D72A4" w:rsidRPr="006A2D83">
        <w:rPr>
          <w:rFonts w:ascii="Times New Roman" w:hAnsi="Times New Roman" w:cs="Times New Roman"/>
          <w:sz w:val="24"/>
          <w:szCs w:val="24"/>
        </w:rPr>
        <w:fldChar w:fldCharType="begin"/>
      </w:r>
      <w:r w:rsidR="00D46930">
        <w:rPr>
          <w:rFonts w:ascii="Times New Roman" w:hAnsi="Times New Roman" w:cs="Times New Roman"/>
          <w:sz w:val="24"/>
          <w:szCs w:val="24"/>
        </w:rPr>
        <w:instrText xml:space="preserve"> ADDIN ZOTERO_ITEM CSL_CITATION {"citationID":"DfqoMpMS","properties":{"formattedCitation":"(United States Census Bureau 2019, 2025g, 2025a)","plainCitation":"(United States Census Bureau 2019, 2025g,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1D72A4" w:rsidRPr="006A2D83">
        <w:rPr>
          <w:rFonts w:ascii="Times New Roman" w:hAnsi="Times New Roman" w:cs="Times New Roman"/>
          <w:sz w:val="24"/>
          <w:szCs w:val="24"/>
        </w:rPr>
        <w:fldChar w:fldCharType="separate"/>
      </w:r>
      <w:r w:rsidR="00D46930" w:rsidRPr="00D46930">
        <w:rPr>
          <w:rFonts w:ascii="Times New Roman" w:hAnsi="Times New Roman" w:cs="Times New Roman"/>
          <w:sz w:val="24"/>
        </w:rPr>
        <w:t>(United States Census Bureau 2019, 2025g, 2025a)</w:t>
      </w:r>
      <w:r w:rsidR="001D72A4" w:rsidRPr="006A2D83">
        <w:rPr>
          <w:rFonts w:ascii="Times New Roman" w:hAnsi="Times New Roman" w:cs="Times New Roman"/>
          <w:sz w:val="24"/>
          <w:szCs w:val="24"/>
        </w:rPr>
        <w:fldChar w:fldCharType="end"/>
      </w:r>
      <w:r w:rsidR="00541732">
        <w:rPr>
          <w:rFonts w:ascii="Times New Roman" w:hAnsi="Times New Roman" w:cs="Times New Roman"/>
          <w:sz w:val="24"/>
          <w:szCs w:val="24"/>
        </w:rPr>
        <w:t>.</w:t>
      </w:r>
    </w:p>
    <w:p w14:paraId="06B2751C" w14:textId="6B10F1F9" w:rsidR="000A562A" w:rsidRDefault="00DF4240" w:rsidP="000C209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isJSW1ON","properties":{"formattedCitation":"(United States Census Bureau 2025b)","plainCitation":"(United States Census Bureau 2025b)","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b)</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0BD79A9C"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w:t>
      </w:r>
      <w:proofErr w:type="spellStart"/>
      <w:r w:rsidR="002E05B0">
        <w:rPr>
          <w:rFonts w:ascii="Times New Roman" w:hAnsi="Times New Roman" w:cs="Times New Roman"/>
          <w:sz w:val="24"/>
          <w:szCs w:val="24"/>
        </w:rPr>
        <w:t>areal</w:t>
      </w:r>
      <w:proofErr w:type="spellEnd"/>
      <w:r w:rsidR="002E05B0">
        <w:rPr>
          <w:rFonts w:ascii="Times New Roman" w:hAnsi="Times New Roman" w:cs="Times New Roman"/>
          <w:sz w:val="24"/>
          <w:szCs w:val="24"/>
        </w:rPr>
        <w:t xml:space="preserve">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BCzMBc9o","properties":{"formattedCitation":"(Buzzelli 2020)","plainCitation":"(Buzzelli 2020)","dontUpdate":true,"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0B83DF25"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w:t>
      </w:r>
      <w:r w:rsidR="00A45C56">
        <w:rPr>
          <w:rFonts w:ascii="Times New Roman" w:hAnsi="Times New Roman" w:cs="Times New Roman"/>
          <w:sz w:val="24"/>
          <w:szCs w:val="24"/>
        </w:rPr>
        <w:t xml:space="preserve">is </w:t>
      </w:r>
      <w:r>
        <w:rPr>
          <w:rFonts w:ascii="Times New Roman" w:hAnsi="Times New Roman" w:cs="Times New Roman"/>
          <w:sz w:val="24"/>
          <w:szCs w:val="24"/>
        </w:rPr>
        <w:t>noted</w:t>
      </w:r>
      <w:r w:rsidR="00FE252E">
        <w:rPr>
          <w:rFonts w:ascii="Times New Roman" w:hAnsi="Times New Roman" w:cs="Times New Roman"/>
          <w:sz w:val="24"/>
          <w:szCs w:val="24"/>
        </w:rPr>
        <w:t xml:space="preserve"> and used in modeling</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w:t>
      </w:r>
      <w:r w:rsidR="00F82012">
        <w:rPr>
          <w:rFonts w:ascii="Times New Roman" w:hAnsi="Times New Roman" w:cs="Times New Roman"/>
          <w:sz w:val="24"/>
          <w:szCs w:val="24"/>
        </w:rPr>
        <w:lastRenderedPageBreak/>
        <w:t>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7B5D53">
        <w:rPr>
          <w:rFonts w:ascii="Times New Roman" w:hAnsi="Times New Roman" w:cs="Times New Roman"/>
          <w:sz w:val="24"/>
          <w:szCs w:val="24"/>
        </w:rPr>
        <w:t>, even to the point of being impossible to estimate</w:t>
      </w:r>
      <w:r w:rsidR="005C0BB7">
        <w:rPr>
          <w:rFonts w:ascii="Times New Roman" w:hAnsi="Times New Roman" w:cs="Times New Roman"/>
          <w:sz w:val="24"/>
          <w:szCs w:val="24"/>
        </w:rPr>
        <w:t xml:space="preserve"> </w:t>
      </w:r>
      <w:r w:rsidR="007B5D53">
        <w:rPr>
          <w:rFonts w:ascii="Times New Roman" w:hAnsi="Times New Roman" w:cs="Times New Roman"/>
          <w:sz w:val="24"/>
          <w:szCs w:val="24"/>
        </w:rPr>
        <w:fldChar w:fldCharType="begin"/>
      </w:r>
      <w:r w:rsidR="005C0BB7">
        <w:rPr>
          <w:rFonts w:ascii="Times New Roman" w:hAnsi="Times New Roman" w:cs="Times New Roman"/>
          <w:sz w:val="24"/>
          <w:szCs w:val="24"/>
        </w:rPr>
        <w:instrText xml:space="preserve"> ADDIN ZOTERO_ITEM CSL_CITATION {"citationID":"Gmzo7Lia","properties":{"formattedCitation":"(Garson 2019)","plainCitation":"(Garson 2019)","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schema":"https://github.com/citation-style-language/schema/raw/master/csl-citation.json"} </w:instrText>
      </w:r>
      <w:r w:rsidR="007B5D53">
        <w:rPr>
          <w:rFonts w:ascii="Times New Roman" w:hAnsi="Times New Roman" w:cs="Times New Roman"/>
          <w:sz w:val="24"/>
          <w:szCs w:val="24"/>
        </w:rPr>
        <w:fldChar w:fldCharType="separate"/>
      </w:r>
      <w:r w:rsidR="005C0BB7" w:rsidRPr="005C0BB7">
        <w:rPr>
          <w:rFonts w:ascii="Times New Roman" w:hAnsi="Times New Roman" w:cs="Times New Roman"/>
          <w:sz w:val="24"/>
        </w:rPr>
        <w:t>(Garson 2019)</w:t>
      </w:r>
      <w:r w:rsidR="007B5D53">
        <w:rPr>
          <w:rFonts w:ascii="Times New Roman" w:hAnsi="Times New Roman" w:cs="Times New Roman"/>
          <w:sz w:val="24"/>
          <w:szCs w:val="24"/>
        </w:rPr>
        <w:fldChar w:fldCharType="end"/>
      </w:r>
      <w:r w:rsidR="00A45C56">
        <w:rPr>
          <w:rFonts w:ascii="Times New Roman" w:hAnsi="Times New Roman" w:cs="Times New Roman"/>
          <w:sz w:val="24"/>
          <w:szCs w:val="24"/>
        </w:rPr>
        <w:t xml:space="preserve">. </w:t>
      </w:r>
    </w:p>
    <w:p w14:paraId="32312220" w14:textId="69C989B0"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individual migrants 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imperfect nesting of geographies portion of the modifiable areal unit problem.</w:t>
      </w:r>
      <w:r w:rsidR="00765A3D">
        <w:rPr>
          <w:rFonts w:ascii="Times New Roman" w:hAnsi="Times New Roman" w:cs="Times New Roman"/>
          <w:sz w:val="24"/>
          <w:szCs w:val="24"/>
        </w:rPr>
        <w:t xml:space="preserve"> </w:t>
      </w:r>
      <w:r w:rsidR="005C0BB7">
        <w:rPr>
          <w:rFonts w:ascii="Times New Roman" w:hAnsi="Times New Roman" w:cs="Times New Roman"/>
          <w:sz w:val="24"/>
          <w:szCs w:val="24"/>
        </w:rPr>
        <w:t>Thus,</w:t>
      </w:r>
      <w:r w:rsidR="00765A3D">
        <w:rPr>
          <w:rFonts w:ascii="Times New Roman" w:hAnsi="Times New Roman" w:cs="Times New Roman"/>
          <w:sz w:val="24"/>
          <w:szCs w:val="24"/>
        </w:rPr>
        <w:t xml:space="preserve"> a popular strategy is to use individual level data </w:t>
      </w:r>
      <w:r w:rsidR="005A23E5">
        <w:rPr>
          <w:rFonts w:ascii="Times New Roman" w:hAnsi="Times New Roman" w:cs="Times New Roman"/>
          <w:sz w:val="24"/>
          <w:szCs w:val="24"/>
        </w:rPr>
        <w:t>when possible</w:t>
      </w:r>
      <w:r w:rsidR="00AE0B51">
        <w:rPr>
          <w:rFonts w:ascii="Times New Roman" w:hAnsi="Times New Roman" w:cs="Times New Roman"/>
          <w:sz w:val="24"/>
          <w:szCs w:val="24"/>
        </w:rPr>
        <w:t xml:space="preserve"> and aggregate up to larger geographies when needed. </w:t>
      </w:r>
    </w:p>
    <w:p w14:paraId="29016B01" w14:textId="45C2056E"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 xml:space="preserve">the only geographic consideration, </w:t>
      </w:r>
      <w:r w:rsidR="003F2075">
        <w:rPr>
          <w:rFonts w:ascii="Times New Roman" w:hAnsi="Times New Roman" w:cs="Times New Roman"/>
          <w:sz w:val="24"/>
          <w:szCs w:val="24"/>
        </w:rPr>
        <w:t>the places people live</w:t>
      </w:r>
      <w:r w:rsidR="008D549D">
        <w:rPr>
          <w:rFonts w:ascii="Times New Roman" w:hAnsi="Times New Roman" w:cs="Times New Roman"/>
          <w:sz w:val="24"/>
          <w:szCs w:val="24"/>
        </w:rPr>
        <w:t>, usually housing units located at addresses</w:t>
      </w:r>
      <w:r w:rsidR="003F2075">
        <w:rPr>
          <w:rFonts w:ascii="Times New Roman" w:hAnsi="Times New Roman" w:cs="Times New Roman"/>
          <w:sz w:val="24"/>
          <w:szCs w:val="24"/>
        </w:rPr>
        <w:t>,</w:t>
      </w:r>
      <w:r w:rsidR="008D549D">
        <w:rPr>
          <w:rFonts w:ascii="Times New Roman" w:hAnsi="Times New Roman" w:cs="Times New Roman"/>
          <w:sz w:val="24"/>
          <w:szCs w:val="24"/>
        </w:rPr>
        <w:t xml:space="preserve">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w:t>
      </w:r>
      <w:r w:rsidR="003F2075">
        <w:rPr>
          <w:rFonts w:ascii="Times New Roman" w:hAnsi="Times New Roman" w:cs="Times New Roman"/>
          <w:sz w:val="24"/>
          <w:szCs w:val="24"/>
        </w:rPr>
        <w:t>;</w:t>
      </w:r>
      <w:r w:rsidR="0086776B">
        <w:rPr>
          <w:rFonts w:ascii="Times New Roman" w:hAnsi="Times New Roman" w:cs="Times New Roman"/>
          <w:sz w:val="24"/>
          <w:szCs w:val="24"/>
        </w:rPr>
        <w:t xml:space="preserve"> and </w:t>
      </w:r>
      <w:r w:rsidR="003F2075">
        <w:rPr>
          <w:rFonts w:ascii="Times New Roman" w:hAnsi="Times New Roman" w:cs="Times New Roman"/>
          <w:sz w:val="24"/>
          <w:szCs w:val="24"/>
        </w:rPr>
        <w:t>p</w:t>
      </w:r>
      <w:r w:rsidR="0042291B">
        <w:rPr>
          <w:rFonts w:ascii="Times New Roman" w:hAnsi="Times New Roman" w:cs="Times New Roman"/>
          <w:sz w:val="24"/>
          <w:szCs w:val="24"/>
        </w:rPr>
        <w:t>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5666D8B6"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ensus Bureau maintains a database called the Master Address File (MAF), which identifies unique structures and single units within a structure (called MAF units) by identifiers called MAFIDs. MAF Unites represent residential, non-residential structures, and their addresses</w:t>
      </w:r>
      <w:r w:rsidR="005A23E5">
        <w:rPr>
          <w:rFonts w:ascii="Times New Roman" w:hAnsi="Times New Roman" w:cs="Times New Roman"/>
          <w:sz w:val="24"/>
          <w:szCs w:val="24"/>
        </w:rPr>
        <w:t>, and thus a micro-level geographic source</w:t>
      </w:r>
      <w:r>
        <w:rPr>
          <w:rFonts w:ascii="Times New Roman" w:hAnsi="Times New Roman" w:cs="Times New Roman"/>
          <w:sz w:val="24"/>
          <w:szCs w:val="24"/>
        </w:rPr>
        <w:t xml:space="preserve">. </w:t>
      </w:r>
      <w:r w:rsidR="009774E8" w:rsidRPr="00123156">
        <w:rPr>
          <w:rFonts w:ascii="Times New Roman" w:hAnsi="Times New Roman" w:cs="Times New Roman"/>
          <w:sz w:val="24"/>
          <w:szCs w:val="24"/>
        </w:rPr>
        <w:t xml:space="preserve">Many projects examining migration in the </w:t>
      </w:r>
      <w:r w:rsidR="009774E8" w:rsidRPr="00123156">
        <w:rPr>
          <w:rFonts w:ascii="Times New Roman" w:hAnsi="Times New Roman" w:cs="Times New Roman"/>
          <w:sz w:val="24"/>
          <w:szCs w:val="24"/>
        </w:rPr>
        <w:lastRenderedPageBreak/>
        <w:t>U.S. use MAF</w:t>
      </w:r>
      <w:r w:rsidR="005A23E5">
        <w:rPr>
          <w:rFonts w:ascii="Times New Roman" w:hAnsi="Times New Roman" w:cs="Times New Roman"/>
          <w:sz w:val="24"/>
          <w:szCs w:val="24"/>
        </w:rPr>
        <w:t xml:space="preserve"> unit</w:t>
      </w:r>
      <w:r w:rsidR="009774E8" w:rsidRPr="00123156">
        <w:rPr>
          <w:rFonts w:ascii="Times New Roman" w:hAnsi="Times New Roman" w:cs="Times New Roman"/>
          <w:sz w:val="24"/>
          <w:szCs w:val="24"/>
        </w:rPr>
        <w:t>s</w:t>
      </w:r>
      <w:r w:rsidR="005D620A" w:rsidRPr="00123156">
        <w:rPr>
          <w:rFonts w:ascii="Times New Roman" w:hAnsi="Times New Roman" w:cs="Times New Roman"/>
          <w:sz w:val="24"/>
          <w:szCs w:val="24"/>
        </w:rPr>
        <w:t xml:space="preserve"> and many data sources, like the American Community Survey, the Survey of Income and Program Participation, or the Current Population Survey, are using MA</w:t>
      </w:r>
      <w:r w:rsidR="005A23E5">
        <w:rPr>
          <w:rFonts w:ascii="Times New Roman" w:hAnsi="Times New Roman" w:cs="Times New Roman"/>
          <w:sz w:val="24"/>
          <w:szCs w:val="24"/>
        </w:rPr>
        <w:t>F unit</w:t>
      </w:r>
      <w:r w:rsidR="005D620A" w:rsidRPr="00123156">
        <w:rPr>
          <w:rFonts w:ascii="Times New Roman" w:hAnsi="Times New Roman" w:cs="Times New Roman"/>
          <w:sz w:val="24"/>
          <w:szCs w:val="24"/>
        </w:rPr>
        <w:t>s behind the scenes for their sampling frames and address reconciliation system</w:t>
      </w:r>
      <w:r w:rsidR="003F2075" w:rsidRPr="00123156">
        <w:rPr>
          <w:rFonts w:ascii="Times New Roman" w:hAnsi="Times New Roman" w:cs="Times New Roman"/>
          <w:sz w:val="24"/>
          <w:szCs w:val="24"/>
        </w:rPr>
        <w:t xml:space="preserve"> </w:t>
      </w:r>
      <w:r w:rsidR="003F2075" w:rsidRPr="006A2D83">
        <w:rPr>
          <w:rFonts w:ascii="Times New Roman" w:hAnsi="Times New Roman" w:cs="Times New Roman"/>
          <w:color w:val="EE0000"/>
          <w:sz w:val="24"/>
          <w:szCs w:val="24"/>
        </w:rPr>
        <w:fldChar w:fldCharType="begin"/>
      </w:r>
      <w:r w:rsidR="00D46930">
        <w:rPr>
          <w:rFonts w:ascii="Times New Roman" w:hAnsi="Times New Roman" w:cs="Times New Roman"/>
          <w:color w:val="EE0000"/>
          <w:sz w:val="24"/>
          <w:szCs w:val="24"/>
        </w:rPr>
        <w:instrText xml:space="preserve"> ADDIN ZOTERO_ITEM CSL_CITATION {"citationID":"F8W8s2kr","properties":{"formattedCitation":"(United States Census Bureau 2019, 2025g, 2025a)","plainCitation":"(United States Census Bureau 2019, 2025g,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3F2075" w:rsidRPr="006A2D83">
        <w:rPr>
          <w:rFonts w:ascii="Times New Roman" w:hAnsi="Times New Roman" w:cs="Times New Roman"/>
          <w:color w:val="EE0000"/>
          <w:sz w:val="24"/>
          <w:szCs w:val="24"/>
        </w:rPr>
        <w:fldChar w:fldCharType="separate"/>
      </w:r>
      <w:r w:rsidR="00D46930" w:rsidRPr="00D46930">
        <w:rPr>
          <w:rFonts w:ascii="Times New Roman" w:hAnsi="Times New Roman" w:cs="Times New Roman"/>
          <w:sz w:val="24"/>
        </w:rPr>
        <w:t>(United States Census Bureau 2019, 2025g, 2025a)</w:t>
      </w:r>
      <w:r w:rsidR="003F2075" w:rsidRPr="006A2D83">
        <w:rPr>
          <w:rFonts w:ascii="Times New Roman" w:hAnsi="Times New Roman" w:cs="Times New Roman"/>
          <w:color w:val="EE0000"/>
          <w:sz w:val="24"/>
          <w:szCs w:val="24"/>
        </w:rPr>
        <w:fldChar w:fldCharType="end"/>
      </w:r>
      <w:r w:rsidR="005D620A" w:rsidRPr="006A2D83">
        <w:rPr>
          <w:rFonts w:ascii="Times New Roman" w:hAnsi="Times New Roman" w:cs="Times New Roman"/>
          <w:sz w:val="24"/>
          <w:szCs w:val="24"/>
        </w:rPr>
        <w:t>.</w:t>
      </w:r>
      <w:r w:rsidR="009774E8">
        <w:rPr>
          <w:rFonts w:ascii="Times New Roman" w:hAnsi="Times New Roman" w:cs="Times New Roman"/>
          <w:sz w:val="24"/>
          <w:szCs w:val="24"/>
        </w:rPr>
        <w:t xml:space="preserve"> The MAF is updated frequently from state, federal (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w:t>
      </w:r>
    </w:p>
    <w:p w14:paraId="239AB0B6" w14:textId="6B7EC3C2" w:rsidR="005A76B3"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w:t>
      </w:r>
      <w:r w:rsidR="00AE715D">
        <w:rPr>
          <w:rFonts w:ascii="Times New Roman" w:hAnsi="Times New Roman" w:cs="Times New Roman"/>
          <w:sz w:val="24"/>
          <w:szCs w:val="24"/>
        </w:rPr>
        <w:t>MAFX</w:t>
      </w:r>
      <w:r w:rsidR="002C7129">
        <w:rPr>
          <w:rFonts w:ascii="Times New Roman" w:hAnsi="Times New Roman" w:cs="Times New Roman"/>
          <w:sz w:val="24"/>
          <w:szCs w:val="24"/>
        </w:rPr>
        <w:t xml:space="preserve"> helpfully provides</w:t>
      </w:r>
      <w:r w:rsidR="00D9029A">
        <w:rPr>
          <w:rFonts w:ascii="Times New Roman" w:hAnsi="Times New Roman" w:cs="Times New Roman"/>
          <w:sz w:val="24"/>
          <w:szCs w:val="24"/>
        </w:rPr>
        <w:t xml:space="preserve"> characteristics </w:t>
      </w:r>
      <w:r w:rsidR="00AE715D">
        <w:rPr>
          <w:rFonts w:ascii="Times New Roman" w:hAnsi="Times New Roman" w:cs="Times New Roman"/>
          <w:sz w:val="24"/>
          <w:szCs w:val="24"/>
        </w:rPr>
        <w:t>for</w:t>
      </w:r>
      <w:r w:rsidR="00207256">
        <w:rPr>
          <w:rFonts w:ascii="Times New Roman" w:hAnsi="Times New Roman" w:cs="Times New Roman"/>
          <w:sz w:val="24"/>
          <w:szCs w:val="24"/>
        </w:rPr>
        <w:t xml:space="preserve"> MAF units, but MAF units are not</w:t>
      </w:r>
      <w:r w:rsidR="00D26F54">
        <w:rPr>
          <w:rFonts w:ascii="Times New Roman" w:hAnsi="Times New Roman" w:cs="Times New Roman"/>
          <w:sz w:val="24"/>
          <w:szCs w:val="24"/>
        </w:rPr>
        <w:t xml:space="preserve"> </w:t>
      </w:r>
      <w:r w:rsidR="00762FFB">
        <w:rPr>
          <w:rFonts w:ascii="Times New Roman" w:hAnsi="Times New Roman" w:cs="Times New Roman"/>
          <w:sz w:val="24"/>
          <w:szCs w:val="24"/>
        </w:rPr>
        <w:t>necessarily</w:t>
      </w:r>
      <w:r w:rsidR="00207256">
        <w:rPr>
          <w:rFonts w:ascii="Times New Roman" w:hAnsi="Times New Roman" w:cs="Times New Roman"/>
          <w:sz w:val="24"/>
          <w:szCs w:val="24"/>
        </w:rPr>
        <w:t xml:space="preserve">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w:t>
      </w:r>
      <w:r w:rsidR="00AE715D">
        <w:rPr>
          <w:rFonts w:ascii="Times New Roman" w:hAnsi="Times New Roman" w:cs="Times New Roman"/>
          <w:sz w:val="24"/>
          <w:szCs w:val="24"/>
        </w:rPr>
        <w:t>defines</w:t>
      </w:r>
      <w:r>
        <w:rPr>
          <w:rFonts w:ascii="Times New Roman" w:hAnsi="Times New Roman" w:cs="Times New Roman"/>
          <w:sz w:val="24"/>
          <w:szCs w:val="24"/>
        </w:rPr>
        <w:t xml:space="preserve">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w:t>
      </w:r>
      <w:r w:rsidR="006C6E5F">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EB1rz8vZ","properties":{"formattedCitation":"(United States Census Bureau 2021)","plainCitation":"(United States Census Bureau 2021)","dontUpdate":true,"noteIndex":0},"citationItems":[{"id":1505,"uris":["http://zotero.org/users/6152647/items/G9HAX5WM"],"itemData":{"id":1505,"type":"webpage","container-title":"Census.gov","language":"en","note":"section: Government","title":"Group Quarters and Housing Unit Estimates Terms and Definitions","URL":"https://www.census.gov/programs-surveys/popest/about/glossary/housing.html","author":[{"literal":"United States Census Bureau"}],"accessed":{"date-parts":[["2025",8,29]]},"issued":{"date-parts":[["2021"]]}}}],"schema":"https://github.com/citation-style-language/schema/raw/master/csl-citation.json"} </w:instrText>
      </w:r>
      <w:r w:rsidR="006C6E5F">
        <w:rPr>
          <w:rFonts w:ascii="Times New Roman" w:hAnsi="Times New Roman" w:cs="Times New Roman"/>
          <w:sz w:val="24"/>
          <w:szCs w:val="24"/>
        </w:rPr>
        <w:fldChar w:fldCharType="separate"/>
      </w:r>
      <w:r w:rsidR="005A76B3" w:rsidRPr="005A76B3">
        <w:rPr>
          <w:rFonts w:ascii="Times New Roman" w:hAnsi="Times New Roman" w:cs="Times New Roman"/>
          <w:sz w:val="24"/>
        </w:rPr>
        <w:t>(United States Census Bureau 2021</w:t>
      </w:r>
      <w:r w:rsidR="005A76B3">
        <w:rPr>
          <w:rFonts w:ascii="Times New Roman" w:hAnsi="Times New Roman" w:cs="Times New Roman"/>
          <w:sz w:val="24"/>
        </w:rPr>
        <w:t>:1</w:t>
      </w:r>
      <w:r w:rsidR="005A76B3" w:rsidRPr="005A76B3">
        <w:rPr>
          <w:rFonts w:ascii="Times New Roman" w:hAnsi="Times New Roman" w:cs="Times New Roman"/>
          <w:sz w:val="24"/>
        </w:rPr>
        <w:t>)</w:t>
      </w:r>
      <w:r w:rsidR="006C6E5F">
        <w:rPr>
          <w:rFonts w:ascii="Times New Roman" w:hAnsi="Times New Roman" w:cs="Times New Roman"/>
          <w:sz w:val="24"/>
          <w:szCs w:val="24"/>
        </w:rPr>
        <w:fldChar w:fldCharType="end"/>
      </w:r>
      <w:r w:rsidR="005A76B3">
        <w:rPr>
          <w:rFonts w:ascii="Times New Roman" w:hAnsi="Times New Roman" w:cs="Times New Roman"/>
          <w:sz w:val="24"/>
          <w:szCs w:val="24"/>
        </w:rPr>
        <w:t>.</w:t>
      </w:r>
    </w:p>
    <w:p w14:paraId="2B74D63D" w14:textId="2035F7AD" w:rsidR="00836AFE" w:rsidRDefault="0042291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two additional </w:t>
      </w:r>
      <w:r w:rsidR="0086776B">
        <w:rPr>
          <w:rFonts w:ascii="Times New Roman" w:hAnsi="Times New Roman" w:cs="Times New Roman"/>
          <w:sz w:val="24"/>
          <w:szCs w:val="24"/>
        </w:rPr>
        <w:t>criteria</w:t>
      </w:r>
      <w:r>
        <w:rPr>
          <w:rFonts w:ascii="Times New Roman" w:hAnsi="Times New Roman" w:cs="Times New Roman"/>
          <w:sz w:val="24"/>
          <w:szCs w:val="24"/>
        </w:rPr>
        <w:t xml:space="preserve">: </w:t>
      </w:r>
      <w:r w:rsidR="0086776B">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Finally non-conventional housing is included in the housing unit inventory when they are the usual place of residence for a person, otherwise they are excluded.</w:t>
      </w:r>
      <w:r w:rsidR="005E2850">
        <w:rPr>
          <w:rFonts w:ascii="Times New Roman" w:hAnsi="Times New Roman" w:cs="Times New Roman"/>
          <w:sz w:val="24"/>
          <w:szCs w:val="24"/>
        </w:rPr>
        <w:t xml:space="preserve"> Different surveys and programs use different thresholds for considering a housing unit</w:t>
      </w:r>
      <w:r w:rsidR="00765A3D">
        <w:rPr>
          <w:rFonts w:ascii="Times New Roman" w:hAnsi="Times New Roman" w:cs="Times New Roman"/>
          <w:sz w:val="24"/>
          <w:szCs w:val="24"/>
        </w:rPr>
        <w:t>, and researchers who are interacting with individual-level data</w:t>
      </w:r>
      <w:r w:rsidR="005952B1">
        <w:rPr>
          <w:rFonts w:ascii="Times New Roman" w:hAnsi="Times New Roman" w:cs="Times New Roman"/>
          <w:sz w:val="24"/>
          <w:szCs w:val="24"/>
        </w:rPr>
        <w:t>.</w:t>
      </w:r>
      <w:r w:rsidR="00765A3D">
        <w:rPr>
          <w:rFonts w:ascii="Times New Roman" w:hAnsi="Times New Roman" w:cs="Times New Roman"/>
          <w:sz w:val="24"/>
          <w:szCs w:val="24"/>
        </w:rPr>
        <w:t xml:space="preserve"> </w:t>
      </w:r>
    </w:p>
    <w:p w14:paraId="75172A8E" w14:textId="2CC53CBB" w:rsidR="00AD2D54" w:rsidRDefault="00AD2D54"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proofErr w:type="gramStart"/>
      <w:r w:rsidR="00B40904">
        <w:rPr>
          <w:rFonts w:ascii="Times New Roman" w:hAnsi="Times New Roman" w:cs="Times New Roman"/>
          <w:sz w:val="24"/>
          <w:szCs w:val="24"/>
        </w:rPr>
        <w:t>assigned</w:t>
      </w:r>
      <w:proofErr w:type="gramEnd"/>
      <w:r w:rsidR="00B40904">
        <w:rPr>
          <w:rFonts w:ascii="Times New Roman" w:hAnsi="Times New Roman" w:cs="Times New Roman"/>
          <w:sz w:val="24"/>
          <w:szCs w:val="24"/>
        </w:rPr>
        <w:t xml:space="preserve"> 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idents at risk.</w:t>
      </w:r>
      <w:r w:rsidR="00D9029A">
        <w:rPr>
          <w:rFonts w:ascii="Times New Roman" w:hAnsi="Times New Roman" w:cs="Times New Roman"/>
          <w:sz w:val="24"/>
          <w:szCs w:val="24"/>
        </w:rPr>
        <w:t xml:space="preserve"> The difficulty for data users is that</w:t>
      </w:r>
      <w:r w:rsidR="0025551A">
        <w:rPr>
          <w:rFonts w:ascii="Times New Roman" w:hAnsi="Times New Roman" w:cs="Times New Roman"/>
          <w:sz w:val="24"/>
          <w:szCs w:val="24"/>
        </w:rPr>
        <w:t xml:space="preserve"> while all housing units are</w:t>
      </w:r>
      <w:r w:rsidR="00D9029A">
        <w:rPr>
          <w:rFonts w:ascii="Times New Roman" w:hAnsi="Times New Roman" w:cs="Times New Roman"/>
          <w:sz w:val="24"/>
          <w:szCs w:val="24"/>
        </w:rPr>
        <w:t xml:space="preserve"> MAF units</w:t>
      </w:r>
      <w:r w:rsidR="0025551A">
        <w:rPr>
          <w:rFonts w:ascii="Times New Roman" w:hAnsi="Times New Roman" w:cs="Times New Roman"/>
          <w:sz w:val="24"/>
          <w:szCs w:val="24"/>
        </w:rPr>
        <w:t>, MAF units</w:t>
      </w:r>
      <w:r w:rsidR="00D9029A">
        <w:rPr>
          <w:rFonts w:ascii="Times New Roman" w:hAnsi="Times New Roman" w:cs="Times New Roman"/>
          <w:sz w:val="24"/>
          <w:szCs w:val="24"/>
        </w:rPr>
        <w:t xml:space="preserve"> are not necessarily</w:t>
      </w:r>
      <w:r w:rsidR="0025551A">
        <w:rPr>
          <w:rFonts w:ascii="Times New Roman" w:hAnsi="Times New Roman" w:cs="Times New Roman"/>
          <w:sz w:val="24"/>
          <w:szCs w:val="24"/>
        </w:rPr>
        <w:t xml:space="preserve"> valid</w:t>
      </w:r>
      <w:r w:rsidR="00D9029A">
        <w:rPr>
          <w:rFonts w:ascii="Times New Roman" w:hAnsi="Times New Roman" w:cs="Times New Roman"/>
          <w:sz w:val="24"/>
          <w:szCs w:val="24"/>
        </w:rPr>
        <w:t xml:space="preserve"> housing units</w:t>
      </w:r>
      <w:r w:rsidR="0025551A">
        <w:rPr>
          <w:rFonts w:ascii="Times New Roman" w:hAnsi="Times New Roman" w:cs="Times New Roman"/>
          <w:sz w:val="24"/>
          <w:szCs w:val="24"/>
        </w:rPr>
        <w:t>.</w:t>
      </w:r>
      <w:r w:rsidR="005952B1">
        <w:rPr>
          <w:rFonts w:ascii="Times New Roman" w:hAnsi="Times New Roman" w:cs="Times New Roman"/>
          <w:sz w:val="24"/>
          <w:szCs w:val="24"/>
        </w:rPr>
        <w:t xml:space="preserve"> </w:t>
      </w:r>
      <w:r w:rsidR="0025551A">
        <w:rPr>
          <w:rFonts w:ascii="Times New Roman" w:hAnsi="Times New Roman" w:cs="Times New Roman"/>
          <w:sz w:val="24"/>
          <w:szCs w:val="24"/>
        </w:rPr>
        <w:t>H</w:t>
      </w:r>
      <w:r w:rsidR="005952B1">
        <w:rPr>
          <w:rFonts w:ascii="Times New Roman" w:hAnsi="Times New Roman" w:cs="Times New Roman"/>
          <w:sz w:val="24"/>
          <w:szCs w:val="24"/>
        </w:rPr>
        <w:t xml:space="preserve">ow many (if any) </w:t>
      </w:r>
      <w:r w:rsidR="0025551A">
        <w:rPr>
          <w:rFonts w:ascii="Times New Roman" w:hAnsi="Times New Roman" w:cs="Times New Roman"/>
          <w:sz w:val="24"/>
          <w:szCs w:val="24"/>
        </w:rPr>
        <w:t>individuals</w:t>
      </w:r>
      <w:r w:rsidR="005952B1">
        <w:rPr>
          <w:rFonts w:ascii="Times New Roman" w:hAnsi="Times New Roman" w:cs="Times New Roman"/>
          <w:sz w:val="24"/>
          <w:szCs w:val="24"/>
        </w:rPr>
        <w:t xml:space="preserve"> or families live in MAF </w:t>
      </w:r>
      <w:proofErr w:type="gramStart"/>
      <w:r w:rsidR="005952B1">
        <w:rPr>
          <w:rFonts w:ascii="Times New Roman" w:hAnsi="Times New Roman" w:cs="Times New Roman"/>
          <w:sz w:val="24"/>
          <w:szCs w:val="24"/>
        </w:rPr>
        <w:t>unit</w:t>
      </w:r>
      <w:proofErr w:type="gramEnd"/>
      <w:r w:rsidR="005952B1">
        <w:rPr>
          <w:rFonts w:ascii="Times New Roman" w:hAnsi="Times New Roman" w:cs="Times New Roman"/>
          <w:sz w:val="24"/>
          <w:szCs w:val="24"/>
        </w:rPr>
        <w:t xml:space="preserve"> would be unclear if the Census Bureau did not provide a mechanism to </w:t>
      </w:r>
      <w:r w:rsidR="005952B1">
        <w:rPr>
          <w:rFonts w:ascii="Times New Roman" w:hAnsi="Times New Roman" w:cs="Times New Roman"/>
          <w:sz w:val="24"/>
          <w:szCs w:val="24"/>
        </w:rPr>
        <w:lastRenderedPageBreak/>
        <w:t xml:space="preserve">attach people to their residences. I will discuss more about the matching process in a section on administrative data. </w:t>
      </w:r>
    </w:p>
    <w:p w14:paraId="3ECC9813" w14:textId="77777777" w:rsidR="0025551A" w:rsidRDefault="0025551A" w:rsidP="0025551A">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3130449A" w14:textId="40031A0F" w:rsidR="00F619E3" w:rsidRPr="006A2D83" w:rsidRDefault="00820588" w:rsidP="0025551A">
      <w:pPr>
        <w:spacing w:line="480" w:lineRule="auto"/>
        <w:rPr>
          <w:rFonts w:ascii="Times New Roman" w:hAnsi="Times New Roman" w:cs="Times New Roman"/>
          <w:sz w:val="24"/>
          <w:szCs w:val="24"/>
        </w:rPr>
      </w:pPr>
      <w:r w:rsidRPr="006A2D83">
        <w:rPr>
          <w:rFonts w:ascii="Times New Roman" w:hAnsi="Times New Roman" w:cs="Times New Roman"/>
          <w:sz w:val="24"/>
          <w:szCs w:val="24"/>
        </w:rPr>
        <w:tab/>
      </w:r>
      <w:r w:rsidR="005B2AAC">
        <w:rPr>
          <w:rFonts w:ascii="Times New Roman" w:hAnsi="Times New Roman" w:cs="Times New Roman"/>
          <w:sz w:val="24"/>
          <w:szCs w:val="24"/>
        </w:rPr>
        <w:t xml:space="preserve">Places are only half of the migration </w:t>
      </w:r>
      <w:proofErr w:type="gramStart"/>
      <w:r w:rsidR="005B2AAC">
        <w:rPr>
          <w:rFonts w:ascii="Times New Roman" w:hAnsi="Times New Roman" w:cs="Times New Roman"/>
          <w:sz w:val="24"/>
          <w:szCs w:val="24"/>
        </w:rPr>
        <w:t>analysis,</w:t>
      </w:r>
      <w:proofErr w:type="gramEnd"/>
      <w:r w:rsidR="005B2AAC">
        <w:rPr>
          <w:rFonts w:ascii="Times New Roman" w:hAnsi="Times New Roman" w:cs="Times New Roman"/>
          <w:sz w:val="24"/>
          <w:szCs w:val="24"/>
        </w:rPr>
        <w:t xml:space="preserve"> I now turn to people</w:t>
      </w:r>
      <w:r w:rsidR="00A55E4B" w:rsidRPr="006A2D83">
        <w:rPr>
          <w:rFonts w:ascii="Times New Roman" w:hAnsi="Times New Roman" w:cs="Times New Roman"/>
          <w:sz w:val="24"/>
          <w:szCs w:val="24"/>
        </w:rPr>
        <w:t xml:space="preserve">. </w:t>
      </w:r>
      <w:r w:rsidR="00FA526F" w:rsidRPr="006A2D83">
        <w:rPr>
          <w:rFonts w:ascii="Times New Roman" w:hAnsi="Times New Roman" w:cs="Times New Roman"/>
          <w:sz w:val="24"/>
          <w:szCs w:val="24"/>
        </w:rPr>
        <w:t>Like</w:t>
      </w:r>
      <w:r w:rsidR="00A55E4B" w:rsidRPr="006A2D83">
        <w:rPr>
          <w:rFonts w:ascii="Times New Roman" w:hAnsi="Times New Roman" w:cs="Times New Roman"/>
          <w:sz w:val="24"/>
          <w:szCs w:val="24"/>
        </w:rPr>
        <w:t xml:space="preserve"> the concerns around privacy for MAF units and addresses, the Census Bureau provides a system to anonymize the people that live in the United States: </w:t>
      </w:r>
      <w:r w:rsidR="00FA526F" w:rsidRPr="006A2D83">
        <w:rPr>
          <w:rFonts w:ascii="Times New Roman" w:hAnsi="Times New Roman" w:cs="Times New Roman"/>
          <w:sz w:val="24"/>
          <w:szCs w:val="24"/>
        </w:rPr>
        <w:t>The</w:t>
      </w:r>
      <w:r w:rsidR="00A55E4B" w:rsidRPr="006A2D83">
        <w:rPr>
          <w:rFonts w:ascii="Times New Roman" w:hAnsi="Times New Roman" w:cs="Times New Roman"/>
          <w:sz w:val="24"/>
          <w:szCs w:val="24"/>
        </w:rPr>
        <w:t xml:space="preserve"> Primary Identification Key or PIK. </w:t>
      </w:r>
      <w:r w:rsidR="00C25CA0" w:rsidRPr="006A2D83">
        <w:rPr>
          <w:rFonts w:ascii="Times New Roman" w:hAnsi="Times New Roman" w:cs="Times New Roman"/>
          <w:sz w:val="24"/>
          <w:szCs w:val="24"/>
        </w:rPr>
        <w:t>The identifiers are non-informative</w:t>
      </w:r>
      <w:r w:rsidR="005C0BB7" w:rsidRPr="006A2D83">
        <w:rPr>
          <w:rFonts w:ascii="Times New Roman" w:hAnsi="Times New Roman" w:cs="Times New Roman"/>
          <w:sz w:val="24"/>
          <w:szCs w:val="24"/>
        </w:rPr>
        <w:t xml:space="preserve"> (no information can be gleaned from the number itself)</w:t>
      </w:r>
      <w:r w:rsidR="00C25CA0" w:rsidRPr="006A2D83">
        <w:rPr>
          <w:rFonts w:ascii="Times New Roman" w:hAnsi="Times New Roman" w:cs="Times New Roman"/>
          <w:sz w:val="24"/>
          <w:szCs w:val="24"/>
        </w:rPr>
        <w:t xml:space="preserve">, </w:t>
      </w:r>
      <w:r w:rsidR="00FA526F" w:rsidRPr="006A2D83">
        <w:rPr>
          <w:rFonts w:ascii="Times New Roman" w:hAnsi="Times New Roman" w:cs="Times New Roman"/>
          <w:sz w:val="24"/>
          <w:szCs w:val="24"/>
        </w:rPr>
        <w:t xml:space="preserve">anonymous, and durable over time. </w:t>
      </w:r>
      <w:r w:rsidR="00591489">
        <w:rPr>
          <w:rFonts w:ascii="Times New Roman" w:hAnsi="Times New Roman" w:cs="Times New Roman"/>
          <w:sz w:val="24"/>
          <w:szCs w:val="24"/>
        </w:rPr>
        <w:t xml:space="preserve">They are assigned </w:t>
      </w:r>
      <w:r w:rsidR="001039E0">
        <w:rPr>
          <w:rFonts w:ascii="Times New Roman" w:hAnsi="Times New Roman" w:cs="Times New Roman"/>
          <w:sz w:val="24"/>
          <w:szCs w:val="24"/>
        </w:rPr>
        <w:t xml:space="preserve">probabilistically </w:t>
      </w:r>
      <w:r w:rsidR="00F630D4">
        <w:rPr>
          <w:rFonts w:ascii="Times New Roman" w:hAnsi="Times New Roman" w:cs="Times New Roman"/>
          <w:sz w:val="24"/>
          <w:szCs w:val="24"/>
        </w:rPr>
        <w:t xml:space="preserve">using the Census Bureau’s </w:t>
      </w:r>
      <w:r w:rsidR="0087506C">
        <w:rPr>
          <w:rFonts w:ascii="Times New Roman" w:hAnsi="Times New Roman" w:cs="Times New Roman"/>
          <w:sz w:val="24"/>
          <w:szCs w:val="24"/>
        </w:rPr>
        <w:t xml:space="preserve">access to many administrative records, like the </w:t>
      </w:r>
      <w:proofErr w:type="spellStart"/>
      <w:r w:rsidR="0009414A">
        <w:rPr>
          <w:rFonts w:ascii="Times New Roman" w:hAnsi="Times New Roman" w:cs="Times New Roman"/>
          <w:sz w:val="24"/>
          <w:szCs w:val="24"/>
        </w:rPr>
        <w:t>Numident</w:t>
      </w:r>
      <w:proofErr w:type="spellEnd"/>
      <w:r w:rsidR="0009414A">
        <w:rPr>
          <w:rFonts w:ascii="Times New Roman" w:hAnsi="Times New Roman" w:cs="Times New Roman"/>
          <w:sz w:val="24"/>
          <w:szCs w:val="24"/>
        </w:rPr>
        <w:t xml:space="preserve"> and IRS tax payer data </w:t>
      </w:r>
      <w:r w:rsidR="0009414A">
        <w:rPr>
          <w:rFonts w:ascii="Times New Roman" w:hAnsi="Times New Roman" w:cs="Times New Roman"/>
          <w:sz w:val="24"/>
          <w:szCs w:val="24"/>
        </w:rPr>
        <w:fldChar w:fldCharType="begin"/>
      </w:r>
      <w:r w:rsidR="0009414A">
        <w:rPr>
          <w:rFonts w:ascii="Times New Roman" w:hAnsi="Times New Roman" w:cs="Times New Roman"/>
          <w:sz w:val="24"/>
          <w:szCs w:val="24"/>
        </w:rPr>
        <w:instrText xml:space="preserve"> ADDIN ZOTERO_ITEM CSL_CITATION {"citationID":"qatzY8bK","properties":{"formattedCitation":"(Alexander and Genadek 2023)","plainCitation":"(Alexander and Genadek 2023)","noteIndex":0},"citationItems":[{"id":1534,"uris":["http://zotero.org/users/6152647/items/KC3ES2VM"],"itemData":{"id":1534,"type":"article-journal","abstract":"This article describes the linkage methods that will be used in the Decennial Census Digitization and Linkage project (DCDL), which is completing the final four decades of a longitudinal census infrastructure covering the past 170 years of United States history. DCDL is digitizing and creating linkages between nearly a billion records across the 1960 through 1990 U.S. censuses, as well as to already-linked records from the censuses of 1940, 2000, 2010, and 2020. Our main goals in this article are to (1) describe the development of the DCDL and the protocol we will follow to build the linkages between the census files, (2) outline the techniques we will use to evaluate the quality of the links, and (3) show how the assignment and evaluation of these linkages leverages the joint use of routinely collected administrative data and non-routine survey data.","container-title":"International Journal of Population Data Science","DOI":"10.23889/ijpds.v7i4.1764","ISSN":"2399-4908","issue":"4","journalAbbreviation":"Int J Popul Data Sci","note":"PMID: 36721801\nPMCID: PMC9869857","page":"1764","source":"PubMed Central","title":"Using administrative records to support the linkage of census data: protocol for building a longitudinal infrastructure of U.S. census records","title-short":"Using administrative records to support the linkage of census data","URL":"https://pmc.ncbi.nlm.nih.gov/articles/PMC9869857/","volume":"7","author":[{"family":"Alexander","given":"J. Trent"},{"family":"Genadek","given":"Katie R."}],"accessed":{"date-parts":[["2025",10,2]]},"issued":{"date-parts":[["2023"]]}}}],"schema":"https://github.com/citation-style-language/schema/raw/master/csl-citation.json"} </w:instrText>
      </w:r>
      <w:r w:rsidR="0009414A">
        <w:rPr>
          <w:rFonts w:ascii="Times New Roman" w:hAnsi="Times New Roman" w:cs="Times New Roman"/>
          <w:sz w:val="24"/>
          <w:szCs w:val="24"/>
        </w:rPr>
        <w:fldChar w:fldCharType="separate"/>
      </w:r>
      <w:r w:rsidR="0009414A" w:rsidRPr="0009414A">
        <w:rPr>
          <w:rFonts w:ascii="Times New Roman" w:hAnsi="Times New Roman" w:cs="Times New Roman"/>
          <w:sz w:val="24"/>
        </w:rPr>
        <w:t xml:space="preserve">(Alexander and </w:t>
      </w:r>
      <w:proofErr w:type="spellStart"/>
      <w:r w:rsidR="0009414A" w:rsidRPr="0009414A">
        <w:rPr>
          <w:rFonts w:ascii="Times New Roman" w:hAnsi="Times New Roman" w:cs="Times New Roman"/>
          <w:sz w:val="24"/>
        </w:rPr>
        <w:t>Genadek</w:t>
      </w:r>
      <w:proofErr w:type="spellEnd"/>
      <w:r w:rsidR="0009414A" w:rsidRPr="0009414A">
        <w:rPr>
          <w:rFonts w:ascii="Times New Roman" w:hAnsi="Times New Roman" w:cs="Times New Roman"/>
          <w:sz w:val="24"/>
        </w:rPr>
        <w:t xml:space="preserve"> 2023)</w:t>
      </w:r>
      <w:r w:rsidR="0009414A">
        <w:rPr>
          <w:rFonts w:ascii="Times New Roman" w:hAnsi="Times New Roman" w:cs="Times New Roman"/>
          <w:sz w:val="24"/>
          <w:szCs w:val="24"/>
        </w:rPr>
        <w:fldChar w:fldCharType="end"/>
      </w:r>
      <w:r w:rsidR="0009414A">
        <w:rPr>
          <w:rFonts w:ascii="Times New Roman" w:hAnsi="Times New Roman" w:cs="Times New Roman"/>
          <w:sz w:val="24"/>
          <w:szCs w:val="24"/>
        </w:rPr>
        <w:t>. Everyone with a social security number or a</w:t>
      </w:r>
      <w:r w:rsidR="00084BE7">
        <w:rPr>
          <w:rFonts w:ascii="Times New Roman" w:hAnsi="Times New Roman" w:cs="Times New Roman"/>
          <w:sz w:val="24"/>
          <w:szCs w:val="24"/>
        </w:rPr>
        <w:t>n</w:t>
      </w:r>
      <w:r w:rsidR="0009414A">
        <w:rPr>
          <w:rFonts w:ascii="Times New Roman" w:hAnsi="Times New Roman" w:cs="Times New Roman"/>
          <w:sz w:val="24"/>
          <w:szCs w:val="24"/>
        </w:rPr>
        <w:t xml:space="preserve"> </w:t>
      </w:r>
      <w:r w:rsidR="00D04F73">
        <w:rPr>
          <w:rFonts w:ascii="Times New Roman" w:hAnsi="Times New Roman" w:cs="Times New Roman"/>
          <w:sz w:val="24"/>
          <w:szCs w:val="24"/>
        </w:rPr>
        <w:t xml:space="preserve">individual taxpayer identification number is assigned a </w:t>
      </w:r>
      <w:r w:rsidR="009B7A7A">
        <w:rPr>
          <w:rFonts w:ascii="Times New Roman" w:hAnsi="Times New Roman" w:cs="Times New Roman"/>
          <w:sz w:val="24"/>
          <w:szCs w:val="24"/>
        </w:rPr>
        <w:t>PIK</w:t>
      </w:r>
      <w:r w:rsidR="002002E6">
        <w:rPr>
          <w:rFonts w:ascii="Times New Roman" w:hAnsi="Times New Roman" w:cs="Times New Roman"/>
          <w:sz w:val="24"/>
          <w:szCs w:val="24"/>
        </w:rPr>
        <w:t xml:space="preserve"> and then the Census B</w:t>
      </w:r>
      <w:r w:rsidR="004A18E6">
        <w:rPr>
          <w:rFonts w:ascii="Times New Roman" w:hAnsi="Times New Roman" w:cs="Times New Roman"/>
          <w:sz w:val="24"/>
          <w:szCs w:val="24"/>
        </w:rPr>
        <w:t xml:space="preserve">ureau’s </w:t>
      </w:r>
      <w:r w:rsidR="002B64EC">
        <w:rPr>
          <w:rFonts w:ascii="Times New Roman" w:hAnsi="Times New Roman" w:cs="Times New Roman"/>
          <w:sz w:val="24"/>
          <w:szCs w:val="24"/>
        </w:rPr>
        <w:t>Person</w:t>
      </w:r>
      <w:r w:rsidR="00980C40">
        <w:rPr>
          <w:rFonts w:ascii="Times New Roman" w:hAnsi="Times New Roman" w:cs="Times New Roman"/>
          <w:sz w:val="24"/>
          <w:szCs w:val="24"/>
        </w:rPr>
        <w:t xml:space="preserve"> Identification</w:t>
      </w:r>
      <w:r w:rsidR="002B64EC">
        <w:rPr>
          <w:rFonts w:ascii="Times New Roman" w:hAnsi="Times New Roman" w:cs="Times New Roman"/>
          <w:sz w:val="24"/>
          <w:szCs w:val="24"/>
        </w:rPr>
        <w:t xml:space="preserve"> Validation System matches </w:t>
      </w:r>
      <w:r w:rsidR="00663783">
        <w:rPr>
          <w:rFonts w:ascii="Times New Roman" w:hAnsi="Times New Roman" w:cs="Times New Roman"/>
          <w:sz w:val="24"/>
          <w:szCs w:val="24"/>
        </w:rPr>
        <w:t>the characteristics of people recorded in administrative records (such as names, dates of birth, birthplaces, and/or residences)</w:t>
      </w:r>
      <w:r w:rsidR="00F62AD9">
        <w:rPr>
          <w:rFonts w:ascii="Times New Roman" w:hAnsi="Times New Roman" w:cs="Times New Roman"/>
          <w:sz w:val="24"/>
          <w:szCs w:val="24"/>
        </w:rPr>
        <w:t xml:space="preserve"> with their most probable PIKs.</w:t>
      </w:r>
    </w:p>
    <w:p w14:paraId="502820EE" w14:textId="36C67AF9" w:rsidR="00820588" w:rsidRDefault="00820588" w:rsidP="0025551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w:t>
      </w:r>
      <w:r w:rsidR="00A55E4B">
        <w:rPr>
          <w:rFonts w:ascii="Times New Roman" w:hAnsi="Times New Roman" w:cs="Times New Roman"/>
          <w:sz w:val="24"/>
          <w:szCs w:val="24"/>
        </w:rPr>
        <w:t>now</w:t>
      </w:r>
      <w:r>
        <w:rPr>
          <w:rFonts w:ascii="Times New Roman" w:hAnsi="Times New Roman" w:cs="Times New Roman"/>
          <w:sz w:val="24"/>
          <w:szCs w:val="24"/>
        </w:rPr>
        <w:t xml:space="preserve"> turn our focus from geography to </w:t>
      </w:r>
      <w:proofErr w:type="gramStart"/>
      <w:r>
        <w:rPr>
          <w:rFonts w:ascii="Times New Roman" w:hAnsi="Times New Roman" w:cs="Times New Roman"/>
          <w:sz w:val="24"/>
          <w:szCs w:val="24"/>
        </w:rPr>
        <w:t>demography</w:t>
      </w:r>
      <w:proofErr w:type="gramEnd"/>
      <w:r>
        <w:rPr>
          <w:rFonts w:ascii="Times New Roman" w:hAnsi="Times New Roman" w:cs="Times New Roman"/>
          <w:sz w:val="24"/>
          <w:szCs w:val="24"/>
        </w:rPr>
        <w:t xml:space="preserve">, the people </w:t>
      </w:r>
      <w:r w:rsidR="00A55E4B">
        <w:rPr>
          <w:rFonts w:ascii="Times New Roman" w:hAnsi="Times New Roman" w:cs="Times New Roman"/>
          <w:sz w:val="24"/>
          <w:szCs w:val="24"/>
        </w:rPr>
        <w:t xml:space="preserve">who live in the places. </w:t>
      </w:r>
      <w:r w:rsidR="00FA526F">
        <w:rPr>
          <w:rFonts w:ascii="Times New Roman" w:hAnsi="Times New Roman" w:cs="Times New Roman"/>
          <w:sz w:val="24"/>
          <w:szCs w:val="24"/>
        </w:rPr>
        <w:t>Like</w:t>
      </w:r>
      <w:r w:rsidR="00A55E4B">
        <w:rPr>
          <w:rFonts w:ascii="Times New Roman" w:hAnsi="Times New Roman" w:cs="Times New Roman"/>
          <w:sz w:val="24"/>
          <w:szCs w:val="24"/>
        </w:rPr>
        <w:t xml:space="preserve"> the concerns around privacy for MAF units and addresses, the Census Bureau provides a system to anonymize the people that live in the United States: </w:t>
      </w:r>
      <w:r w:rsidR="00FA526F">
        <w:rPr>
          <w:rFonts w:ascii="Times New Roman" w:hAnsi="Times New Roman" w:cs="Times New Roman"/>
          <w:sz w:val="24"/>
          <w:szCs w:val="24"/>
        </w:rPr>
        <w:t>The</w:t>
      </w:r>
      <w:r w:rsidR="00A55E4B">
        <w:rPr>
          <w:rFonts w:ascii="Times New Roman" w:hAnsi="Times New Roman" w:cs="Times New Roman"/>
          <w:sz w:val="24"/>
          <w:szCs w:val="24"/>
        </w:rPr>
        <w:t xml:space="preserve"> Primary Identification Key or PIK. </w:t>
      </w:r>
      <w:r w:rsidR="00C25CA0">
        <w:rPr>
          <w:rFonts w:ascii="Times New Roman" w:hAnsi="Times New Roman" w:cs="Times New Roman"/>
          <w:sz w:val="24"/>
          <w:szCs w:val="24"/>
        </w:rPr>
        <w:t>The identifiers are non-informative</w:t>
      </w:r>
      <w:r w:rsidR="005C0BB7">
        <w:rPr>
          <w:rFonts w:ascii="Times New Roman" w:hAnsi="Times New Roman" w:cs="Times New Roman"/>
          <w:sz w:val="24"/>
          <w:szCs w:val="24"/>
        </w:rPr>
        <w:t xml:space="preserve"> (no information can be gleaned from the number itself)</w:t>
      </w:r>
      <w:r w:rsidR="00C25CA0">
        <w:rPr>
          <w:rFonts w:ascii="Times New Roman" w:hAnsi="Times New Roman" w:cs="Times New Roman"/>
          <w:sz w:val="24"/>
          <w:szCs w:val="24"/>
        </w:rPr>
        <w:t xml:space="preserve">, </w:t>
      </w:r>
      <w:r w:rsidR="00FA526F">
        <w:rPr>
          <w:rFonts w:ascii="Times New Roman" w:hAnsi="Times New Roman" w:cs="Times New Roman"/>
          <w:sz w:val="24"/>
          <w:szCs w:val="24"/>
        </w:rPr>
        <w:t xml:space="preserve">anonymous, and durable over time. </w:t>
      </w:r>
    </w:p>
    <w:p w14:paraId="51EB0FB6" w14:textId="44A7C109" w:rsidR="008B73BC" w:rsidRDefault="008B73BC" w:rsidP="008B73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IKs were first created to match people across older decennial </w:t>
      </w:r>
      <w:proofErr w:type="gramStart"/>
      <w:r>
        <w:rPr>
          <w:rFonts w:ascii="Times New Roman" w:hAnsi="Times New Roman" w:cs="Times New Roman"/>
          <w:sz w:val="24"/>
          <w:szCs w:val="24"/>
        </w:rPr>
        <w:t>censuses, but</w:t>
      </w:r>
      <w:proofErr w:type="gramEnd"/>
      <w:r>
        <w:rPr>
          <w:rFonts w:ascii="Times New Roman" w:hAnsi="Times New Roman" w:cs="Times New Roman"/>
          <w:sz w:val="24"/>
          <w:szCs w:val="24"/>
        </w:rPr>
        <w:t xml:space="preserve"> </w:t>
      </w:r>
      <w:r w:rsidR="00110B8D">
        <w:rPr>
          <w:rFonts w:ascii="Times New Roman" w:hAnsi="Times New Roman" w:cs="Times New Roman"/>
          <w:sz w:val="24"/>
          <w:szCs w:val="24"/>
        </w:rPr>
        <w:t>were</w:t>
      </w:r>
      <w:r>
        <w:rPr>
          <w:rFonts w:ascii="Times New Roman" w:hAnsi="Times New Roman" w:cs="Times New Roman"/>
          <w:sz w:val="24"/>
          <w:szCs w:val="24"/>
        </w:rPr>
        <w:t xml:space="preserve"> quickly adopted for identifying and anonymizing </w:t>
      </w:r>
      <w:r w:rsidR="00003E92">
        <w:rPr>
          <w:rFonts w:ascii="Times New Roman" w:hAnsi="Times New Roman" w:cs="Times New Roman"/>
          <w:sz w:val="24"/>
          <w:szCs w:val="24"/>
        </w:rPr>
        <w:t xml:space="preserve">living people today. The Census Bureau assigns PIKs based on a probabilistic matching model that incorporates available information—like first and last names, sex, residential addresses, </w:t>
      </w:r>
      <w:r w:rsidR="00697B8B">
        <w:rPr>
          <w:rFonts w:ascii="Times New Roman" w:hAnsi="Times New Roman" w:cs="Times New Roman"/>
          <w:sz w:val="24"/>
          <w:szCs w:val="24"/>
        </w:rPr>
        <w:t>and ages—</w:t>
      </w:r>
      <w:r w:rsidR="00003E92">
        <w:rPr>
          <w:rFonts w:ascii="Times New Roman" w:hAnsi="Times New Roman" w:cs="Times New Roman"/>
          <w:sz w:val="24"/>
          <w:szCs w:val="24"/>
        </w:rPr>
        <w:t xml:space="preserve"> from the administrative record when available. </w:t>
      </w:r>
      <w:r w:rsidR="00003E92">
        <w:rPr>
          <w:rFonts w:ascii="Times New Roman" w:hAnsi="Times New Roman" w:cs="Times New Roman"/>
          <w:sz w:val="24"/>
          <w:szCs w:val="24"/>
        </w:rPr>
        <w:lastRenderedPageBreak/>
        <w:t xml:space="preserve">Information is not always available on every administrative </w:t>
      </w:r>
      <w:r w:rsidR="00110B8D">
        <w:rPr>
          <w:rFonts w:ascii="Times New Roman" w:hAnsi="Times New Roman" w:cs="Times New Roman"/>
          <w:sz w:val="24"/>
          <w:szCs w:val="24"/>
        </w:rPr>
        <w:t>record</w:t>
      </w:r>
      <w:r w:rsidR="00003E92">
        <w:rPr>
          <w:rFonts w:ascii="Times New Roman" w:hAnsi="Times New Roman" w:cs="Times New Roman"/>
          <w:sz w:val="24"/>
          <w:szCs w:val="24"/>
        </w:rPr>
        <w:t xml:space="preserve">, many, like birth certificates, for </w:t>
      </w:r>
      <w:r w:rsidR="00110B8D">
        <w:rPr>
          <w:rFonts w:ascii="Times New Roman" w:hAnsi="Times New Roman" w:cs="Times New Roman"/>
          <w:sz w:val="24"/>
          <w:szCs w:val="24"/>
        </w:rPr>
        <w:t>example,</w:t>
      </w:r>
      <w:r w:rsidR="00003E92">
        <w:rPr>
          <w:rFonts w:ascii="Times New Roman" w:hAnsi="Times New Roman" w:cs="Times New Roman"/>
          <w:sz w:val="24"/>
          <w:szCs w:val="24"/>
        </w:rPr>
        <w:t xml:space="preserve"> do not include addresses</w:t>
      </w:r>
      <w:r w:rsidR="00697B8B">
        <w:rPr>
          <w:rFonts w:ascii="Times New Roman" w:hAnsi="Times New Roman" w:cs="Times New Roman"/>
          <w:sz w:val="24"/>
          <w:szCs w:val="24"/>
        </w:rPr>
        <w:t xml:space="preserve"> which </w:t>
      </w:r>
      <w:proofErr w:type="gramStart"/>
      <w:r w:rsidR="00697B8B">
        <w:rPr>
          <w:rFonts w:ascii="Times New Roman" w:hAnsi="Times New Roman" w:cs="Times New Roman"/>
          <w:sz w:val="24"/>
          <w:szCs w:val="24"/>
        </w:rPr>
        <w:t>complicates</w:t>
      </w:r>
      <w:proofErr w:type="gramEnd"/>
      <w:r w:rsidR="00697B8B">
        <w:rPr>
          <w:rFonts w:ascii="Times New Roman" w:hAnsi="Times New Roman" w:cs="Times New Roman"/>
          <w:sz w:val="24"/>
          <w:szCs w:val="24"/>
        </w:rPr>
        <w:t xml:space="preserve"> the process and a probability is assigned across the various fields. </w:t>
      </w:r>
      <w:r w:rsidR="00115245">
        <w:rPr>
          <w:rFonts w:ascii="Times New Roman" w:hAnsi="Times New Roman" w:cs="Times New Roman"/>
          <w:sz w:val="24"/>
          <w:szCs w:val="24"/>
        </w:rPr>
        <w:t xml:space="preserve">NORC validated the PIK assignment process and found that the Census Bureau correctly matches characteristics to the proper person about </w:t>
      </w:r>
      <w:r w:rsidR="004A0C79">
        <w:rPr>
          <w:rFonts w:ascii="Times New Roman" w:hAnsi="Times New Roman" w:cs="Times New Roman"/>
          <w:sz w:val="24"/>
          <w:szCs w:val="24"/>
        </w:rPr>
        <w:t>90% of the time across various representative samples</w:t>
      </w:r>
      <w:r w:rsidR="00115245">
        <w:rPr>
          <w:rFonts w:ascii="Times New Roman" w:hAnsi="Times New Roman" w:cs="Times New Roman"/>
          <w:sz w:val="24"/>
          <w:szCs w:val="24"/>
        </w:rPr>
        <w:t xml:space="preserve"> </w:t>
      </w:r>
      <w:r w:rsidR="00115245">
        <w:rPr>
          <w:rFonts w:ascii="Times New Roman" w:hAnsi="Times New Roman" w:cs="Times New Roman"/>
          <w:sz w:val="24"/>
          <w:szCs w:val="24"/>
        </w:rPr>
        <w:fldChar w:fldCharType="begin"/>
      </w:r>
      <w:r w:rsidR="00115245">
        <w:rPr>
          <w:rFonts w:ascii="Times New Roman" w:hAnsi="Times New Roman" w:cs="Times New Roman"/>
          <w:sz w:val="24"/>
          <w:szCs w:val="24"/>
        </w:rPr>
        <w:instrText xml:space="preserve"> ADDIN ZOTERO_ITEM CSL_CITATION {"citationID":"pYaUxGHp","properties":{"formattedCitation":"(Mulrow et al. 2023)","plainCitation":"(Mulrow et al. 2023)","noteIndex":0},"citationItems":[{"id":1410,"uris":["http://zotero.org/users/6152647/items/JTX5I29U"],"itemData":{"id":1410,"type":"document","publisher":"NORC at the University of Chicago","title":"Assessment of the U.S. Census Bureau’s Person Identification Validation System","URL":"https://www.norc.org/content/dam/norc-org/pdfs/PVS%20Assessment%20Report%20FINAL%20JULY%202011.pdf","author":[{"family":"Mulrow","given":"Edward"},{"family":"Mushtaq","given":"Ali"},{"family":"Pramanik","given":"Santanu"},{"family":"Angela","given":"Fontes"}],"issued":{"date-parts":[["2023"]]}}}],"schema":"https://github.com/citation-style-language/schema/raw/master/csl-citation.json"} </w:instrText>
      </w:r>
      <w:r w:rsidR="00115245">
        <w:rPr>
          <w:rFonts w:ascii="Times New Roman" w:hAnsi="Times New Roman" w:cs="Times New Roman"/>
          <w:sz w:val="24"/>
          <w:szCs w:val="24"/>
        </w:rPr>
        <w:fldChar w:fldCharType="separate"/>
      </w:r>
      <w:r w:rsidR="00115245" w:rsidRPr="00115245">
        <w:rPr>
          <w:rFonts w:ascii="Times New Roman" w:hAnsi="Times New Roman" w:cs="Times New Roman"/>
          <w:sz w:val="24"/>
        </w:rPr>
        <w:t>(Mulrow et al. 2023)</w:t>
      </w:r>
      <w:r w:rsidR="00115245">
        <w:rPr>
          <w:rFonts w:ascii="Times New Roman" w:hAnsi="Times New Roman" w:cs="Times New Roman"/>
          <w:sz w:val="24"/>
          <w:szCs w:val="24"/>
        </w:rPr>
        <w:fldChar w:fldCharType="end"/>
      </w:r>
      <w:r w:rsidR="00115245">
        <w:rPr>
          <w:rFonts w:ascii="Times New Roman" w:hAnsi="Times New Roman" w:cs="Times New Roman"/>
          <w:sz w:val="24"/>
          <w:szCs w:val="24"/>
        </w:rPr>
        <w:t>.</w:t>
      </w:r>
      <w:r w:rsidR="004A0C79">
        <w:rPr>
          <w:rFonts w:ascii="Times New Roman" w:hAnsi="Times New Roman" w:cs="Times New Roman"/>
          <w:sz w:val="24"/>
          <w:szCs w:val="24"/>
        </w:rPr>
        <w:t xml:space="preserve"> There are very small spatial patterns, the Southwest </w:t>
      </w:r>
      <w:r w:rsidR="00152B34">
        <w:rPr>
          <w:rFonts w:ascii="Times New Roman" w:hAnsi="Times New Roman" w:cs="Times New Roman"/>
          <w:sz w:val="24"/>
          <w:szCs w:val="24"/>
        </w:rPr>
        <w:t>states</w:t>
      </w:r>
      <w:r w:rsidR="004A0C79">
        <w:rPr>
          <w:rFonts w:ascii="Times New Roman" w:hAnsi="Times New Roman" w:cs="Times New Roman"/>
          <w:sz w:val="24"/>
          <w:szCs w:val="24"/>
        </w:rPr>
        <w:t xml:space="preserve"> ha</w:t>
      </w:r>
      <w:r w:rsidR="00152B34">
        <w:rPr>
          <w:rFonts w:ascii="Times New Roman" w:hAnsi="Times New Roman" w:cs="Times New Roman"/>
          <w:sz w:val="24"/>
          <w:szCs w:val="24"/>
        </w:rPr>
        <w:t>ve</w:t>
      </w:r>
      <w:r w:rsidR="004A0C79">
        <w:rPr>
          <w:rFonts w:ascii="Times New Roman" w:hAnsi="Times New Roman" w:cs="Times New Roman"/>
          <w:sz w:val="24"/>
          <w:szCs w:val="24"/>
        </w:rPr>
        <w:t xml:space="preserve"> slightly lower match rates </w:t>
      </w:r>
      <w:r w:rsidR="00152B34">
        <w:rPr>
          <w:rFonts w:ascii="Times New Roman" w:hAnsi="Times New Roman" w:cs="Times New Roman"/>
          <w:sz w:val="24"/>
          <w:szCs w:val="24"/>
        </w:rPr>
        <w:t>than the CEF, off by no more than 3% and usually around 1%</w:t>
      </w:r>
      <w:r w:rsidR="004A0C79">
        <w:rPr>
          <w:rFonts w:ascii="Times New Roman" w:hAnsi="Times New Roman" w:cs="Times New Roman"/>
          <w:sz w:val="24"/>
          <w:szCs w:val="24"/>
        </w:rPr>
        <w:t xml:space="preserve">. There is also a socioeconomic component. African Americans, poorer people, less educated, unemployed, uninsured, </w:t>
      </w:r>
      <w:r w:rsidR="00D96DFC">
        <w:rPr>
          <w:rFonts w:ascii="Times New Roman" w:hAnsi="Times New Roman" w:cs="Times New Roman"/>
          <w:sz w:val="24"/>
          <w:szCs w:val="24"/>
        </w:rPr>
        <w:t xml:space="preserve">and those who spoke a language other than English at home were slightly less likely to be matched correctly. Despite these limitations, indeed many surveys and sources have similar limitations, Census Bureau products with PIKs are frequently used in sociological analysis </w:t>
      </w:r>
      <w:r w:rsidR="00D96DFC">
        <w:rPr>
          <w:rFonts w:ascii="Times New Roman" w:hAnsi="Times New Roman" w:cs="Times New Roman"/>
          <w:sz w:val="24"/>
          <w:szCs w:val="24"/>
        </w:rPr>
        <w:fldChar w:fldCharType="begin"/>
      </w:r>
      <w:r w:rsidR="00110B8D">
        <w:rPr>
          <w:rFonts w:ascii="Times New Roman" w:hAnsi="Times New Roman" w:cs="Times New Roman"/>
          <w:sz w:val="24"/>
          <w:szCs w:val="24"/>
        </w:rPr>
        <w:instrText xml:space="preserve"> ADDIN ZOTERO_ITEM CSL_CITATION {"citationID":"iUumaJ5p","properties":{"formattedCitation":"(Alvaredo et al. 2013; Liebler et al. 2017; Piketty and Saez 2014; Porter 2008)","plainCitation":"(Alvaredo et al. 2013; Liebler et al. 2017; Piketty and Saez 2014; Porter 2008)","noteIndex":0},"citationItems":[{"id":82,"uris":["http://zotero.org/users/6152647/items/UXXM2N62"],"itemData":{"id":82,"type":"article-journal","container-title":"The Journal of Economic Perspectives","ISSN":"0895-3309","issue":"3","note":"publisher: American Economic Association","page":"3-20","source":"JSTOR","title":"The Top 1 Percent in International and Historical Perspective","URL":"https://www.jstor.org/stable/41955542","volume":"27","author":[{"family":"Alvaredo","given":"Facundo"},{"family":"Atkinson","given":"Anthony B."},{"family":"Piketty","given":"Thomas"},{"family":"Saez","given":"Emmanuel"}],"accessed":{"date-parts":[["2021",4,20]]},"issued":{"date-parts":[["2013"]]}}},{"id":793,"uris":["http://zotero.org/users/6152647/items/I9SPHC5R"],"itemData":{"id":793,"type":"article-journal","abstract":"A person’s racial or ethnic self-identification can change over time and across contexts, which is a component of population change not usually considered in studies that use race and ethnicity as variables. To facilitate incorporation of this aspect of population change, we show patterns and directions of individual-level race and Hispanic response change throughout the United States and among all federally recognized race/ethnic groups. We use internal U.S. Census Bureau data from the 2000 and 2010 censuses in which responses have been linked at the individual level (N = 162 million). Approximately 9.8 million people (6.1 %) in our data have a different race and/or Hispanic-origin response in 2010 than they did in 2000. Race response change was especially common among those reported as American Indian, Alaska Native, Native Hawaiian, Other Pacific Islander, in a multiple-race response group, or Hispanic. People reported as non-Hispanic white, black, or Asian in 2000 usually had the same response in 2010 (3 %, 6 %, and 9 % of responses changed, respectively). Hispanic/non-Hispanic ethnicity responses were also usually consistent (13 % and 1 %, respectively, changed). We found a variety of response change patterns, which we detail. In many race/Hispanic response groups, we see population churn in the form of large countervailing flows of response changes that are hidden in cross-sectional data. We find that response changes happen across ages, sexes, regions, and response modes, with interesting variation across racial/ethnic categories. Researchers should address the implications of race and Hispanic-origin response change when designing analyses and interpreting results.","container-title":"Demography","DOI":"10.1007/s13524-016-0544-0","ISSN":"0070-3370","issue":"1","journalAbbreviation":"Demography","page":"259-284","source":"Silverchair","title":"America’s Churning Races: Race and Ethnicity Response Changes Between Census 2000 and the 2010 Census","title-short":"America’s Churning Races","URL":"https://doi.org/10.1007/s13524-016-0544-0","volume":"54","author":[{"family":"Liebler","given":"Carolyn A."},{"family":"Porter","given":"Sonya R."},{"family":"Fernandez","given":"Leticia E."},{"family":"Noon","given":"James M."},{"family":"Ennis","given":"Sharon R."}],"accessed":{"date-parts":[["2023",9,13]]},"issued":{"date-parts":[["2017",1,19]]}}},{"id":92,"uris":["http://zotero.org/users/6152647/items/7WVV47HU"],"itemData":{"id":92,"type":"article-journal","abstract":"This Review presents basic facts regarding the long-run evolution of income and wealth\ninequality in Europe and the United States. Income and wealth inequality was very high a\ncentury ago, particularly in Europe, but dropped dramatically in the first half of the 20th\ncentury. Income inequality has surged back in the United States since the 1970s so that\nthe United States is much more unequal than Europe today. We discuss possible\ninterpretations and lessons for the future.","issue":"6186","title":"Inequiality in the Long Run","volume":"344","author":[{"family":"Piketty","given":"Thomas"},{"family":"Saez","given":"Emmanuel"}],"issued":{"date-parts":[["2014"]]}}},{"id":1487,"uris":["http://zotero.org/users/6152647/items/UU7IDLSH"],"itemData":{"id":1487,"type":"article-journal","container-title":"Shidler Journal of Law, Commerce &amp; Technology","journalAbbreviation":"Shidler J. L. Com. &amp; Tech.","page":"1","source":"COinS","title":"De-Identified Data and Third Party Data Mining: The Risk of Re-Identification of Personal Information","title-short":"De-Identified Data and Third Party Data Mining","URL":"https://heinonline.org/HOL/Page?handle=hein.journals/washjolta5&amp;id=40&amp;div=&amp;collection=","volume":"5","author":[{"family":"Porter","given":"C. Christine"}],"issued":{"date-parts":[["2008"]],"season":"2009"}}}],"schema":"https://github.com/citation-style-language/schema/raw/master/csl-citation.json"} </w:instrText>
      </w:r>
      <w:r w:rsidR="00D96DFC">
        <w:rPr>
          <w:rFonts w:ascii="Times New Roman" w:hAnsi="Times New Roman" w:cs="Times New Roman"/>
          <w:sz w:val="24"/>
          <w:szCs w:val="24"/>
        </w:rPr>
        <w:fldChar w:fldCharType="separate"/>
      </w:r>
      <w:r w:rsidR="00110B8D" w:rsidRPr="00110B8D">
        <w:rPr>
          <w:rFonts w:ascii="Times New Roman" w:hAnsi="Times New Roman" w:cs="Times New Roman"/>
          <w:sz w:val="24"/>
        </w:rPr>
        <w:t>(</w:t>
      </w:r>
      <w:proofErr w:type="spellStart"/>
      <w:r w:rsidR="00110B8D" w:rsidRPr="00110B8D">
        <w:rPr>
          <w:rFonts w:ascii="Times New Roman" w:hAnsi="Times New Roman" w:cs="Times New Roman"/>
          <w:sz w:val="24"/>
        </w:rPr>
        <w:t>Alvaredo</w:t>
      </w:r>
      <w:proofErr w:type="spellEnd"/>
      <w:r w:rsidR="00110B8D" w:rsidRPr="00110B8D">
        <w:rPr>
          <w:rFonts w:ascii="Times New Roman" w:hAnsi="Times New Roman" w:cs="Times New Roman"/>
          <w:sz w:val="24"/>
        </w:rPr>
        <w:t xml:space="preserve"> et al. 2013; Liebler et al. 2017; Piketty and Saez 2014; Porter 2008)</w:t>
      </w:r>
      <w:r w:rsidR="00D96DFC">
        <w:rPr>
          <w:rFonts w:ascii="Times New Roman" w:hAnsi="Times New Roman" w:cs="Times New Roman"/>
          <w:sz w:val="24"/>
          <w:szCs w:val="24"/>
        </w:rPr>
        <w:fldChar w:fldCharType="end"/>
      </w:r>
      <w:r w:rsidR="00D96DFC">
        <w:rPr>
          <w:rFonts w:ascii="Times New Roman" w:hAnsi="Times New Roman" w:cs="Times New Roman"/>
          <w:sz w:val="24"/>
          <w:szCs w:val="24"/>
        </w:rPr>
        <w:t xml:space="preserve">. </w:t>
      </w:r>
      <w:r w:rsidR="00115245">
        <w:rPr>
          <w:rFonts w:ascii="Times New Roman" w:hAnsi="Times New Roman" w:cs="Times New Roman"/>
          <w:sz w:val="24"/>
          <w:szCs w:val="24"/>
        </w:rPr>
        <w:t xml:space="preserve"> </w:t>
      </w:r>
    </w:p>
    <w:p w14:paraId="184233DE" w14:textId="12810934" w:rsidR="0025551A" w:rsidRDefault="00FA526F" w:rsidP="008B73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People changing their characteristics, like names, can make it difficult to match records collected for different purposes. U.S. Census Bureau has </w:t>
      </w:r>
      <w:r w:rsidR="004268DC">
        <w:rPr>
          <w:rFonts w:ascii="Times New Roman" w:hAnsi="Times New Roman" w:cs="Times New Roman"/>
          <w:sz w:val="24"/>
          <w:szCs w:val="24"/>
        </w:rPr>
        <w:t>had</w:t>
      </w:r>
      <w:r w:rsidRPr="006A2D83">
        <w:rPr>
          <w:rFonts w:ascii="Times New Roman" w:hAnsi="Times New Roman" w:cs="Times New Roman"/>
          <w:sz w:val="24"/>
          <w:szCs w:val="24"/>
        </w:rPr>
        <w:t xml:space="preserve"> </w:t>
      </w:r>
      <w:r w:rsidRPr="008B5152">
        <w:rPr>
          <w:rFonts w:ascii="Times New Roman" w:hAnsi="Times New Roman" w:cs="Times New Roman"/>
          <w:sz w:val="24"/>
          <w:szCs w:val="24"/>
        </w:rPr>
        <w:t xml:space="preserve">a whole division working on the matching problem </w:t>
      </w:r>
      <w:r w:rsidR="004268DC">
        <w:rPr>
          <w:rFonts w:ascii="Times New Roman" w:hAnsi="Times New Roman" w:cs="Times New Roman"/>
          <w:sz w:val="24"/>
          <w:szCs w:val="24"/>
        </w:rPr>
        <w:t xml:space="preserve">for </w:t>
      </w:r>
      <w:r w:rsidR="00E63302">
        <w:rPr>
          <w:rFonts w:ascii="Times New Roman" w:hAnsi="Times New Roman" w:cs="Times New Roman"/>
          <w:sz w:val="24"/>
          <w:szCs w:val="24"/>
        </w:rPr>
        <w:t xml:space="preserve">many years </w:t>
      </w:r>
      <w:r w:rsidR="00132BB8">
        <w:rPr>
          <w:rFonts w:ascii="Times New Roman" w:hAnsi="Times New Roman" w:cs="Times New Roman"/>
          <w:sz w:val="24"/>
          <w:szCs w:val="24"/>
        </w:rPr>
        <w:fldChar w:fldCharType="begin"/>
      </w:r>
      <w:r w:rsidR="00132BB8">
        <w:rPr>
          <w:rFonts w:ascii="Times New Roman" w:hAnsi="Times New Roman" w:cs="Times New Roman"/>
          <w:sz w:val="24"/>
          <w:szCs w:val="24"/>
        </w:rPr>
        <w:instrText xml:space="preserve"> ADDIN ZOTERO_ITEM CSL_CITATION {"citationID":"pOmWwhj1","properties":{"formattedCitation":"(Brittany Bond et al. 2014)","plainCitation":"(Brittany Bond et al. 2014)","noteIndex":0},"citationItems":[{"id":1536,"uris":["http://zotero.org/users/6152647/items/PKWGR5HN"],"itemData":{"id":1536,"type":"document","publisher":"CARRA Working Papers Series","title":"The Nature of the Bias When Studying Only Linkable Person Records: Evidence from the American Community Survey","URL":"https://www.census.gov/content/dam/Census/library/working-papers/2014/adrm/carra-wp-2014-08.pdf","author":[{"literal":"Brittany Bond"},{"literal":"David Brown"},{"literal":"Adela Luque"},{"literal":"Amy O’Hara"}],"issued":{"date-parts":[["2014"]]}}}],"schema":"https://github.com/citation-style-language/schema/raw/master/csl-citation.json"} </w:instrText>
      </w:r>
      <w:r w:rsidR="00132BB8">
        <w:rPr>
          <w:rFonts w:ascii="Times New Roman" w:hAnsi="Times New Roman" w:cs="Times New Roman"/>
          <w:sz w:val="24"/>
          <w:szCs w:val="24"/>
        </w:rPr>
        <w:fldChar w:fldCharType="separate"/>
      </w:r>
      <w:r w:rsidR="00132BB8" w:rsidRPr="00132BB8">
        <w:rPr>
          <w:rFonts w:ascii="Times New Roman" w:hAnsi="Times New Roman" w:cs="Times New Roman"/>
          <w:sz w:val="24"/>
        </w:rPr>
        <w:t>(Brittany Bond et al. 2014)</w:t>
      </w:r>
      <w:r w:rsidR="00132BB8">
        <w:rPr>
          <w:rFonts w:ascii="Times New Roman" w:hAnsi="Times New Roman" w:cs="Times New Roman"/>
          <w:sz w:val="24"/>
          <w:szCs w:val="24"/>
        </w:rPr>
        <w:fldChar w:fldCharType="end"/>
      </w:r>
      <w:r w:rsidRPr="006A2D83">
        <w:rPr>
          <w:rFonts w:ascii="Times New Roman" w:hAnsi="Times New Roman" w:cs="Times New Roman"/>
          <w:sz w:val="24"/>
          <w:szCs w:val="24"/>
        </w:rPr>
        <w:t xml:space="preserve"> and for modern records, largely overcoming it.</w:t>
      </w:r>
      <w:r w:rsidRPr="008B5152">
        <w:rPr>
          <w:rFonts w:ascii="Times New Roman" w:hAnsi="Times New Roman" w:cs="Times New Roman"/>
          <w:sz w:val="24"/>
          <w:szCs w:val="24"/>
        </w:rPr>
        <w:t xml:space="preserve">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t>
      </w:r>
      <w:r w:rsidR="00823D38">
        <w:rPr>
          <w:rFonts w:ascii="Times New Roman" w:hAnsi="Times New Roman" w:cs="Times New Roman"/>
          <w:sz w:val="24"/>
          <w:szCs w:val="24"/>
        </w:rPr>
        <w:t>for the P</w:t>
      </w:r>
      <w:r w:rsidR="000F5C87">
        <w:rPr>
          <w:rFonts w:ascii="Times New Roman" w:hAnsi="Times New Roman" w:cs="Times New Roman"/>
          <w:sz w:val="24"/>
          <w:szCs w:val="24"/>
        </w:rPr>
        <w:t xml:space="preserve">erson Identification Validation System </w:t>
      </w:r>
      <w:r w:rsidR="0069665F">
        <w:rPr>
          <w:rFonts w:ascii="Times New Roman" w:hAnsi="Times New Roman" w:cs="Times New Roman"/>
          <w:sz w:val="24"/>
          <w:szCs w:val="24"/>
        </w:rPr>
        <w:t>is</w:t>
      </w:r>
      <w:r w:rsidRPr="008B5152">
        <w:rPr>
          <w:rFonts w:ascii="Times New Roman" w:hAnsi="Times New Roman" w:cs="Times New Roman"/>
          <w:sz w:val="24"/>
          <w:szCs w:val="24"/>
        </w:rPr>
        <w:t xml:space="preserve">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t>Operationalization of Time</w:t>
      </w:r>
    </w:p>
    <w:p w14:paraId="76C7B678" w14:textId="723DAA9A" w:rsidR="00C25CA0" w:rsidRDefault="00AE4A5B"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w:t>
      </w:r>
      <w:r w:rsidR="00F0226F">
        <w:rPr>
          <w:rFonts w:ascii="Times New Roman" w:hAnsi="Times New Roman" w:cs="Times New Roman"/>
          <w:sz w:val="24"/>
          <w:szCs w:val="24"/>
        </w:rPr>
        <w:t>Typically,</w:t>
      </w:r>
      <w:r w:rsidR="00C25CA0">
        <w:rPr>
          <w:rFonts w:ascii="Times New Roman" w:hAnsi="Times New Roman" w:cs="Times New Roman"/>
          <w:sz w:val="24"/>
          <w:szCs w:val="24"/>
        </w:rPr>
        <w:t xml:space="preserve"> the discrete cuts of time are a year, or several years. But this </w:t>
      </w:r>
      <w:r w:rsidR="00C25CA0">
        <w:rPr>
          <w:rFonts w:ascii="Times New Roman" w:hAnsi="Times New Roman" w:cs="Times New Roman"/>
          <w:sz w:val="24"/>
          <w:szCs w:val="24"/>
        </w:rPr>
        <w:lastRenderedPageBreak/>
        <w:t>create</w:t>
      </w:r>
      <w:r w:rsidR="00F9302A">
        <w:rPr>
          <w:rFonts w:ascii="Times New Roman" w:hAnsi="Times New Roman" w:cs="Times New Roman"/>
          <w:sz w:val="24"/>
          <w:szCs w:val="24"/>
        </w:rPr>
        <w:t>s</w:t>
      </w:r>
      <w:r w:rsidR="00C25CA0">
        <w:rPr>
          <w:rFonts w:ascii="Times New Roman" w:hAnsi="Times New Roman" w:cs="Times New Roman"/>
          <w:sz w:val="24"/>
          <w:szCs w:val="24"/>
        </w:rPr>
        <w:t xml:space="preserve"> measurement issues when migration is temporary</w:t>
      </w:r>
      <w:r w:rsidR="00F9302A">
        <w:rPr>
          <w:rFonts w:ascii="Times New Roman" w:hAnsi="Times New Roman" w:cs="Times New Roman"/>
          <w:sz w:val="24"/>
          <w:szCs w:val="24"/>
        </w:rPr>
        <w:t xml:space="preserve"> or rapid</w:t>
      </w:r>
      <w:r w:rsidR="00C25CA0">
        <w:rPr>
          <w:rFonts w:ascii="Times New Roman" w:hAnsi="Times New Roman" w:cs="Times New Roman"/>
          <w:sz w:val="24"/>
          <w:szCs w:val="24"/>
        </w:rPr>
        <w:t>. People may move multiple times between data collection periods or move to a new location and then back again.</w:t>
      </w:r>
    </w:p>
    <w:p w14:paraId="45C5E537" w14:textId="7C35E107" w:rsidR="00AE4A5B" w:rsidRDefault="00314AC1"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ld standard </w:t>
      </w:r>
      <w:r w:rsidR="00F9302A">
        <w:rPr>
          <w:rFonts w:ascii="Times New Roman" w:hAnsi="Times New Roman" w:cs="Times New Roman"/>
          <w:sz w:val="24"/>
          <w:szCs w:val="24"/>
        </w:rPr>
        <w:t>would be</w:t>
      </w:r>
      <w:r>
        <w:rPr>
          <w:rFonts w:ascii="Times New Roman" w:hAnsi="Times New Roman" w:cs="Times New Roman"/>
          <w:sz w:val="24"/>
          <w:szCs w:val="24"/>
        </w:rPr>
        <w:t xml:space="preserve"> knowing the day a person moves, but most data, especially administrative data, only registers a change when a new vintage of data is collected.</w:t>
      </w:r>
      <w:r w:rsidR="00F9302A">
        <w:rPr>
          <w:rFonts w:ascii="Times New Roman" w:hAnsi="Times New Roman" w:cs="Times New Roman"/>
          <w:sz w:val="24"/>
          <w:szCs w:val="24"/>
        </w:rPr>
        <w:t xml:space="preserve"> The benefit of access to many administrative data sources is that the observation opportunities increase with the number of sources. Individuals who file taxes have observation windows around April</w:t>
      </w:r>
      <w:r w:rsidR="00E95C3F">
        <w:rPr>
          <w:rFonts w:ascii="Times New Roman" w:hAnsi="Times New Roman" w:cs="Times New Roman"/>
          <w:sz w:val="24"/>
          <w:szCs w:val="24"/>
        </w:rPr>
        <w:t xml:space="preserve">, while Selective Service records are updated when a male turns 18 (and registers for the draft). </w:t>
      </w:r>
    </w:p>
    <w:p w14:paraId="32EF0545" w14:textId="63D54A11" w:rsidR="00F0226F" w:rsidRDefault="00810B6A"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 records</w:t>
      </w:r>
      <w:r w:rsidR="00F0226F">
        <w:rPr>
          <w:rFonts w:ascii="Times New Roman" w:hAnsi="Times New Roman" w:cs="Times New Roman"/>
          <w:sz w:val="24"/>
          <w:szCs w:val="24"/>
        </w:rPr>
        <w:t xml:space="preserve"> do not have dates attached to them. When this happens, the applicable date for the record is imputed according to characteristics known about the source. For example, many state Supplemental </w:t>
      </w:r>
      <w:r w:rsidR="006E3DEB">
        <w:rPr>
          <w:rFonts w:ascii="Times New Roman" w:hAnsi="Times New Roman" w:cs="Times New Roman"/>
          <w:sz w:val="24"/>
          <w:szCs w:val="24"/>
        </w:rPr>
        <w:t>Nutrition</w:t>
      </w:r>
      <w:r w:rsidR="00F0226F">
        <w:rPr>
          <w:rFonts w:ascii="Times New Roman" w:hAnsi="Times New Roman" w:cs="Times New Roman"/>
          <w:sz w:val="24"/>
          <w:szCs w:val="24"/>
        </w:rPr>
        <w:t xml:space="preserve"> Assistance Program (SNAP)</w:t>
      </w:r>
      <w:r w:rsidR="006E3DEB">
        <w:rPr>
          <w:rFonts w:ascii="Times New Roman" w:hAnsi="Times New Roman" w:cs="Times New Roman"/>
          <w:sz w:val="24"/>
          <w:szCs w:val="24"/>
        </w:rPr>
        <w:t xml:space="preserve"> records have the month the participant files for benefits, but not the day or the year. The year can be imputed from the vintage of the dataset, i.e. the 2016 delivery contains 2016 data. In this case, imputation for the day follows similar logic as imputation in other demographic variables. </w:t>
      </w:r>
      <w:r w:rsidR="00FB238D">
        <w:rPr>
          <w:rFonts w:ascii="Times New Roman" w:hAnsi="Times New Roman" w:cs="Times New Roman"/>
          <w:sz w:val="24"/>
          <w:szCs w:val="24"/>
        </w:rPr>
        <w:t xml:space="preserve">For </w:t>
      </w:r>
      <w:r w:rsidR="00200757">
        <w:rPr>
          <w:rFonts w:ascii="Times New Roman" w:hAnsi="Times New Roman" w:cs="Times New Roman"/>
          <w:sz w:val="24"/>
          <w:szCs w:val="24"/>
        </w:rPr>
        <w:t xml:space="preserve">demographic </w:t>
      </w:r>
      <w:r w:rsidR="00FB238D">
        <w:rPr>
          <w:rFonts w:ascii="Times New Roman" w:hAnsi="Times New Roman" w:cs="Times New Roman"/>
          <w:sz w:val="24"/>
          <w:szCs w:val="24"/>
        </w:rPr>
        <w:t>imputations it is common to assume</w:t>
      </w:r>
      <w:r w:rsidR="00200757">
        <w:rPr>
          <w:rFonts w:ascii="Times New Roman" w:hAnsi="Times New Roman" w:cs="Times New Roman"/>
          <w:sz w:val="24"/>
          <w:szCs w:val="24"/>
        </w:rPr>
        <w:t xml:space="preserve"> uncertain demographic events</w:t>
      </w:r>
      <w:r w:rsidR="00FB238D">
        <w:rPr>
          <w:rFonts w:ascii="Times New Roman" w:hAnsi="Times New Roman" w:cs="Times New Roman"/>
          <w:sz w:val="24"/>
          <w:szCs w:val="24"/>
        </w:rPr>
        <w:t xml:space="preserve"> happen at the middle of the year</w:t>
      </w:r>
      <w:r w:rsidR="00AD7DF8">
        <w:rPr>
          <w:rFonts w:ascii="Times New Roman" w:hAnsi="Times New Roman" w:cs="Times New Roman"/>
          <w:sz w:val="24"/>
          <w:szCs w:val="24"/>
        </w:rPr>
        <w:t xml:space="preserve"> </w:t>
      </w:r>
      <w:r w:rsidR="00AD7DF8">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0w6SxZKa","properties":{"formattedCitation":"(Wachter 2014)","plainCitation":"(Wachter 2014)","noteIndex":0},"citationItems":[{"id":834,"uris":["http://zotero.org/users/6152647/items/PGFEE4ID"],"itemData":{"id":834,"type":"book","abstract":"Essential Demographic Methods brings to readers the full range of ideas and skills of demographic analysis that lie at the core of social sciences and public health. Classroom tested over many years, filled with fresh data and examples, this approachable text is tailored to the needs of beginners, advanced students, and researchers alike. An award-winning teacher and eminent demographer, Kenneth Wachter uses themes from the individual lifecourse, history, and global change to convey the meaning of concepts such as exponential growth, cohorts and periods, lifetables, population projection, proportional hazards, parity, marity, migration flows, and stable populations. The presentation is carefully paced and accessible to readers with knowledge of high-school algebra. Each chapter contains original problem sets and worked examples.\nFrom the most basic concepts and measures to developments in spatial demography and hazard modeling at the research frontier, Essential Demographic Methods brings out the wider appeal of demography in its connections across the sciences and humanities. It is a lively, compact guide for understanding quantitative population analysis in the social and biological world.","event-place":"Cambridge, MA","ISBN":"978-0-674-04557-6","number-of-pages":"312","publisher":"Harvard University Press","publisher-place":"Cambridge, MA","source":"Harvard University Press Books","title":"Essential Demographic Methods:","title-short":"Essential Demographic Methods","author":[{"family":"Wachter","given":"Kenneth W."}],"issued":{"date-parts":[["2014",6,23]]}}}],"schema":"https://github.com/citation-style-language/schema/raw/master/csl-citation.json"} </w:instrText>
      </w:r>
      <w:r w:rsidR="00AD7DF8">
        <w:rPr>
          <w:rFonts w:ascii="Times New Roman" w:hAnsi="Times New Roman" w:cs="Times New Roman"/>
          <w:sz w:val="24"/>
          <w:szCs w:val="24"/>
        </w:rPr>
        <w:fldChar w:fldCharType="separate"/>
      </w:r>
      <w:r w:rsidR="006E4D66" w:rsidRPr="006E4D66">
        <w:rPr>
          <w:rFonts w:ascii="Times New Roman" w:hAnsi="Times New Roman" w:cs="Times New Roman"/>
          <w:sz w:val="24"/>
        </w:rPr>
        <w:t>(Wachter 2014)</w:t>
      </w:r>
      <w:r w:rsidR="00AD7DF8">
        <w:rPr>
          <w:rFonts w:ascii="Times New Roman" w:hAnsi="Times New Roman" w:cs="Times New Roman"/>
          <w:sz w:val="24"/>
          <w:szCs w:val="24"/>
        </w:rPr>
        <w:fldChar w:fldCharType="end"/>
      </w:r>
      <w:r w:rsidR="004245A5">
        <w:rPr>
          <w:rFonts w:ascii="Times New Roman" w:hAnsi="Times New Roman" w:cs="Times New Roman"/>
          <w:sz w:val="24"/>
          <w:szCs w:val="24"/>
        </w:rPr>
        <w:t xml:space="preserve"> to avoid a systematic under or overcount</w:t>
      </w:r>
      <w:r w:rsidR="00FB238D">
        <w:rPr>
          <w:rFonts w:ascii="Times New Roman" w:hAnsi="Times New Roman" w:cs="Times New Roman"/>
          <w:sz w:val="24"/>
          <w:szCs w:val="24"/>
        </w:rPr>
        <w:t>.</w:t>
      </w:r>
      <w:r w:rsidR="00200757">
        <w:rPr>
          <w:rFonts w:ascii="Times New Roman" w:hAnsi="Times New Roman" w:cs="Times New Roman"/>
          <w:sz w:val="24"/>
          <w:szCs w:val="24"/>
        </w:rPr>
        <w:t xml:space="preserve"> In a demographic context, researchers assume uncertain births and deaths happen in the middle of a year (with only a couple of exceptions)</w:t>
      </w:r>
      <w:r w:rsidR="00A45296">
        <w:rPr>
          <w:rFonts w:ascii="Times New Roman" w:hAnsi="Times New Roman" w:cs="Times New Roman"/>
          <w:sz w:val="24"/>
          <w:szCs w:val="24"/>
        </w:rPr>
        <w:t xml:space="preserve"> </w:t>
      </w:r>
      <w:proofErr w:type="gramStart"/>
      <w:r w:rsidR="00A45296">
        <w:rPr>
          <w:rFonts w:ascii="Times New Roman" w:hAnsi="Times New Roman" w:cs="Times New Roman"/>
          <w:sz w:val="24"/>
          <w:szCs w:val="24"/>
        </w:rPr>
        <w:t>to</w:t>
      </w:r>
      <w:proofErr w:type="gramEnd"/>
      <w:r w:rsidR="00200757">
        <w:rPr>
          <w:rFonts w:ascii="Times New Roman" w:hAnsi="Times New Roman" w:cs="Times New Roman"/>
          <w:sz w:val="24"/>
          <w:szCs w:val="24"/>
        </w:rPr>
        <w:t>. In a migration context, migration</w:t>
      </w:r>
      <w:r w:rsidR="00A45296">
        <w:rPr>
          <w:rFonts w:ascii="Times New Roman" w:hAnsi="Times New Roman" w:cs="Times New Roman"/>
          <w:sz w:val="24"/>
          <w:szCs w:val="24"/>
        </w:rPr>
        <w:t xml:space="preserve"> events</w:t>
      </w:r>
      <w:r w:rsidR="005C773A">
        <w:rPr>
          <w:rFonts w:ascii="Times New Roman" w:hAnsi="Times New Roman" w:cs="Times New Roman"/>
          <w:sz w:val="24"/>
          <w:szCs w:val="24"/>
        </w:rPr>
        <w:t xml:space="preserve"> are usually imputed at the middle of the missing value: e.g. the 15</w:t>
      </w:r>
      <w:r w:rsidR="005C773A" w:rsidRPr="005C773A">
        <w:rPr>
          <w:rFonts w:ascii="Times New Roman" w:hAnsi="Times New Roman" w:cs="Times New Roman"/>
          <w:sz w:val="24"/>
          <w:szCs w:val="24"/>
          <w:vertAlign w:val="superscript"/>
        </w:rPr>
        <w:t>th</w:t>
      </w:r>
      <w:r w:rsidR="005C773A">
        <w:rPr>
          <w:rFonts w:ascii="Times New Roman" w:hAnsi="Times New Roman" w:cs="Times New Roman"/>
          <w:sz w:val="24"/>
          <w:szCs w:val="24"/>
        </w:rPr>
        <w:t xml:space="preserve"> of the month for a missing day, June for a missing month, etc. </w:t>
      </w:r>
    </w:p>
    <w:p w14:paraId="31CDAD6A" w14:textId="77777777" w:rsidR="00AC03E5" w:rsidRPr="008B5152"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Used for </w:t>
      </w:r>
      <w:r>
        <w:rPr>
          <w:rFonts w:ascii="Times New Roman" w:hAnsi="Times New Roman" w:cs="Times New Roman"/>
          <w:i/>
          <w:iCs/>
          <w:sz w:val="24"/>
          <w:szCs w:val="24"/>
        </w:rPr>
        <w:t>Migration</w:t>
      </w:r>
      <w:r w:rsidRPr="008B5152">
        <w:rPr>
          <w:rFonts w:ascii="Times New Roman" w:hAnsi="Times New Roman" w:cs="Times New Roman"/>
          <w:i/>
          <w:iCs/>
          <w:sz w:val="24"/>
          <w:szCs w:val="24"/>
        </w:rPr>
        <w:t xml:space="preserve"> Research</w:t>
      </w:r>
    </w:p>
    <w:p w14:paraId="3A8289CF" w14:textId="18D7EA55" w:rsidR="00AC03E5" w:rsidRDefault="00AC03E5" w:rsidP="00AC03E5">
      <w:pPr>
        <w:spacing w:line="480" w:lineRule="auto"/>
        <w:rPr>
          <w:rFonts w:ascii="Times New Roman" w:hAnsi="Times New Roman" w:cs="Times New Roman"/>
          <w:sz w:val="24"/>
          <w:szCs w:val="24"/>
        </w:rPr>
      </w:pPr>
      <w:r w:rsidRPr="006A2D83">
        <w:rPr>
          <w:rFonts w:ascii="Times New Roman" w:hAnsi="Times New Roman" w:cs="Times New Roman"/>
          <w:i/>
          <w:iCs/>
          <w:sz w:val="24"/>
          <w:szCs w:val="24"/>
        </w:rPr>
        <w:t xml:space="preserve">Surveys. </w:t>
      </w:r>
      <w:r w:rsidR="009C2167">
        <w:rPr>
          <w:rFonts w:ascii="Times New Roman" w:hAnsi="Times New Roman" w:cs="Times New Roman"/>
          <w:sz w:val="24"/>
          <w:szCs w:val="24"/>
        </w:rPr>
        <w:t xml:space="preserve">The </w:t>
      </w:r>
      <w:r w:rsidR="008C55B2">
        <w:rPr>
          <w:rFonts w:ascii="Times New Roman" w:hAnsi="Times New Roman" w:cs="Times New Roman"/>
          <w:sz w:val="24"/>
          <w:szCs w:val="24"/>
        </w:rPr>
        <w:t xml:space="preserve">defining characteristic of surveys </w:t>
      </w:r>
      <w:r w:rsidR="0024628B">
        <w:rPr>
          <w:rFonts w:ascii="Times New Roman" w:hAnsi="Times New Roman" w:cs="Times New Roman"/>
          <w:sz w:val="24"/>
          <w:szCs w:val="24"/>
        </w:rPr>
        <w:t>is the</w:t>
      </w:r>
      <w:r w:rsidR="00261445">
        <w:rPr>
          <w:rFonts w:ascii="Times New Roman" w:hAnsi="Times New Roman" w:cs="Times New Roman"/>
          <w:sz w:val="24"/>
          <w:szCs w:val="24"/>
        </w:rPr>
        <w:t xml:space="preserve"> selection of a subset of respondents from a sampling frame. Ideally the sampling frame is a</w:t>
      </w:r>
      <w:r w:rsidR="00E509E9">
        <w:rPr>
          <w:rFonts w:ascii="Times New Roman" w:hAnsi="Times New Roman" w:cs="Times New Roman"/>
          <w:sz w:val="24"/>
          <w:szCs w:val="24"/>
        </w:rPr>
        <w:t>n</w:t>
      </w:r>
      <w:r w:rsidR="00261445">
        <w:rPr>
          <w:rFonts w:ascii="Times New Roman" w:hAnsi="Times New Roman" w:cs="Times New Roman"/>
          <w:sz w:val="24"/>
          <w:szCs w:val="24"/>
        </w:rPr>
        <w:t xml:space="preserve"> enumeration of all </w:t>
      </w:r>
      <w:r w:rsidR="00D3742E">
        <w:rPr>
          <w:rFonts w:ascii="Times New Roman" w:hAnsi="Times New Roman" w:cs="Times New Roman"/>
          <w:sz w:val="24"/>
          <w:szCs w:val="24"/>
        </w:rPr>
        <w:t xml:space="preserve">the possible units of </w:t>
      </w:r>
      <w:r w:rsidR="00D3742E">
        <w:rPr>
          <w:rFonts w:ascii="Times New Roman" w:hAnsi="Times New Roman" w:cs="Times New Roman"/>
          <w:sz w:val="24"/>
          <w:szCs w:val="24"/>
        </w:rPr>
        <w:lastRenderedPageBreak/>
        <w:t>analysis</w:t>
      </w:r>
      <w:r w:rsidR="008F6232">
        <w:rPr>
          <w:rFonts w:ascii="Times New Roman" w:hAnsi="Times New Roman" w:cs="Times New Roman"/>
          <w:sz w:val="24"/>
          <w:szCs w:val="24"/>
        </w:rPr>
        <w:t xml:space="preserve">, though </w:t>
      </w:r>
      <w:r w:rsidR="00E509E9">
        <w:rPr>
          <w:rFonts w:ascii="Times New Roman" w:hAnsi="Times New Roman" w:cs="Times New Roman"/>
          <w:sz w:val="24"/>
          <w:szCs w:val="24"/>
        </w:rPr>
        <w:t>this is rarely attainable.</w:t>
      </w:r>
      <w:r w:rsidRPr="00C038EF">
        <w:rPr>
          <w:rFonts w:ascii="Times New Roman" w:hAnsi="Times New Roman"/>
          <w:sz w:val="24"/>
        </w:rPr>
        <w:t xml:space="preserve"> </w:t>
      </w:r>
      <w:r w:rsidRPr="008B5152">
        <w:rPr>
          <w:rFonts w:ascii="Times New Roman" w:hAnsi="Times New Roman" w:cs="Times New Roman"/>
          <w:sz w:val="24"/>
          <w:szCs w:val="24"/>
        </w:rPr>
        <w:t>The American Community Survey and the Decennial Census</w:t>
      </w:r>
      <w:r>
        <w:rPr>
          <w:rFonts w:ascii="Times New Roman" w:hAnsi="Times New Roman" w:cs="Times New Roman"/>
          <w:sz w:val="24"/>
          <w:szCs w:val="24"/>
        </w:rPr>
        <w:t xml:space="preserve"> operate using the MAFX as their sampling frame. (The Decennial Census visits every housing unit in the sampling frame and adds housing units as it discovers new ones). </w:t>
      </w:r>
      <w:r w:rsidRPr="008B5152">
        <w:rPr>
          <w:rFonts w:ascii="Times New Roman" w:hAnsi="Times New Roman" w:cs="Times New Roman"/>
          <w:sz w:val="24"/>
          <w:szCs w:val="24"/>
        </w:rPr>
        <w:t xml:space="preserve">This address-focused approach is a major advantage over other sampling frames, like phone numbers. However, there are some drawbacks to an address-based sampling frame. Addresses are not people, but for many studies, people are the unit of analysis. Any </w:t>
      </w:r>
      <w:r w:rsidRPr="006A2D83">
        <w:rPr>
          <w:rFonts w:ascii="Times New Roman" w:hAnsi="Times New Roman" w:cs="Times New Roman"/>
          <w:sz w:val="24"/>
          <w:szCs w:val="24"/>
        </w:rPr>
        <w:t>relationship</w:t>
      </w:r>
      <w:r w:rsidRPr="008B5152">
        <w:rPr>
          <w:rFonts w:ascii="Times New Roman" w:hAnsi="Times New Roman" w:cs="Times New Roman"/>
          <w:sz w:val="24"/>
          <w:szCs w:val="24"/>
        </w:rPr>
        <w:t xml:space="preserve"> between sampling frame and unit of analysis can bias estimates. For example, the tendency for young and poor people to not have landlines has been a bias in several studies across the world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Similarly, though to a lesser extent, sampling frames based on addresses will overrepresent richer people with many houses, and underrepresent those without addresses, those who move out of the country, or those who only fill out addresses on public forms with a P.O. box. </w:t>
      </w:r>
    </w:p>
    <w:p w14:paraId="1F2F90E3" w14:textId="18FC9654" w:rsidR="00E97CBE" w:rsidRDefault="00E97CBE" w:rsidP="00E97CBE">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alignment between sampling frame and dependent variable is also important to consider. Phone surveys that do not take into account person information tend to bias </w:t>
      </w:r>
      <w:r w:rsidR="00CE437A">
        <w:rPr>
          <w:rFonts w:ascii="Times New Roman" w:hAnsi="Times New Roman" w:cs="Times New Roman"/>
          <w:sz w:val="24"/>
          <w:szCs w:val="24"/>
        </w:rPr>
        <w:t>variables and outcomes</w:t>
      </w:r>
      <w:r w:rsidRPr="008B5152">
        <w:rPr>
          <w:rFonts w:ascii="Times New Roman" w:hAnsi="Times New Roman" w:cs="Times New Roman"/>
          <w:sz w:val="24"/>
          <w:szCs w:val="24"/>
        </w:rPr>
        <w:t xml:space="preserve">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n migration research, both the people selected and the types of people who can move</w:t>
      </w:r>
      <w:r>
        <w:rPr>
          <w:rFonts w:ascii="Times New Roman" w:hAnsi="Times New Roman" w:cs="Times New Roman"/>
          <w:sz w:val="24"/>
          <w:szCs w:val="24"/>
        </w:rPr>
        <w:t>:</w:t>
      </w:r>
      <w:r w:rsidRPr="008B5152">
        <w:rPr>
          <w:rFonts w:ascii="Times New Roman" w:hAnsi="Times New Roman" w:cs="Times New Roman"/>
          <w:sz w:val="24"/>
          <w:szCs w:val="24"/>
        </w:rPr>
        <w:t xml:space="preser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3CED9CEC" w14:textId="4604622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w:t>
      </w:r>
      <w:r w:rsidR="00A06E0B">
        <w:rPr>
          <w:rFonts w:ascii="Times New Roman" w:hAnsi="Times New Roman" w:cs="Times New Roman"/>
          <w:sz w:val="24"/>
          <w:szCs w:val="24"/>
        </w:rPr>
        <w:t xml:space="preserve"> (ACS)</w:t>
      </w:r>
      <w:r>
        <w:rPr>
          <w:rFonts w:ascii="Times New Roman" w:hAnsi="Times New Roman" w:cs="Times New Roman"/>
          <w:sz w:val="24"/>
          <w:szCs w:val="24"/>
        </w:rPr>
        <w:t xml:space="preserve"> is the successor of the Decennial long form. The long form had many questions, but pertinently asked “</w:t>
      </w:r>
      <w:r w:rsidRPr="00997CFE">
        <w:rPr>
          <w:rFonts w:ascii="Times New Roman" w:hAnsi="Times New Roman" w:cs="Times New Roman"/>
          <w:sz w:val="24"/>
          <w:szCs w:val="24"/>
        </w:rPr>
        <w:t>Where did you live five years ago</w:t>
      </w:r>
      <w:r>
        <w:rPr>
          <w:rFonts w:ascii="Times New Roman" w:hAnsi="Times New Roman" w:cs="Times New Roman"/>
          <w:sz w:val="24"/>
          <w:szCs w:val="24"/>
        </w:rPr>
        <w:t xml:space="preserve">?” </w:t>
      </w:r>
      <w:r w:rsidRPr="006A2D83">
        <w:rPr>
          <w:rFonts w:ascii="Times New Roman" w:hAnsi="Times New Roman" w:cs="Times New Roman"/>
          <w:sz w:val="24"/>
          <w:szCs w:val="24"/>
        </w:rPr>
        <w:fldChar w:fldCharType="begin"/>
      </w:r>
      <w:r w:rsidR="00D46930">
        <w:rPr>
          <w:rFonts w:ascii="Times New Roman" w:hAnsi="Times New Roman" w:cs="Times New Roman"/>
          <w:sz w:val="24"/>
          <w:szCs w:val="24"/>
        </w:rPr>
        <w:instrText xml:space="preserve"> ADDIN ZOTERO_ITEM CSL_CITATION {"citationID":"mNlCEOoe","properties":{"formattedCitation":"(United States Census Bureau 2025f)","plainCitation":"(United States Census Bureau 2025f)","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Pr="006A2D83">
        <w:rPr>
          <w:rFonts w:ascii="Times New Roman" w:hAnsi="Times New Roman" w:cs="Times New Roman"/>
          <w:sz w:val="24"/>
          <w:szCs w:val="24"/>
        </w:rPr>
        <w:fldChar w:fldCharType="separate"/>
      </w:r>
      <w:r w:rsidR="00D46930" w:rsidRPr="00D46930">
        <w:rPr>
          <w:rFonts w:ascii="Times New Roman" w:hAnsi="Times New Roman" w:cs="Times New Roman"/>
          <w:sz w:val="24"/>
        </w:rPr>
        <w:t>(United States Census Bureau 2025f)</w:t>
      </w:r>
      <w:r w:rsidRPr="006A2D83">
        <w:rPr>
          <w:rFonts w:ascii="Times New Roman" w:hAnsi="Times New Roman" w:cs="Times New Roman"/>
          <w:sz w:val="24"/>
          <w:szCs w:val="24"/>
        </w:rPr>
        <w:fldChar w:fldCharType="end"/>
      </w:r>
      <w:r w:rsidRPr="006A2D83">
        <w:rPr>
          <w:rFonts w:ascii="Times New Roman" w:hAnsi="Times New Roman" w:cs="Times New Roman"/>
          <w:sz w:val="24"/>
          <w:szCs w:val="24"/>
        </w:rPr>
        <w:t>, which yielded five-year migration estimates at every decennial census.</w:t>
      </w:r>
      <w:r>
        <w:rPr>
          <w:rFonts w:ascii="Times New Roman" w:hAnsi="Times New Roman" w:cs="Times New Roman"/>
          <w:sz w:val="24"/>
          <w:szCs w:val="24"/>
        </w:rPr>
        <w:t xml:space="preserve"> Without the long form, 10-year migration estimates are possible using the short form alone. Prior to 2010, 1 in 6 American households filled out the decennial long form. The </w:t>
      </w:r>
      <w:r>
        <w:rPr>
          <w:rFonts w:ascii="Times New Roman" w:hAnsi="Times New Roman" w:cs="Times New Roman"/>
          <w:sz w:val="24"/>
          <w:szCs w:val="24"/>
        </w:rPr>
        <w:lastRenderedPageBreak/>
        <w:t>long form is replaced by the A</w:t>
      </w:r>
      <w:r w:rsidR="00A06E0B">
        <w:rPr>
          <w:rFonts w:ascii="Times New Roman" w:hAnsi="Times New Roman" w:cs="Times New Roman"/>
          <w:sz w:val="24"/>
          <w:szCs w:val="24"/>
        </w:rPr>
        <w:t>CS</w:t>
      </w:r>
      <w:r>
        <w:rPr>
          <w:rFonts w:ascii="Times New Roman" w:hAnsi="Times New Roman" w:cs="Times New Roman"/>
          <w:sz w:val="24"/>
          <w:szCs w:val="24"/>
        </w:rPr>
        <w:t xml:space="preserve"> in 2010 and in 2011 3.57 million addresses (households) are sampled each year to create the </w:t>
      </w:r>
      <w:r w:rsidR="00A06E0B">
        <w:rPr>
          <w:rFonts w:ascii="Times New Roman" w:hAnsi="Times New Roman" w:cs="Times New Roman"/>
          <w:sz w:val="24"/>
          <w:szCs w:val="24"/>
        </w:rPr>
        <w:t>ACS</w:t>
      </w:r>
      <w:r>
        <w:rPr>
          <w:rFonts w:ascii="Times New Roman" w:hAnsi="Times New Roman" w:cs="Times New Roman"/>
          <w:sz w:val="24"/>
          <w:szCs w:val="24"/>
        </w:rPr>
        <w:t xml:space="preserve"> estim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Pr>
          <w:rFonts w:ascii="Times New Roman" w:hAnsi="Times New Roman" w:cs="Times New Roman"/>
          <w:sz w:val="24"/>
          <w:szCs w:val="24"/>
        </w:rPr>
        <w:fldChar w:fldCharType="separate"/>
      </w:r>
      <w:r w:rsidRPr="00542CB5">
        <w:rPr>
          <w:rFonts w:ascii="Times New Roman" w:hAnsi="Times New Roman" w:cs="Times New Roman"/>
          <w:sz w:val="24"/>
        </w:rPr>
        <w:t>(United States Census Bureau 2025b</w:t>
      </w:r>
      <w:r>
        <w:rPr>
          <w:rFonts w:ascii="Times New Roman" w:hAnsi="Times New Roman" w:cs="Times New Roman"/>
          <w:sz w:val="24"/>
        </w:rPr>
        <w:t>, see chapter 4</w:t>
      </w:r>
      <w:r w:rsidRPr="00542CB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Like the long form, the ACS has many questions but pertinently asks “Did this person live in this house or apartment 1 year ago?” and “Where did this person live 1 year ago?” yielding one-year migration estimates for large areas with many households sampled. For small areas, ACS responses are aggregated into one-year estimates from a period of five years. For example, while one year migration rates for small counties can be estimated by combing five years of responses together, the question and subsequent estimates are still for one year.  </w:t>
      </w:r>
    </w:p>
    <w:p w14:paraId="02A9D198" w14:textId="31364351" w:rsidR="00AC03E5" w:rsidRDefault="00AC03E5" w:rsidP="00AC03E5">
      <w:pPr>
        <w:spacing w:line="480" w:lineRule="auto"/>
        <w:rPr>
          <w:rFonts w:ascii="Times New Roman" w:hAnsi="Times New Roman" w:cs="Times New Roman"/>
          <w:sz w:val="24"/>
          <w:szCs w:val="24"/>
        </w:rPr>
      </w:pPr>
      <w:r w:rsidRPr="006A2D83">
        <w:rPr>
          <w:rFonts w:ascii="Times New Roman" w:hAnsi="Times New Roman" w:cs="Times New Roman"/>
          <w:sz w:val="24"/>
          <w:szCs w:val="24"/>
        </w:rPr>
        <w:tab/>
        <w:t>There are some serious drawbacks to using ACS data for migration. The ACS data must be combined to get good sample sizes for many smaller counties and so county migration estimates are only available for non-overlapping five-year spans, e.g. 201</w:t>
      </w:r>
      <w:r w:rsidR="00537EEF">
        <w:rPr>
          <w:rFonts w:ascii="Times New Roman" w:hAnsi="Times New Roman" w:cs="Times New Roman"/>
          <w:sz w:val="24"/>
          <w:szCs w:val="24"/>
        </w:rPr>
        <w:t>1</w:t>
      </w:r>
      <w:r w:rsidRPr="006A2D83">
        <w:rPr>
          <w:rFonts w:ascii="Times New Roman" w:hAnsi="Times New Roman" w:cs="Times New Roman"/>
          <w:sz w:val="24"/>
          <w:szCs w:val="24"/>
        </w:rPr>
        <w:t>-201</w:t>
      </w:r>
      <w:r w:rsidR="00537EEF">
        <w:rPr>
          <w:rFonts w:ascii="Times New Roman" w:hAnsi="Times New Roman" w:cs="Times New Roman"/>
          <w:sz w:val="24"/>
          <w:szCs w:val="24"/>
        </w:rPr>
        <w:t>5</w:t>
      </w:r>
      <w:r w:rsidRPr="006A2D83">
        <w:rPr>
          <w:rFonts w:ascii="Times New Roman" w:hAnsi="Times New Roman" w:cs="Times New Roman"/>
          <w:sz w:val="24"/>
          <w:szCs w:val="24"/>
        </w:rPr>
        <w:t>, 201</w:t>
      </w:r>
      <w:r w:rsidR="00537EEF">
        <w:rPr>
          <w:rFonts w:ascii="Times New Roman" w:hAnsi="Times New Roman" w:cs="Times New Roman"/>
          <w:sz w:val="24"/>
          <w:szCs w:val="24"/>
        </w:rPr>
        <w:t>6</w:t>
      </w:r>
      <w:r w:rsidRPr="006A2D83">
        <w:rPr>
          <w:rFonts w:ascii="Times New Roman" w:hAnsi="Times New Roman" w:cs="Times New Roman"/>
          <w:sz w:val="24"/>
          <w:szCs w:val="24"/>
        </w:rPr>
        <w:t>-20</w:t>
      </w:r>
      <w:r w:rsidR="00537EEF">
        <w:rPr>
          <w:rFonts w:ascii="Times New Roman" w:hAnsi="Times New Roman" w:cs="Times New Roman"/>
          <w:sz w:val="24"/>
          <w:szCs w:val="24"/>
        </w:rPr>
        <w:t>20</w:t>
      </w:r>
      <w:r w:rsidRPr="006A2D83">
        <w:rPr>
          <w:rFonts w:ascii="Times New Roman" w:hAnsi="Times New Roman" w:cs="Times New Roman"/>
          <w:sz w:val="24"/>
          <w:szCs w:val="24"/>
        </w:rPr>
        <w:t>, etc.)</w:t>
      </w:r>
      <w:r w:rsidR="00537EEF">
        <w:rPr>
          <w:rFonts w:ascii="Times New Roman" w:hAnsi="Times New Roman" w:cs="Times New Roman"/>
          <w:sz w:val="24"/>
          <w:szCs w:val="24"/>
        </w:rPr>
        <w:t xml:space="preserve">. Additionally, the ACS, like all surveys, has coverage errors, which represent the </w:t>
      </w:r>
      <w:r w:rsidR="00666FFE">
        <w:rPr>
          <w:rFonts w:ascii="Times New Roman" w:hAnsi="Times New Roman" w:cs="Times New Roman"/>
          <w:sz w:val="24"/>
          <w:szCs w:val="24"/>
        </w:rPr>
        <w:t>probability that a unit makes it into the sample more often than they should (over-coverage), or is less likely to be represented in the sample (under</w:t>
      </w:r>
      <w:r w:rsidR="00B148C7">
        <w:rPr>
          <w:rFonts w:ascii="Times New Roman" w:hAnsi="Times New Roman" w:cs="Times New Roman"/>
          <w:sz w:val="24"/>
          <w:szCs w:val="24"/>
        </w:rPr>
        <w:t>-</w:t>
      </w:r>
      <w:r w:rsidR="00666FFE">
        <w:rPr>
          <w:rFonts w:ascii="Times New Roman" w:hAnsi="Times New Roman" w:cs="Times New Roman"/>
          <w:sz w:val="24"/>
          <w:szCs w:val="24"/>
        </w:rPr>
        <w:t xml:space="preserve">coverage). </w:t>
      </w:r>
      <w:r w:rsidR="00B148C7">
        <w:rPr>
          <w:rFonts w:ascii="Times New Roman" w:hAnsi="Times New Roman" w:cs="Times New Roman"/>
          <w:sz w:val="24"/>
          <w:szCs w:val="24"/>
        </w:rPr>
        <w:t>The ACS suffers from over coverage and under coverage. In 2023</w:t>
      </w:r>
      <w:r w:rsidR="00F3500D">
        <w:rPr>
          <w:rFonts w:ascii="Times New Roman" w:hAnsi="Times New Roman" w:cs="Times New Roman"/>
          <w:sz w:val="24"/>
          <w:szCs w:val="24"/>
        </w:rPr>
        <w:t xml:space="preserve">, the ACS had a coverage rate of </w:t>
      </w:r>
      <w:r w:rsidR="00F3500D" w:rsidRPr="00F3500D">
        <w:rPr>
          <w:rFonts w:ascii="Times New Roman" w:hAnsi="Times New Roman" w:cs="Times New Roman"/>
          <w:sz w:val="24"/>
          <w:szCs w:val="24"/>
        </w:rPr>
        <w:t>83</w:t>
      </w:r>
      <w:r w:rsidR="00F3500D">
        <w:rPr>
          <w:rFonts w:ascii="Times New Roman" w:hAnsi="Times New Roman" w:cs="Times New Roman"/>
          <w:sz w:val="24"/>
          <w:szCs w:val="24"/>
        </w:rPr>
        <w:t xml:space="preserve">% for Black non-Hispanics and a coverage rate of </w:t>
      </w:r>
      <w:r w:rsidR="00F3500D" w:rsidRPr="00F3500D">
        <w:rPr>
          <w:rFonts w:ascii="Times New Roman" w:hAnsi="Times New Roman" w:cs="Times New Roman"/>
          <w:sz w:val="24"/>
          <w:szCs w:val="24"/>
        </w:rPr>
        <w:t>153.6</w:t>
      </w:r>
      <w:r w:rsidR="00F3500D">
        <w:rPr>
          <w:rFonts w:ascii="Times New Roman" w:hAnsi="Times New Roman" w:cs="Times New Roman"/>
          <w:sz w:val="24"/>
          <w:szCs w:val="24"/>
        </w:rPr>
        <w:t>% for</w:t>
      </w:r>
      <w:r w:rsidR="00BC034E">
        <w:rPr>
          <w:rFonts w:ascii="Times New Roman" w:hAnsi="Times New Roman" w:cs="Times New Roman"/>
          <w:sz w:val="24"/>
          <w:szCs w:val="24"/>
        </w:rPr>
        <w:t xml:space="preserve"> Non-Hispanic</w:t>
      </w:r>
      <w:r w:rsidR="00F3500D">
        <w:rPr>
          <w:rFonts w:ascii="Times New Roman" w:hAnsi="Times New Roman" w:cs="Times New Roman"/>
          <w:sz w:val="24"/>
          <w:szCs w:val="24"/>
        </w:rPr>
        <w:t xml:space="preserve"> </w:t>
      </w:r>
      <w:r w:rsidR="00B72F17">
        <w:rPr>
          <w:rFonts w:ascii="Times New Roman" w:hAnsi="Times New Roman" w:cs="Times New Roman"/>
          <w:sz w:val="24"/>
          <w:szCs w:val="24"/>
        </w:rPr>
        <w:t>American Indian and Alaskan Natives</w:t>
      </w:r>
      <w:r w:rsidR="00BC034E">
        <w:rPr>
          <w:rFonts w:ascii="Times New Roman" w:hAnsi="Times New Roman" w:cs="Times New Roman"/>
          <w:sz w:val="24"/>
          <w:szCs w:val="24"/>
        </w:rPr>
        <w:t xml:space="preserve"> </w:t>
      </w:r>
      <w:r w:rsidR="001D0FD3">
        <w:rPr>
          <w:rFonts w:ascii="Times New Roman" w:hAnsi="Times New Roman" w:cs="Times New Roman"/>
          <w:sz w:val="24"/>
          <w:szCs w:val="24"/>
        </w:rPr>
        <w:fldChar w:fldCharType="begin"/>
      </w:r>
      <w:r w:rsidR="00D46930">
        <w:rPr>
          <w:rFonts w:ascii="Times New Roman" w:hAnsi="Times New Roman" w:cs="Times New Roman"/>
          <w:sz w:val="24"/>
          <w:szCs w:val="24"/>
        </w:rPr>
        <w:instrText xml:space="preserve"> ADDIN ZOTERO_ITEM CSL_CITATION {"citationID":"eQgeIIeX","properties":{"formattedCitation":"(United States Census Bureau 2025e)","plainCitation":"(United States Census Bureau 2025e)","noteIndex":0},"citationItems":[{"id":1567,"uris":["http://zotero.org/users/6152647/items/LZZ6TT47"],"itemData":{"id":1567,"type":"webpage","abstract":"This page provides coverage rates, one of for quality measures the American Community Survey monitors to ensure data quality. There are two types: Under-coverage and Over-coverage. Under-coverage exists when housing units or people do not have a chance of being selected in the sample. Over-coverage exists when housing units or people have more than one chance of selection in the sample, or are included in the sample when they should not have been.","container-title":"Census.gov","note":"section: Government","title":"Coverage Rates","URL":"https://www.census.gov/programs-surveys/acs/","author":[{"literal":"United States Census Bureau"}],"accessed":{"date-parts":[["2025",10,15]]},"issued":{"date-parts":[["2025"]]}}}],"schema":"https://github.com/citation-style-language/schema/raw/master/csl-citation.json"} </w:instrText>
      </w:r>
      <w:r w:rsidR="001D0FD3">
        <w:rPr>
          <w:rFonts w:ascii="Times New Roman" w:hAnsi="Times New Roman" w:cs="Times New Roman"/>
          <w:sz w:val="24"/>
          <w:szCs w:val="24"/>
        </w:rPr>
        <w:fldChar w:fldCharType="separate"/>
      </w:r>
      <w:r w:rsidR="00D46930" w:rsidRPr="00D46930">
        <w:rPr>
          <w:rFonts w:ascii="Times New Roman" w:hAnsi="Times New Roman" w:cs="Times New Roman"/>
          <w:sz w:val="24"/>
        </w:rPr>
        <w:t>(United States Census Bureau 2025e)</w:t>
      </w:r>
      <w:r w:rsidR="001D0FD3">
        <w:rPr>
          <w:rFonts w:ascii="Times New Roman" w:hAnsi="Times New Roman" w:cs="Times New Roman"/>
          <w:sz w:val="24"/>
          <w:szCs w:val="24"/>
        </w:rPr>
        <w:fldChar w:fldCharType="end"/>
      </w:r>
      <w:r w:rsidR="00BC034E">
        <w:rPr>
          <w:rFonts w:ascii="Times New Roman" w:hAnsi="Times New Roman" w:cs="Times New Roman"/>
          <w:sz w:val="24"/>
          <w:szCs w:val="24"/>
        </w:rPr>
        <w:t xml:space="preserve">. </w:t>
      </w:r>
      <w:r w:rsidR="00F3500D" w:rsidRPr="00F3500D">
        <w:rPr>
          <w:rFonts w:ascii="Times New Roman" w:hAnsi="Times New Roman" w:cs="Times New Roman"/>
          <w:sz w:val="24"/>
          <w:szCs w:val="24"/>
        </w:rPr>
        <w:t xml:space="preserve"> </w:t>
      </w:r>
      <w:r w:rsidR="00F3500D" w:rsidRPr="00F3500D">
        <w:rPr>
          <w:rFonts w:ascii="Times New Roman" w:hAnsi="Times New Roman" w:cs="Times New Roman"/>
          <w:sz w:val="24"/>
          <w:szCs w:val="24"/>
        </w:rPr>
        <w:tab/>
      </w:r>
      <w:r w:rsidRPr="006A2D83">
        <w:rPr>
          <w:rFonts w:ascii="Times New Roman" w:hAnsi="Times New Roman" w:cs="Times New Roman"/>
          <w:sz w:val="24"/>
          <w:szCs w:val="24"/>
        </w:rPr>
        <w:t xml:space="preserve"> </w:t>
      </w:r>
    </w:p>
    <w:p w14:paraId="47DA6F1D"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a valiant effort of enumeration of all residents in the United States. In this sense, the Decennial Census covers the same population or universe as the ACS, but instead of surveying a sample of residents, enumerates all it can contact. Decennial enumeration is required by the U.S. constitution, and so sample based methods are legally prohibited. Residents sometimes fill out the Census dishonestly, incorrectly, or fail to comply. These are filtered out or imputed and published in the Census Edited File (CEF). While the </w:t>
      </w:r>
      <w:r>
        <w:rPr>
          <w:rFonts w:ascii="Times New Roman" w:hAnsi="Times New Roman" w:cs="Times New Roman"/>
          <w:sz w:val="24"/>
          <w:szCs w:val="24"/>
        </w:rPr>
        <w:lastRenderedPageBreak/>
        <w:t xml:space="preserve">Census Unedited File exists, is available, and is used for the official population counts, the CEF edits and imputes person characteristics like addresses, race, age, and s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Pr>
          <w:rFonts w:ascii="Times New Roman" w:hAnsi="Times New Roman" w:cs="Times New Roman"/>
          <w:sz w:val="24"/>
          <w:szCs w:val="24"/>
        </w:rPr>
        <w:fldChar w:fldCharType="separate"/>
      </w:r>
      <w:r w:rsidRPr="002E4079">
        <w:rPr>
          <w:rFonts w:ascii="Times New Roman" w:hAnsi="Times New Roman" w:cs="Times New Roman"/>
          <w:sz w:val="24"/>
        </w:rPr>
        <w:t>(Devine, Jonathan, and Ryan 2021)</w:t>
      </w:r>
      <w:r>
        <w:rPr>
          <w:rFonts w:ascii="Times New Roman" w:hAnsi="Times New Roman" w:cs="Times New Roman"/>
          <w:sz w:val="24"/>
          <w:szCs w:val="24"/>
        </w:rPr>
        <w:fldChar w:fldCharType="end"/>
      </w:r>
      <w:r>
        <w:rPr>
          <w:rFonts w:ascii="Times New Roman" w:hAnsi="Times New Roman" w:cs="Times New Roman"/>
          <w:sz w:val="24"/>
          <w:szCs w:val="24"/>
        </w:rPr>
        <w:t>.</w:t>
      </w:r>
    </w:p>
    <w:p w14:paraId="21E57C8A"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thousands of man-hours invested by enumerators, respondents, software, and internal analysts, the Decennial Census has major drawbacks in measuring migration. The largest drawback being its decennial nature, migration is not available for events, and many people will have moved more than once in a decade, which prevents researchers from getting an accurate picture of migration rates. Other concerns include struggles to accurately count the homeless, those off the grid, or sensitive populations like Native Americans on the reservations. Similar to the aims of this project, the 2020 Decennial Census used administrative records: IRS, Medicare/Medicaid, Household Composition File, and the Indian Health Service Patient Database to fill in the ga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Pr>
          <w:rFonts w:ascii="Times New Roman" w:hAnsi="Times New Roman" w:cs="Times New Roman"/>
          <w:sz w:val="24"/>
          <w:szCs w:val="24"/>
        </w:rPr>
        <w:fldChar w:fldCharType="separate"/>
      </w:r>
      <w:r w:rsidRPr="00B54343">
        <w:rPr>
          <w:rFonts w:ascii="Times New Roman" w:hAnsi="Times New Roman" w:cs="Times New Roman"/>
          <w:sz w:val="24"/>
        </w:rPr>
        <w:t>(Mulry and Tello-Trillo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2AA4CC" w14:textId="0377ADFF" w:rsidR="00DA6B9E" w:rsidRDefault="00DA6B9E"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surveys have been the </w:t>
      </w:r>
      <w:r w:rsidR="001A39B6">
        <w:rPr>
          <w:rFonts w:ascii="Times New Roman" w:hAnsi="Times New Roman" w:cs="Times New Roman"/>
          <w:sz w:val="24"/>
          <w:szCs w:val="24"/>
        </w:rPr>
        <w:t>dominant method for analyzing migration for nearly 200 years, t</w:t>
      </w:r>
      <w:r>
        <w:rPr>
          <w:rFonts w:ascii="Times New Roman" w:hAnsi="Times New Roman" w:cs="Times New Roman"/>
          <w:sz w:val="24"/>
          <w:szCs w:val="24"/>
        </w:rPr>
        <w:t>here are several issues with surveys that have been growing more relevant and impactful with no signs of reversing: declining participation rates, increased respondent burden, and raising costs of surveys</w:t>
      </w:r>
      <w:r w:rsidR="00A06E0B">
        <w:rPr>
          <w:rFonts w:ascii="Times New Roman" w:hAnsi="Times New Roman" w:cs="Times New Roman"/>
          <w:sz w:val="24"/>
          <w:szCs w:val="24"/>
        </w:rPr>
        <w:t xml:space="preserve"> </w:t>
      </w:r>
      <w:r w:rsidR="00A06E0B">
        <w:rPr>
          <w:rFonts w:ascii="Times New Roman" w:hAnsi="Times New Roman" w:cs="Times New Roman"/>
          <w:sz w:val="24"/>
          <w:szCs w:val="24"/>
        </w:rPr>
        <w:fldChar w:fldCharType="begin"/>
      </w:r>
      <w:r w:rsidR="00A77AD2">
        <w:rPr>
          <w:rFonts w:ascii="Times New Roman" w:hAnsi="Times New Roman" w:cs="Times New Roman"/>
          <w:sz w:val="24"/>
          <w:szCs w:val="24"/>
        </w:rPr>
        <w:instrText xml:space="preserve"> ADDIN ZOTERO_ITEM CSL_CITATION {"citationID":"7vD7pBse","properties":{"formattedCitation":"(Groves 2011)","plainCitation":"(Groves 2011)","noteIndex":0},"citationItems":[{"id":1522,"uris":["http://zotero.org/users/6152647/items/5HN4MX2X"],"itemData":{"id":1522,"type":"article-journal","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container-title":"Public Opinion Quarterly","DOI":"10.1093/poq/nfr057","ISSN":"0033-362X","issue":"5","journalAbbreviation":"Public Opin Q","page":"861-871","source":"Silverchair","title":"Three Eras of Survey Research","URL":"https://doi.org/10.1093/poq/nfr057","volume":"75","author":[{"family":"Groves","given":"Robert M."}],"accessed":{"date-parts":[["2025",9,18]]},"issued":{"date-parts":[["2011",12,1]]}}}],"schema":"https://github.com/citation-style-language/schema/raw/master/csl-citation.json"} </w:instrText>
      </w:r>
      <w:r w:rsidR="00A06E0B">
        <w:rPr>
          <w:rFonts w:ascii="Times New Roman" w:hAnsi="Times New Roman" w:cs="Times New Roman"/>
          <w:sz w:val="24"/>
          <w:szCs w:val="24"/>
        </w:rPr>
        <w:fldChar w:fldCharType="separate"/>
      </w:r>
      <w:r w:rsidR="00A77AD2" w:rsidRPr="00A77AD2">
        <w:rPr>
          <w:rFonts w:ascii="Times New Roman" w:hAnsi="Times New Roman" w:cs="Times New Roman"/>
          <w:sz w:val="24"/>
        </w:rPr>
        <w:t>(Groves 2011)</w:t>
      </w:r>
      <w:r w:rsidR="00A06E0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435713" w14:textId="6416E7F9" w:rsidR="003B610D" w:rsidRDefault="006E33B3"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80650">
        <w:rPr>
          <w:rFonts w:ascii="Times New Roman" w:hAnsi="Times New Roman" w:cs="Times New Roman"/>
          <w:sz w:val="24"/>
          <w:szCs w:val="24"/>
        </w:rPr>
        <w:t>urveys</w:t>
      </w:r>
      <w:r>
        <w:rPr>
          <w:rFonts w:ascii="Times New Roman" w:hAnsi="Times New Roman" w:cs="Times New Roman"/>
          <w:sz w:val="24"/>
          <w:szCs w:val="24"/>
        </w:rPr>
        <w:t xml:space="preserve"> that are relevant for researchers, including federal surveys,</w:t>
      </w:r>
      <w:r w:rsidR="00F80650">
        <w:rPr>
          <w:rFonts w:ascii="Times New Roman" w:hAnsi="Times New Roman" w:cs="Times New Roman"/>
          <w:sz w:val="24"/>
          <w:szCs w:val="24"/>
        </w:rPr>
        <w:t xml:space="preserve"> are often quite </w:t>
      </w:r>
      <w:r w:rsidR="00E12747">
        <w:rPr>
          <w:rFonts w:ascii="Times New Roman" w:hAnsi="Times New Roman" w:cs="Times New Roman"/>
          <w:sz w:val="24"/>
          <w:szCs w:val="24"/>
        </w:rPr>
        <w:t>long and</w:t>
      </w:r>
      <w:r w:rsidR="00F80650">
        <w:rPr>
          <w:rFonts w:ascii="Times New Roman" w:hAnsi="Times New Roman" w:cs="Times New Roman"/>
          <w:sz w:val="24"/>
          <w:szCs w:val="24"/>
        </w:rPr>
        <w:t xml:space="preserve"> often ask sensitive or personal questions</w:t>
      </w:r>
      <w:r w:rsidR="003B610D">
        <w:rPr>
          <w:rFonts w:ascii="Times New Roman" w:hAnsi="Times New Roman" w:cs="Times New Roman"/>
          <w:sz w:val="24"/>
          <w:szCs w:val="24"/>
        </w:rPr>
        <w:t>.</w:t>
      </w:r>
      <w:r w:rsidR="00FC5B41">
        <w:rPr>
          <w:rFonts w:ascii="Times New Roman" w:hAnsi="Times New Roman" w:cs="Times New Roman"/>
          <w:sz w:val="24"/>
          <w:szCs w:val="24"/>
        </w:rPr>
        <w:t xml:space="preserve"> </w:t>
      </w:r>
      <w:r w:rsidR="00E12747">
        <w:rPr>
          <w:rFonts w:ascii="Times New Roman" w:hAnsi="Times New Roman" w:cs="Times New Roman"/>
          <w:sz w:val="24"/>
          <w:szCs w:val="24"/>
        </w:rPr>
        <w:t>While a</w:t>
      </w:r>
      <w:r w:rsidR="00FC5B41">
        <w:rPr>
          <w:rFonts w:ascii="Times New Roman" w:hAnsi="Times New Roman" w:cs="Times New Roman"/>
          <w:sz w:val="24"/>
          <w:szCs w:val="24"/>
        </w:rPr>
        <w:t xml:space="preserve"> common rule of thumb is to try to have the survey take no more than 10 minutes to complete, Federal surveys like the ACS can take </w:t>
      </w:r>
      <w:r w:rsidR="00E12747">
        <w:rPr>
          <w:rFonts w:ascii="Times New Roman" w:hAnsi="Times New Roman" w:cs="Times New Roman"/>
          <w:sz w:val="24"/>
          <w:szCs w:val="24"/>
        </w:rPr>
        <w:t>much longer</w:t>
      </w:r>
      <w:r w:rsidR="00FC5B41">
        <w:rPr>
          <w:rFonts w:ascii="Times New Roman" w:hAnsi="Times New Roman" w:cs="Times New Roman"/>
          <w:sz w:val="24"/>
          <w:szCs w:val="24"/>
        </w:rPr>
        <w:t xml:space="preserve">. </w:t>
      </w:r>
      <w:r w:rsidR="003B610D">
        <w:rPr>
          <w:rFonts w:ascii="Times New Roman" w:hAnsi="Times New Roman" w:cs="Times New Roman"/>
          <w:sz w:val="24"/>
          <w:szCs w:val="24"/>
        </w:rPr>
        <w:t>Additionally, surveys</w:t>
      </w:r>
      <w:r w:rsidR="00E12747">
        <w:rPr>
          <w:rFonts w:ascii="Times New Roman" w:hAnsi="Times New Roman" w:cs="Times New Roman"/>
          <w:sz w:val="24"/>
          <w:szCs w:val="24"/>
        </w:rPr>
        <w:t xml:space="preserve"> often</w:t>
      </w:r>
      <w:r w:rsidR="003B610D">
        <w:rPr>
          <w:rFonts w:ascii="Times New Roman" w:hAnsi="Times New Roman" w:cs="Times New Roman"/>
          <w:sz w:val="24"/>
          <w:szCs w:val="24"/>
        </w:rPr>
        <w:t xml:space="preserve"> </w:t>
      </w:r>
      <w:r w:rsidR="00E12747">
        <w:rPr>
          <w:rFonts w:ascii="Times New Roman" w:hAnsi="Times New Roman" w:cs="Times New Roman"/>
          <w:sz w:val="24"/>
          <w:szCs w:val="24"/>
        </w:rPr>
        <w:t>ask</w:t>
      </w:r>
      <w:r w:rsidR="003B610D">
        <w:rPr>
          <w:rFonts w:ascii="Times New Roman" w:hAnsi="Times New Roman" w:cs="Times New Roman"/>
          <w:sz w:val="24"/>
          <w:szCs w:val="24"/>
        </w:rPr>
        <w:t xml:space="preserve"> personal questions, and many of them, like the National Survey of </w:t>
      </w:r>
      <w:r w:rsidR="00E12747">
        <w:rPr>
          <w:rFonts w:ascii="Times New Roman" w:hAnsi="Times New Roman" w:cs="Times New Roman"/>
          <w:sz w:val="24"/>
          <w:szCs w:val="24"/>
        </w:rPr>
        <w:t>Adolescent</w:t>
      </w:r>
      <w:r w:rsidR="003B610D">
        <w:rPr>
          <w:rFonts w:ascii="Times New Roman" w:hAnsi="Times New Roman" w:cs="Times New Roman"/>
          <w:sz w:val="24"/>
          <w:szCs w:val="24"/>
        </w:rPr>
        <w:t xml:space="preserve"> Health or</w:t>
      </w:r>
      <w:r w:rsidR="00375671">
        <w:rPr>
          <w:rFonts w:ascii="Times New Roman" w:hAnsi="Times New Roman" w:cs="Times New Roman"/>
          <w:sz w:val="24"/>
          <w:szCs w:val="24"/>
        </w:rPr>
        <w:t xml:space="preserve"> the</w:t>
      </w:r>
      <w:r w:rsidR="003B610D">
        <w:rPr>
          <w:rFonts w:ascii="Times New Roman" w:hAnsi="Times New Roman" w:cs="Times New Roman"/>
          <w:sz w:val="24"/>
          <w:szCs w:val="24"/>
        </w:rPr>
        <w:t xml:space="preserve"> </w:t>
      </w:r>
      <w:r w:rsidR="00375671" w:rsidRPr="00375671">
        <w:rPr>
          <w:rFonts w:ascii="Times New Roman" w:hAnsi="Times New Roman" w:cs="Times New Roman"/>
          <w:sz w:val="24"/>
          <w:szCs w:val="24"/>
        </w:rPr>
        <w:t xml:space="preserve">National Health and Nutrition Examination </w:t>
      </w:r>
      <w:proofErr w:type="gramStart"/>
      <w:r w:rsidR="00375671" w:rsidRPr="00375671">
        <w:rPr>
          <w:rFonts w:ascii="Times New Roman" w:hAnsi="Times New Roman" w:cs="Times New Roman"/>
          <w:sz w:val="24"/>
          <w:szCs w:val="24"/>
        </w:rPr>
        <w:t>Survey</w:t>
      </w:r>
      <w:proofErr w:type="gramEnd"/>
      <w:r w:rsidR="00375671">
        <w:rPr>
          <w:rFonts w:ascii="Times New Roman" w:hAnsi="Times New Roman" w:cs="Times New Roman"/>
          <w:sz w:val="24"/>
          <w:szCs w:val="24"/>
        </w:rPr>
        <w:t xml:space="preserve"> take biological samples form respondent’s bodies</w:t>
      </w:r>
      <w:r w:rsidR="00884421">
        <w:rPr>
          <w:rFonts w:ascii="Times New Roman" w:hAnsi="Times New Roman" w:cs="Times New Roman"/>
          <w:sz w:val="24"/>
          <w:szCs w:val="24"/>
        </w:rPr>
        <w:t xml:space="preserve">. This affects participation rates and individual item </w:t>
      </w:r>
      <w:r w:rsidR="00884421">
        <w:rPr>
          <w:rFonts w:ascii="Times New Roman" w:hAnsi="Times New Roman" w:cs="Times New Roman"/>
          <w:sz w:val="24"/>
          <w:szCs w:val="24"/>
        </w:rPr>
        <w:lastRenderedPageBreak/>
        <w:t>response rates</w:t>
      </w:r>
      <w:r w:rsidR="00375671">
        <w:rPr>
          <w:rFonts w:ascii="Times New Roman" w:hAnsi="Times New Roman" w:cs="Times New Roman"/>
          <w:sz w:val="24"/>
          <w:szCs w:val="24"/>
        </w:rPr>
        <w:t xml:space="preserve"> </w:t>
      </w:r>
      <w:r w:rsidR="00375671">
        <w:rPr>
          <w:rFonts w:ascii="Times New Roman" w:hAnsi="Times New Roman" w:cs="Times New Roman"/>
          <w:sz w:val="24"/>
          <w:szCs w:val="24"/>
        </w:rPr>
        <w:fldChar w:fldCharType="begin"/>
      </w:r>
      <w:r w:rsidR="00375671">
        <w:rPr>
          <w:rFonts w:ascii="Times New Roman" w:hAnsi="Times New Roman" w:cs="Times New Roman"/>
          <w:sz w:val="24"/>
          <w:szCs w:val="24"/>
        </w:rPr>
        <w:instrText xml:space="preserve"> ADDIN ZOTERO_ITEM CSL_CITATION {"citationID":"GOQplnah","properties":{"formattedCitation":"(Boyle et al. 2021)","plainCitation":"(Boyle et al. 2021)","noteIndex":0},"citationItems":[{"id":1526,"uris":["http://zotero.org/users/6152647/items/87BAI9AG"],"itemData":{"id":1526,"type":"article-journal","abstract":"Population-based surveys have long been a key tool for health researchers, policy makers and program managers. The addition of bio-measures, including physical measures and specimen collection, to self-reported health and health behaviors can increase the value of the research for health sciences. At the same time, these bio-measures are likely to increase the perceived burden and intrusiveness to the respondent. Relatively little research has been reported on respondent willingness to participate in surveys that involve physical measures and specimen collection and whether there is any associated non-response bias. This paper explores the willingness of respondents to participate in surveys that involve physical measures and biomarkers. A Census-balanced sample of nearly 2000 adults from a national mobile panel of persons residing in the U.S. were interviewed. Willingness to participate in six specific bio-measures was assessed. The survey finds a high correlation in the willingness of respondents to participate among these specific bio-measures. This suggests there is a general propensity towards (and against) bio-measures among potential respondents, despite some differences in willingness to participate in the more sensitive, intrusive or burdensome biomarkers. This study finds the general propensity to participate in bio-measures is correlated with a number of key measures of health and illness. This suggests that the inclusion of biomarkers in health surveys may introduce some bias in key measures that need to be balanced against the value of the additional information.","container-title":"Research in Social and Administrative Pharmacy","DOI":"10.1016/j.sapharm.2020.07.025","ISSN":"1551-7411","issue":"5","journalAbbreviation":"Research in Social and Administrative Pharmacy","page":"921-929","source":"ScienceDirect","title":"Physical measures and biomarker collection in health surveys: Propensity to participate","title-short":"Physical measures and biomarker collection in health surveys","URL":"https://www.sciencedirect.com/science/article/pii/S1551741120306653","volume":"17","author":[{"family":"Boyle","given":"John"},{"family":"Berman","given":"Lewis"},{"family":"Dayton","given":"James"},{"family":"Iachan","given":"Ronaldo"},{"family":"Jans","given":"Matt"},{"family":"ZuWallack","given":"Randy"}],"accessed":{"date-parts":[["2025",9,19]]},"issued":{"date-parts":[["2021",5,1]]}}}],"schema":"https://github.com/citation-style-language/schema/raw/master/csl-citation.json"} </w:instrText>
      </w:r>
      <w:r w:rsidR="00375671">
        <w:rPr>
          <w:rFonts w:ascii="Times New Roman" w:hAnsi="Times New Roman" w:cs="Times New Roman"/>
          <w:sz w:val="24"/>
          <w:szCs w:val="24"/>
        </w:rPr>
        <w:fldChar w:fldCharType="separate"/>
      </w:r>
      <w:r w:rsidR="00375671" w:rsidRPr="00375671">
        <w:rPr>
          <w:rFonts w:ascii="Times New Roman" w:hAnsi="Times New Roman" w:cs="Times New Roman"/>
          <w:sz w:val="24"/>
        </w:rPr>
        <w:t>(Boyle et al. 2021)</w:t>
      </w:r>
      <w:r w:rsidR="00375671">
        <w:rPr>
          <w:rFonts w:ascii="Times New Roman" w:hAnsi="Times New Roman" w:cs="Times New Roman"/>
          <w:sz w:val="24"/>
          <w:szCs w:val="24"/>
        </w:rPr>
        <w:fldChar w:fldCharType="end"/>
      </w:r>
      <w:r w:rsidR="00884421">
        <w:rPr>
          <w:rFonts w:ascii="Times New Roman" w:hAnsi="Times New Roman" w:cs="Times New Roman"/>
          <w:sz w:val="24"/>
          <w:szCs w:val="24"/>
        </w:rPr>
        <w:t xml:space="preserve">. Developments like these mean that surveyors need to spend more time and money trying to balance their surveys and track down reluctant respondents. </w:t>
      </w:r>
    </w:p>
    <w:p w14:paraId="6B71F0AA" w14:textId="421543F2" w:rsidR="00DA6B9E" w:rsidRDefault="00DA6B9E"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tion rates</w:t>
      </w:r>
      <w:r w:rsidR="001A39B6">
        <w:rPr>
          <w:rFonts w:ascii="Times New Roman" w:hAnsi="Times New Roman" w:cs="Times New Roman"/>
          <w:sz w:val="24"/>
          <w:szCs w:val="24"/>
        </w:rPr>
        <w:t xml:space="preserve"> on</w:t>
      </w:r>
      <w:r w:rsidR="00BB7A40">
        <w:rPr>
          <w:rFonts w:ascii="Times New Roman" w:hAnsi="Times New Roman" w:cs="Times New Roman"/>
          <w:sz w:val="24"/>
          <w:szCs w:val="24"/>
        </w:rPr>
        <w:t xml:space="preserve"> </w:t>
      </w:r>
      <w:r w:rsidR="001A39B6">
        <w:rPr>
          <w:rFonts w:ascii="Times New Roman" w:hAnsi="Times New Roman" w:cs="Times New Roman"/>
          <w:sz w:val="24"/>
          <w:szCs w:val="24"/>
        </w:rPr>
        <w:t>surveys</w:t>
      </w:r>
      <w:r w:rsidR="006A203D">
        <w:rPr>
          <w:rFonts w:ascii="Times New Roman" w:hAnsi="Times New Roman" w:cs="Times New Roman"/>
          <w:sz w:val="24"/>
          <w:szCs w:val="24"/>
        </w:rPr>
        <w:t>, both voluntary and mandatory,</w:t>
      </w:r>
      <w:r w:rsidR="00BB7A40">
        <w:rPr>
          <w:rFonts w:ascii="Times New Roman" w:hAnsi="Times New Roman" w:cs="Times New Roman"/>
          <w:sz w:val="24"/>
          <w:szCs w:val="24"/>
        </w:rPr>
        <w:t xml:space="preserve"> have been decreasing since the 1990’s</w:t>
      </w:r>
      <w:r w:rsidR="00C74E83">
        <w:rPr>
          <w:rFonts w:ascii="Times New Roman" w:hAnsi="Times New Roman" w:cs="Times New Roman"/>
          <w:sz w:val="24"/>
          <w:szCs w:val="24"/>
        </w:rPr>
        <w:t xml:space="preserve"> </w:t>
      </w:r>
      <w:r w:rsidR="00C74E83">
        <w:rPr>
          <w:rFonts w:ascii="Times New Roman" w:hAnsi="Times New Roman" w:cs="Times New Roman"/>
          <w:sz w:val="24"/>
          <w:szCs w:val="24"/>
        </w:rPr>
        <w:fldChar w:fldCharType="begin"/>
      </w:r>
      <w:r w:rsidR="002F7345">
        <w:rPr>
          <w:rFonts w:ascii="Times New Roman" w:hAnsi="Times New Roman" w:cs="Times New Roman"/>
          <w:sz w:val="24"/>
          <w:szCs w:val="24"/>
        </w:rPr>
        <w:instrText xml:space="preserve"> ADDIN ZOTERO_ITEM CSL_CITATION {"citationID":"5VE5S2fc","properties":{"formattedCitation":"(John Czajka and Amy Beyler 2016)","plainCitation":"(John Czajka and Amy Beyler 2016)","noteIndex":0},"citationItems":[{"id":1517,"uris":["http://zotero.org/users/6152647/items/WVCVH3V9"],"itemData":{"id":1517,"type":"document","publisher":"Mathematica Policy Research","title":"Declining Response Rates in Federal Surveys: Trends and Implications","URL":"https://aspe.hhs.gov/sites/default/files/private/pdf/255531/Decliningresponserates.pdf","author":[{"literal":"John Czajka"},{"literal":"Amy Beyler"}],"issued":{"date-parts":[["2016"]]}}}],"schema":"https://github.com/citation-style-language/schema/raw/master/csl-citation.json"} </w:instrText>
      </w:r>
      <w:r w:rsidR="00C74E83">
        <w:rPr>
          <w:rFonts w:ascii="Times New Roman" w:hAnsi="Times New Roman" w:cs="Times New Roman"/>
          <w:sz w:val="24"/>
          <w:szCs w:val="24"/>
        </w:rPr>
        <w:fldChar w:fldCharType="separate"/>
      </w:r>
      <w:r w:rsidR="002F7345" w:rsidRPr="002F7345">
        <w:rPr>
          <w:rFonts w:ascii="Times New Roman" w:hAnsi="Times New Roman" w:cs="Times New Roman"/>
          <w:sz w:val="24"/>
        </w:rPr>
        <w:t>(John Czajka and Amy Beyler 2016)</w:t>
      </w:r>
      <w:r w:rsidR="00C74E83">
        <w:rPr>
          <w:rFonts w:ascii="Times New Roman" w:hAnsi="Times New Roman" w:cs="Times New Roman"/>
          <w:sz w:val="24"/>
          <w:szCs w:val="24"/>
        </w:rPr>
        <w:fldChar w:fldCharType="end"/>
      </w:r>
      <w:r w:rsidR="006A203D">
        <w:rPr>
          <w:rFonts w:ascii="Times New Roman" w:hAnsi="Times New Roman" w:cs="Times New Roman"/>
          <w:sz w:val="24"/>
          <w:szCs w:val="24"/>
        </w:rPr>
        <w:t>. The Current Population Survey is a voluntary survey that had response rates floating around 90% in 201</w:t>
      </w:r>
      <w:r w:rsidR="00DA6A65">
        <w:rPr>
          <w:rFonts w:ascii="Times New Roman" w:hAnsi="Times New Roman" w:cs="Times New Roman"/>
          <w:sz w:val="24"/>
          <w:szCs w:val="24"/>
        </w:rPr>
        <w:t xml:space="preserve">0-2013, and response rates around 68% in 2025 </w:t>
      </w:r>
      <w:r w:rsidR="00DA6A65">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hviWue1U","properties":{"formattedCitation":"(Bureau of Labor Statistics 2025)","plainCitation":"(Bureau of Labor Statistics 2025)","noteIndex":0},"citationItems":[{"id":1515,"uris":["http://zotero.org/users/6152647/items/TKQDRFW9"],"itemData":{"id":1515,"type":"webpage","container-title":"Bureau of Labor Statistics","language":"en","title":"CPS Response Rates","URL":"https://www.bls.gov/cps/methods/response_rates.htm","author":[{"literal":"Bureau of Labor Statistics"}],"accessed":{"date-parts":[["2025",9,18]]},"issued":{"date-parts":[["2025"]]}}}],"schema":"https://github.com/citation-style-language/schema/raw/master/csl-citation.json"} </w:instrText>
      </w:r>
      <w:r w:rsidR="00DA6A65">
        <w:rPr>
          <w:rFonts w:ascii="Times New Roman" w:hAnsi="Times New Roman" w:cs="Times New Roman"/>
          <w:sz w:val="24"/>
          <w:szCs w:val="24"/>
        </w:rPr>
        <w:fldChar w:fldCharType="separate"/>
      </w:r>
      <w:r w:rsidR="009F7657" w:rsidRPr="009F7657">
        <w:rPr>
          <w:rFonts w:ascii="Times New Roman" w:hAnsi="Times New Roman" w:cs="Times New Roman"/>
          <w:sz w:val="24"/>
        </w:rPr>
        <w:t>(Bureau of Labor Statistics 2025)</w:t>
      </w:r>
      <w:r w:rsidR="00DA6A65">
        <w:rPr>
          <w:rFonts w:ascii="Times New Roman" w:hAnsi="Times New Roman" w:cs="Times New Roman"/>
          <w:sz w:val="24"/>
          <w:szCs w:val="24"/>
        </w:rPr>
        <w:fldChar w:fldCharType="end"/>
      </w:r>
      <w:r w:rsidR="009F7657">
        <w:rPr>
          <w:rFonts w:ascii="Times New Roman" w:hAnsi="Times New Roman" w:cs="Times New Roman"/>
          <w:sz w:val="24"/>
          <w:szCs w:val="24"/>
        </w:rPr>
        <w:t>. Even mandatory surveys, w</w:t>
      </w:r>
      <w:r w:rsidR="00CF7F3A">
        <w:rPr>
          <w:rFonts w:ascii="Times New Roman" w:hAnsi="Times New Roman" w:cs="Times New Roman"/>
          <w:sz w:val="24"/>
          <w:szCs w:val="24"/>
        </w:rPr>
        <w:t>h</w:t>
      </w:r>
      <w:r w:rsidR="009F7657">
        <w:rPr>
          <w:rFonts w:ascii="Times New Roman" w:hAnsi="Times New Roman" w:cs="Times New Roman"/>
          <w:sz w:val="24"/>
          <w:szCs w:val="24"/>
        </w:rPr>
        <w:t xml:space="preserve">ere participation is compelled by law, like the American Community Survey (ACS) see a decline in response rates. The ACS had a response rate of about 95% in the early 2000’s, while that rate has dropped to 82.9% in 2024 </w:t>
      </w:r>
      <w:r w:rsidR="009F7657">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Ywiadpmv","properties":{"formattedCitation":"(United States Census Bureau 2025c)","plainCitation":"(United States Census Bureau 2025c)","noteIndex":0},"citationItems":[{"id":1518,"uris":["http://zotero.org/users/6152647/items/TRVKZ32F"],"itemData":{"id":1518,"type":"webpage","abstract":"To accurately measure unit nonresponse the ACS must estimate the universe of cases eligible to be interviewed and the survey noninterviews; that is, all eligible units in personal visit follow-up are given the appropriate weight as are all the noninterviews.","container-title":"Census.gov","note":"section: Government","title":"ACS Response Rates","URL":"https://www.census.gov/programs-surveys/acs/","author":[{"literal":"United States Census Bureau"}],"accessed":{"date-parts":[["2025",9,18]]},"issued":{"date-parts":[["2025"]]}}}],"schema":"https://github.com/citation-style-language/schema/raw/master/csl-citation.json"} </w:instrText>
      </w:r>
      <w:r w:rsidR="009F7657">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25c)</w:t>
      </w:r>
      <w:r w:rsidR="009F7657">
        <w:rPr>
          <w:rFonts w:ascii="Times New Roman" w:hAnsi="Times New Roman" w:cs="Times New Roman"/>
          <w:sz w:val="24"/>
          <w:szCs w:val="24"/>
        </w:rPr>
        <w:fldChar w:fldCharType="end"/>
      </w:r>
      <w:r w:rsidR="009F7657">
        <w:rPr>
          <w:rFonts w:ascii="Times New Roman" w:hAnsi="Times New Roman" w:cs="Times New Roman"/>
          <w:sz w:val="24"/>
          <w:szCs w:val="24"/>
        </w:rPr>
        <w:t xml:space="preserve">. </w:t>
      </w:r>
      <w:r w:rsidR="00CF7F3A">
        <w:rPr>
          <w:rFonts w:ascii="Times New Roman" w:hAnsi="Times New Roman" w:cs="Times New Roman"/>
          <w:sz w:val="24"/>
          <w:szCs w:val="24"/>
        </w:rPr>
        <w:t xml:space="preserve">Every household that selects not to participate in a survey introduces selection effects into the design. These selection effects are expensive to address and </w:t>
      </w:r>
      <w:r w:rsidR="00FB2D48">
        <w:rPr>
          <w:rFonts w:ascii="Times New Roman" w:hAnsi="Times New Roman" w:cs="Times New Roman"/>
          <w:sz w:val="24"/>
          <w:szCs w:val="24"/>
        </w:rPr>
        <w:t xml:space="preserve">introduce patterns into the data that a troublesome to resolve. </w:t>
      </w:r>
      <w:r w:rsidR="00C941A9">
        <w:rPr>
          <w:rFonts w:ascii="Times New Roman" w:hAnsi="Times New Roman" w:cs="Times New Roman"/>
          <w:sz w:val="24"/>
          <w:szCs w:val="24"/>
        </w:rPr>
        <w:t>Indeed,</w:t>
      </w:r>
      <w:r w:rsidR="00FB2D48">
        <w:rPr>
          <w:rFonts w:ascii="Times New Roman" w:hAnsi="Times New Roman" w:cs="Times New Roman"/>
          <w:sz w:val="24"/>
          <w:szCs w:val="24"/>
        </w:rPr>
        <w:t xml:space="preserve"> it is impossible to know how a sample differs from the general population without analyzing the whole population or making another s</w:t>
      </w:r>
      <w:r w:rsidR="009D0A35">
        <w:rPr>
          <w:rFonts w:ascii="Times New Roman" w:hAnsi="Times New Roman" w:cs="Times New Roman"/>
          <w:sz w:val="24"/>
          <w:szCs w:val="24"/>
        </w:rPr>
        <w:t>ample</w:t>
      </w:r>
      <w:r w:rsidR="00FB2D48">
        <w:rPr>
          <w:rFonts w:ascii="Times New Roman" w:hAnsi="Times New Roman" w:cs="Times New Roman"/>
          <w:sz w:val="24"/>
          <w:szCs w:val="24"/>
        </w:rPr>
        <w:t xml:space="preserve"> that hopefully has better response rates/patterns.</w:t>
      </w:r>
      <w:r w:rsidR="00DE0558">
        <w:rPr>
          <w:rFonts w:ascii="Times New Roman" w:hAnsi="Times New Roman" w:cs="Times New Roman"/>
          <w:sz w:val="24"/>
          <w:szCs w:val="24"/>
        </w:rPr>
        <w:t xml:space="preserve"> U.S. Census Bureau</w:t>
      </w:r>
      <w:r w:rsidR="009D0A35">
        <w:rPr>
          <w:rFonts w:ascii="Times New Roman" w:hAnsi="Times New Roman" w:cs="Times New Roman"/>
          <w:sz w:val="24"/>
          <w:szCs w:val="24"/>
        </w:rPr>
        <w:t xml:space="preserve"> uses many smaller surveys</w:t>
      </w:r>
      <w:r w:rsidR="003A62A4">
        <w:rPr>
          <w:rFonts w:ascii="Times New Roman" w:hAnsi="Times New Roman" w:cs="Times New Roman"/>
          <w:sz w:val="24"/>
          <w:szCs w:val="24"/>
        </w:rPr>
        <w:t xml:space="preserve"> to</w:t>
      </w:r>
      <w:r w:rsidR="00DE0558">
        <w:rPr>
          <w:rFonts w:ascii="Times New Roman" w:hAnsi="Times New Roman" w:cs="Times New Roman"/>
          <w:sz w:val="24"/>
          <w:szCs w:val="24"/>
        </w:rPr>
        <w:t xml:space="preserve"> address </w:t>
      </w:r>
      <w:r w:rsidR="00C941A9">
        <w:rPr>
          <w:rFonts w:ascii="Times New Roman" w:hAnsi="Times New Roman" w:cs="Times New Roman"/>
          <w:sz w:val="24"/>
          <w:szCs w:val="24"/>
        </w:rPr>
        <w:t>coverage issues</w:t>
      </w:r>
      <w:r w:rsidR="00DE0558">
        <w:rPr>
          <w:rFonts w:ascii="Times New Roman" w:hAnsi="Times New Roman" w:cs="Times New Roman"/>
          <w:sz w:val="24"/>
          <w:szCs w:val="24"/>
        </w:rPr>
        <w:t xml:space="preserve"> with the decennial census </w:t>
      </w:r>
      <w:r w:rsidR="00DE0558">
        <w:rPr>
          <w:rFonts w:ascii="Times New Roman" w:hAnsi="Times New Roman" w:cs="Times New Roman"/>
          <w:sz w:val="24"/>
          <w:szCs w:val="24"/>
        </w:rPr>
        <w:fldChar w:fldCharType="begin"/>
      </w:r>
      <w:r w:rsidR="00C941A9">
        <w:rPr>
          <w:rFonts w:ascii="Times New Roman" w:hAnsi="Times New Roman" w:cs="Times New Roman"/>
          <w:sz w:val="24"/>
          <w:szCs w:val="24"/>
        </w:rPr>
        <w:instrText xml:space="preserve"> ADDIN ZOTERO_ITEM CSL_CITATION {"citationID":"AcXykMGa","properties":{"formattedCitation":"(US Census Bureau 2024)","plainCitation":"(US Census Bureau 2024)","noteIndex":0},"citationItems":[{"id":1520,"uris":["http://zotero.org/users/6152647/items/QR72L3BE"],"itemData":{"id":1520,"type":"webpage","abstract":"Building on lessons learned from 2020 and prior censuses and incorporating valuable input, we have now finished the Design Selection Phase.","container-title":"Census.gov","language":"en","note":"section: Government","title":"2030 Census Research Recommendations: Inputs for the 2030 Census Operational Plan","title-short":"2030 Census Research Recommendations","URL":"https://www.census.gov/newsroom/blogs/random-samplings/2024/12/2030-census-research-recommendations-operational-plan.html","author":[{"literal":"US Census Bureau"}],"accessed":{"date-parts":[["2025",9,18]]},"issued":{"date-parts":[["2024"]]}}}],"schema":"https://github.com/citation-style-language/schema/raw/master/csl-citation.json"} </w:instrText>
      </w:r>
      <w:r w:rsidR="00DE0558">
        <w:rPr>
          <w:rFonts w:ascii="Times New Roman" w:hAnsi="Times New Roman" w:cs="Times New Roman"/>
          <w:sz w:val="24"/>
          <w:szCs w:val="24"/>
        </w:rPr>
        <w:fldChar w:fldCharType="separate"/>
      </w:r>
      <w:r w:rsidR="00C941A9" w:rsidRPr="00C941A9">
        <w:rPr>
          <w:rFonts w:ascii="Times New Roman" w:hAnsi="Times New Roman" w:cs="Times New Roman"/>
          <w:sz w:val="24"/>
        </w:rPr>
        <w:t>(US Census Bureau 2024)</w:t>
      </w:r>
      <w:r w:rsidR="00DE0558">
        <w:rPr>
          <w:rFonts w:ascii="Times New Roman" w:hAnsi="Times New Roman" w:cs="Times New Roman"/>
          <w:sz w:val="24"/>
          <w:szCs w:val="24"/>
        </w:rPr>
        <w:fldChar w:fldCharType="end"/>
      </w:r>
      <w:r w:rsidR="00AF0452">
        <w:rPr>
          <w:rFonts w:ascii="Times New Roman" w:hAnsi="Times New Roman" w:cs="Times New Roman"/>
          <w:sz w:val="24"/>
          <w:szCs w:val="24"/>
        </w:rPr>
        <w:t>.</w:t>
      </w:r>
    </w:p>
    <w:p w14:paraId="7BE76BCF" w14:textId="77777777" w:rsidR="00AC03E5"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Administrative records. </w:t>
      </w:r>
    </w:p>
    <w:p w14:paraId="67C67A98" w14:textId="3A82AC35" w:rsidR="00AC03E5" w:rsidRDefault="006A6AC2" w:rsidP="00AF045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ministrative records are records like birth registries, tax filing information, or program enrollments. </w:t>
      </w:r>
      <w:r w:rsidR="00CD3A72">
        <w:rPr>
          <w:rFonts w:ascii="Times New Roman" w:hAnsi="Times New Roman" w:cs="Times New Roman"/>
          <w:sz w:val="24"/>
          <w:szCs w:val="24"/>
        </w:rPr>
        <w:t>Administrative records are often used as the sampling frames for surveys, like the ACS and Decennial Census using the MAFX.</w:t>
      </w:r>
      <w:r w:rsidRPr="006A2D83">
        <w:rPr>
          <w:rFonts w:ascii="Times New Roman" w:hAnsi="Times New Roman" w:cs="Times New Roman"/>
          <w:sz w:val="24"/>
          <w:szCs w:val="24"/>
        </w:rPr>
        <w:t xml:space="preserve"> </w:t>
      </w:r>
      <w:r>
        <w:rPr>
          <w:rFonts w:ascii="Times New Roman" w:hAnsi="Times New Roman" w:cs="Times New Roman"/>
          <w:sz w:val="24"/>
          <w:szCs w:val="24"/>
        </w:rPr>
        <w:t>These have valuable data</w:t>
      </w:r>
      <w:r w:rsidR="00CD3A72">
        <w:rPr>
          <w:rFonts w:ascii="Times New Roman" w:hAnsi="Times New Roman" w:cs="Times New Roman"/>
          <w:sz w:val="24"/>
          <w:szCs w:val="24"/>
        </w:rPr>
        <w:t xml:space="preserve"> on people</w:t>
      </w:r>
      <w:r>
        <w:rPr>
          <w:rFonts w:ascii="Times New Roman" w:hAnsi="Times New Roman" w:cs="Times New Roman"/>
          <w:sz w:val="24"/>
          <w:szCs w:val="24"/>
        </w:rPr>
        <w:t xml:space="preserve"> in </w:t>
      </w:r>
      <w:r w:rsidR="002620ED">
        <w:rPr>
          <w:rFonts w:ascii="Times New Roman" w:hAnsi="Times New Roman" w:cs="Times New Roman"/>
          <w:sz w:val="24"/>
          <w:szCs w:val="24"/>
        </w:rPr>
        <w:t>them,</w:t>
      </w:r>
      <w:r>
        <w:rPr>
          <w:rFonts w:ascii="Times New Roman" w:hAnsi="Times New Roman" w:cs="Times New Roman"/>
          <w:sz w:val="24"/>
          <w:szCs w:val="24"/>
        </w:rPr>
        <w:t xml:space="preserve"> and many are hopeful that they can ease</w:t>
      </w:r>
      <w:r w:rsidR="00AF0452">
        <w:rPr>
          <w:rFonts w:ascii="Times New Roman" w:hAnsi="Times New Roman" w:cs="Times New Roman"/>
          <w:sz w:val="24"/>
          <w:szCs w:val="24"/>
        </w:rPr>
        <w:t xml:space="preserve"> or eliminate</w:t>
      </w:r>
      <w:r>
        <w:rPr>
          <w:rFonts w:ascii="Times New Roman" w:hAnsi="Times New Roman" w:cs="Times New Roman"/>
          <w:sz w:val="24"/>
          <w:szCs w:val="24"/>
        </w:rPr>
        <w:t xml:space="preserve"> modern surveys</w:t>
      </w:r>
      <w:r w:rsidR="00AF0452">
        <w:rPr>
          <w:rFonts w:ascii="Times New Roman" w:hAnsi="Times New Roman" w:cs="Times New Roman"/>
          <w:sz w:val="24"/>
          <w:szCs w:val="24"/>
        </w:rPr>
        <w:t xml:space="preserve"> </w:t>
      </w:r>
      <w:r w:rsidR="002620ED">
        <w:rPr>
          <w:rFonts w:ascii="Times New Roman" w:hAnsi="Times New Roman" w:cs="Times New Roman"/>
          <w:sz w:val="24"/>
          <w:szCs w:val="24"/>
        </w:rPr>
        <w:fldChar w:fldCharType="begin"/>
      </w:r>
      <w:r w:rsidR="00AF0452">
        <w:rPr>
          <w:rFonts w:ascii="Times New Roman" w:hAnsi="Times New Roman" w:cs="Times New Roman"/>
          <w:sz w:val="24"/>
          <w:szCs w:val="24"/>
        </w:rPr>
        <w:instrText xml:space="preserve"> ADDIN ZOTERO_ITEM CSL_CITATION {"citationID":"yIZPAUwv","properties":{"formattedCitation":"(Chun et al. 2021)","plainCitation":"(Chun et al. 2021)","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schema":"https://github.com/citation-style-language/schema/raw/master/csl-citation.json"} </w:instrText>
      </w:r>
      <w:r w:rsidR="002620ED">
        <w:rPr>
          <w:rFonts w:ascii="Times New Roman" w:hAnsi="Times New Roman" w:cs="Times New Roman"/>
          <w:sz w:val="24"/>
          <w:szCs w:val="24"/>
        </w:rPr>
        <w:fldChar w:fldCharType="separate"/>
      </w:r>
      <w:r w:rsidR="00AF0452" w:rsidRPr="00AF0452">
        <w:rPr>
          <w:rFonts w:ascii="Times New Roman" w:hAnsi="Times New Roman" w:cs="Times New Roman"/>
          <w:sz w:val="24"/>
        </w:rPr>
        <w:t>(Chun et al. 2021)</w:t>
      </w:r>
      <w:r w:rsidR="002620E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6B9E" w:rsidRPr="008B5152">
        <w:rPr>
          <w:rFonts w:ascii="Times New Roman" w:hAnsi="Times New Roman" w:cs="Times New Roman"/>
          <w:sz w:val="24"/>
          <w:szCs w:val="24"/>
        </w:rPr>
        <w:t xml:space="preserve">The first and biggest issue with using administrative records is matching respondents across different records </w:t>
      </w:r>
      <w:r w:rsidR="00DA6B9E" w:rsidRPr="008B5152">
        <w:rPr>
          <w:rFonts w:ascii="Times New Roman" w:hAnsi="Times New Roman" w:cs="Times New Roman"/>
          <w:sz w:val="24"/>
          <w:szCs w:val="24"/>
        </w:rPr>
        <w:fldChar w:fldCharType="begin"/>
      </w:r>
      <w:r w:rsidR="00DA6B9E"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00DA6B9E" w:rsidRPr="008B5152">
        <w:rPr>
          <w:rFonts w:ascii="Times New Roman" w:hAnsi="Times New Roman" w:cs="Times New Roman"/>
          <w:sz w:val="24"/>
          <w:szCs w:val="24"/>
        </w:rPr>
        <w:fldChar w:fldCharType="separate"/>
      </w:r>
      <w:r w:rsidR="00DA6B9E" w:rsidRPr="008B5152">
        <w:rPr>
          <w:rFonts w:ascii="Times New Roman" w:hAnsi="Times New Roman" w:cs="Times New Roman"/>
          <w:sz w:val="24"/>
          <w:szCs w:val="24"/>
        </w:rPr>
        <w:t>(Harron et al. 2017)</w:t>
      </w:r>
      <w:r w:rsidR="00DA6B9E" w:rsidRPr="008B5152">
        <w:rPr>
          <w:rFonts w:ascii="Times New Roman" w:hAnsi="Times New Roman" w:cs="Times New Roman"/>
          <w:sz w:val="24"/>
          <w:szCs w:val="24"/>
        </w:rPr>
        <w:fldChar w:fldCharType="end"/>
      </w:r>
      <w:r w:rsidR="00DA6B9E" w:rsidRPr="008B5152">
        <w:rPr>
          <w:rFonts w:ascii="Times New Roman" w:hAnsi="Times New Roman" w:cs="Times New Roman"/>
          <w:sz w:val="24"/>
          <w:szCs w:val="24"/>
        </w:rPr>
        <w:t xml:space="preserve">. </w:t>
      </w:r>
    </w:p>
    <w:p w14:paraId="445A11EE" w14:textId="5FF23879"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educational attainment, and more. </w:t>
      </w:r>
      <w:r w:rsidR="00BF6F60">
        <w:rPr>
          <w:rFonts w:ascii="Times New Roman" w:hAnsi="Times New Roman" w:cs="Times New Roman"/>
          <w:sz w:val="24"/>
          <w:szCs w:val="24"/>
        </w:rPr>
        <w:t>Additionally, households may lie on their taxes to be taxed at a lower rate</w:t>
      </w:r>
      <w:r w:rsidR="008D316E">
        <w:rPr>
          <w:rFonts w:ascii="Times New Roman" w:hAnsi="Times New Roman" w:cs="Times New Roman"/>
          <w:sz w:val="24"/>
          <w:szCs w:val="24"/>
        </w:rPr>
        <w:t xml:space="preserve"> </w:t>
      </w:r>
      <w:proofErr w:type="gramStart"/>
      <w:r w:rsidR="008D316E">
        <w:rPr>
          <w:rFonts w:ascii="Times New Roman" w:hAnsi="Times New Roman" w:cs="Times New Roman"/>
          <w:sz w:val="24"/>
          <w:szCs w:val="24"/>
        </w:rPr>
        <w:t>or</w:t>
      </w:r>
      <w:proofErr w:type="gramEnd"/>
      <w:r w:rsidR="008D316E">
        <w:rPr>
          <w:rFonts w:ascii="Times New Roman" w:hAnsi="Times New Roman" w:cs="Times New Roman"/>
          <w:sz w:val="24"/>
          <w:szCs w:val="24"/>
        </w:rPr>
        <w:t xml:space="preserve"> other instrumental reasons. </w:t>
      </w:r>
    </w:p>
    <w:p w14:paraId="4E6EA2D7" w14:textId="2D8DC013"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access to IRS, ACS, and Census data, many of the drawbacks of a particular data source can be ameliorated. Using</w:t>
      </w:r>
      <w:r w:rsidR="00BF6F60">
        <w:rPr>
          <w:rFonts w:ascii="Times New Roman" w:hAnsi="Times New Roman" w:cs="Times New Roman"/>
          <w:sz w:val="24"/>
          <w:szCs w:val="24"/>
        </w:rPr>
        <w:t xml:space="preserve"> PIKs and MAFIDs</w:t>
      </w:r>
      <w:r>
        <w:rPr>
          <w:rFonts w:ascii="Times New Roman" w:hAnsi="Times New Roman" w:cs="Times New Roman"/>
          <w:sz w:val="24"/>
          <w:szCs w:val="24"/>
        </w:rPr>
        <w:t xml:space="preserve">,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0569E19C" w14:textId="53A97EDB" w:rsidR="00AC03E5" w:rsidRDefault="00AC03E5" w:rsidP="00AC03E5">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p>
    <w:p w14:paraId="4A00C66F"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are created by data brokers, like Acxiom or </w:t>
      </w:r>
      <w:proofErr w:type="spellStart"/>
      <w:r>
        <w:rPr>
          <w:rFonts w:ascii="Times New Roman" w:hAnsi="Times New Roman" w:cs="Times New Roman"/>
          <w:sz w:val="24"/>
          <w:szCs w:val="24"/>
        </w:rPr>
        <w:t>Eyeota</w:t>
      </w:r>
      <w:proofErr w:type="spellEnd"/>
      <w:r>
        <w:rPr>
          <w:rFonts w:ascii="Times New Roman" w:hAnsi="Times New Roman" w:cs="Times New Roman"/>
          <w:sz w:val="24"/>
          <w:szCs w:val="24"/>
        </w:rPr>
        <w:t xml:space="preserve">, usually with the goal of profiling customers. This information is most often gathered through internet cookies, which while often required to make websites run correctly, also gather information about the interaction between website and user. Modern websites are multi layered, multi-creator spaces with third-party infrastructure doing advertising, social networking, analysis, and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Pr>
          <w:rFonts w:ascii="Times New Roman" w:hAnsi="Times New Roman" w:cs="Times New Roman"/>
          <w:sz w:val="24"/>
          <w:szCs w:val="24"/>
        </w:rPr>
        <w:fldChar w:fldCharType="separate"/>
      </w:r>
      <w:r w:rsidRPr="004E6253">
        <w:rPr>
          <w:rFonts w:ascii="Times New Roman" w:hAnsi="Times New Roman" w:cs="Times New Roman"/>
          <w:sz w:val="24"/>
        </w:rPr>
        <w:t xml:space="preserve">(Mayer </w:t>
      </w:r>
      <w:r w:rsidRPr="004E6253">
        <w:rPr>
          <w:rFonts w:ascii="Times New Roman" w:hAnsi="Times New Roman" w:cs="Times New Roman"/>
          <w:sz w:val="24"/>
        </w:rPr>
        <w:lastRenderedPageBreak/>
        <w:t>and Mitchell 2012)</w:t>
      </w:r>
      <w:r>
        <w:rPr>
          <w:rFonts w:ascii="Times New Roman" w:hAnsi="Times New Roman" w:cs="Times New Roman"/>
          <w:sz w:val="24"/>
          <w:szCs w:val="24"/>
        </w:rPr>
        <w:fldChar w:fldCharType="end"/>
      </w:r>
      <w:r>
        <w:rPr>
          <w:rFonts w:ascii="Times New Roman" w:hAnsi="Times New Roman" w:cs="Times New Roman"/>
          <w:sz w:val="24"/>
          <w:szCs w:val="24"/>
        </w:rPr>
        <w:t xml:space="preserve">. While third-party services are often collecting and selling user data, they are also responsible for many of the free content users enjoy. These exchanges between user and website partners have led to many innovations. There is broad but conditional public support for sharing personal information for third party or secondary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Baines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value transparency, and control over the particulars of the exchange, including duration of access, what is shared, and who it is given to. </w:t>
      </w:r>
    </w:p>
    <w:p w14:paraId="1AC962F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 but matchable and trackable, user records are usually sold to other organizations and websites who do not have records on that user. Records can be aggregated and modeled into profiles to target various demographics such as age and sex, and various interests such as sports, or politics. The performance of these models is almost always unknown. It is rare for a data broker to reveal their strategies or allow independent parties to validate their data.</w:t>
      </w:r>
    </w:p>
    <w:p w14:paraId="3AE6AB58"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individuals are doxed or reidentified by others. Researchers have broken the privacy safeguard of companies several t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Pr>
          <w:rFonts w:ascii="Times New Roman" w:hAnsi="Times New Roman" w:cs="Times New Roman"/>
          <w:sz w:val="24"/>
          <w:szCs w:val="24"/>
        </w:rPr>
        <w:fldChar w:fldCharType="separate"/>
      </w:r>
      <w:r w:rsidRPr="00675B99">
        <w:rPr>
          <w:rFonts w:ascii="Times New Roman" w:hAnsi="Times New Roman" w:cs="Times New Roman"/>
          <w:sz w:val="24"/>
        </w:rPr>
        <w:t>(Narayanan and Shmatikov 2007; Xin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and data leaks can make this problem worse. Companies may violate their own privacy policies when user information can be reidentified by other users, and while the U.S. and E.U.  have punished some companies for ignoring their own privacy policies, enforcement and policy transparency has been modest but improv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Pr>
          <w:rFonts w:ascii="Times New Roman" w:hAnsi="Times New Roman" w:cs="Times New Roman"/>
          <w:sz w:val="24"/>
          <w:szCs w:val="24"/>
        </w:rPr>
        <w:fldChar w:fldCharType="separate"/>
      </w:r>
      <w:r w:rsidRPr="00592537">
        <w:rPr>
          <w:rFonts w:ascii="Times New Roman" w:hAnsi="Times New Roman" w:cs="Times New Roman"/>
          <w:sz w:val="24"/>
        </w:rPr>
        <w:t>(Linden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3E48345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drawbacks, researchers often use third part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Pr>
          <w:rFonts w:ascii="Times New Roman" w:hAnsi="Times New Roman" w:cs="Times New Roman"/>
          <w:sz w:val="24"/>
          <w:szCs w:val="24"/>
        </w:rPr>
        <w:fldChar w:fldCharType="separate"/>
      </w:r>
      <w:r w:rsidRPr="00707008">
        <w:rPr>
          <w:rFonts w:ascii="Times New Roman" w:hAnsi="Times New Roman" w:cs="Times New Roman"/>
          <w:sz w:val="24"/>
        </w:rPr>
        <w:t>(Bronson, Lento, and Wiener 2015; Lathan et al. 2023; Markovikj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even in projects that require multiple time periods of data, such as disaster/forced mig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Pr>
          <w:rFonts w:ascii="Times New Roman" w:hAnsi="Times New Roman" w:cs="Times New Roman"/>
          <w:sz w:val="24"/>
          <w:szCs w:val="24"/>
        </w:rPr>
        <w:fldChar w:fldCharType="separate"/>
      </w:r>
      <w:r w:rsidRPr="00387817">
        <w:rPr>
          <w:rFonts w:ascii="Times New Roman" w:hAnsi="Times New Roman" w:cs="Times New Roman"/>
          <w:kern w:val="0"/>
          <w:sz w:val="24"/>
        </w:rPr>
        <w:t>(Böhme, Gröger, and Stöhr 2020; Zo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BA9DE8" w14:textId="77777777" w:rsidR="002F5F67"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 link survey a sample of voters and compare their responses with five datasets from data brokers, whose identities are hidden. They find that data brokers are using a mix of administrative records, modeling, and third-party data like credit reports, or hunting magazine subscriptions</w:t>
      </w:r>
      <w:r w:rsidR="002F5F67">
        <w:rPr>
          <w:rFonts w:ascii="Times New Roman" w:hAnsi="Times New Roman" w:cs="Times New Roman"/>
          <w:sz w:val="24"/>
          <w:szCs w:val="24"/>
        </w:rPr>
        <w:t xml:space="preserve"> to build their frames</w:t>
      </w:r>
      <w:r>
        <w:rPr>
          <w:rFonts w:ascii="Times New Roman" w:hAnsi="Times New Roman" w:cs="Times New Roman"/>
          <w:sz w:val="24"/>
          <w:szCs w:val="24"/>
        </w:rPr>
        <w:t xml:space="preserve">. </w:t>
      </w:r>
    </w:p>
    <w:p w14:paraId="730D0AF4" w14:textId="1B56B71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data brokers often have access to correct information from these sources, the models often get these characteristics wrong anyway. For example, even when the correct race is listed in primary sources (like voting records) for 96% of the sample, the accuracy for the five datasets </w:t>
      </w:r>
      <w:proofErr w:type="gramStart"/>
      <w:r>
        <w:rPr>
          <w:rFonts w:ascii="Times New Roman" w:hAnsi="Times New Roman" w:cs="Times New Roman"/>
          <w:sz w:val="24"/>
          <w:szCs w:val="24"/>
        </w:rPr>
        <w:t>range</w:t>
      </w:r>
      <w:proofErr w:type="gramEnd"/>
      <w:r>
        <w:rPr>
          <w:rFonts w:ascii="Times New Roman" w:hAnsi="Times New Roman" w:cs="Times New Roman"/>
          <w:sz w:val="24"/>
          <w:szCs w:val="24"/>
        </w:rPr>
        <w:t xml:space="preserve"> from 74% to 85%. These accuracy rates are even worse for minorities, like accuracy ranging from 56% to 76% for African Americans, and 64%-75% for Hispanics. This example on race reveals a trend seen for religious affiliation or educational attainment: variables that clump around a single variable and/or have fewer levels tend to have higher accuracy than variables with more uniform spread and more levels.  </w:t>
      </w:r>
    </w:p>
    <w:p w14:paraId="566A1D90" w14:textId="5F869370"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1) correctly include PIKs for 80% of the population and (2) accurately predict PIK characteristics of that 80% sample about 80% of the time, it would be better than the best performing categories of the best performing third party data sets. This is the current frontier of whole-universe estimation, though no </w:t>
      </w:r>
      <w:r w:rsidR="00F0236C">
        <w:rPr>
          <w:rFonts w:ascii="Times New Roman" w:hAnsi="Times New Roman" w:cs="Times New Roman"/>
          <w:sz w:val="24"/>
          <w:szCs w:val="24"/>
        </w:rPr>
        <w:t>broker or administrative record</w:t>
      </w:r>
      <w:r>
        <w:rPr>
          <w:rFonts w:ascii="Times New Roman" w:hAnsi="Times New Roman" w:cs="Times New Roman"/>
          <w:sz w:val="24"/>
          <w:szCs w:val="24"/>
        </w:rPr>
        <w:t xml:space="preserve"> can currently do both at the 80% level. </w:t>
      </w:r>
    </w:p>
    <w:p w14:paraId="3FFCFEF2"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The demographic frame extract. </w:t>
      </w:r>
      <w:r>
        <w:rPr>
          <w:rFonts w:ascii="Times New Roman" w:hAnsi="Times New Roman" w:cs="Times New Roman"/>
          <w:sz w:val="24"/>
          <w:szCs w:val="24"/>
        </w:rPr>
        <w:t>The  U.S. Census Bureau’s Demographic Fram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Team’s extract uses administrative records and modeling to match people and places in a given time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are modeled using people living in the United States known to the Social Security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Ke0LXv","properties":{"formattedCitation":"(Anthony Wray, Board, and Administration 2024)","plainCitation":"(Anthony Wray, Board, and Administration 2024)","noteIndex":0},"citationItems":[{"id":1507,"uris":["http://zotero.org/users/6152647/items/GV26KX9T"],"itemData":{"id":1507,"type":"dataset","DOI":"10.3886/E207202V1","language":"en","publisher":"Inter-university Consortium for Political and Social Research (ICPSR)","source":"www.openicpsr.org","title":"Numerical Identification Files (NUMIDENT), 1936–2007","URL":"https://www.openicpsr.org/openicpsr/project/207202/version/V1/view","author":[{"family":"Anthony Wray","given":"University of Southern Denmark"},{"family":"Board","given":"United States Federal Security Agency Social Security"},{"family":"Administration","given":"United States Social Security"}],"accessed":{"date-parts":[["2025",8,29]]},"issued":{"date-parts":[["2024",7,1]]}}}],"schema":"https://github.com/citation-style-language/schema/raw/master/csl-citation.json"} </w:instrText>
      </w:r>
      <w:r>
        <w:rPr>
          <w:rFonts w:ascii="Times New Roman" w:hAnsi="Times New Roman" w:cs="Times New Roman"/>
          <w:sz w:val="24"/>
          <w:szCs w:val="24"/>
        </w:rPr>
        <w:fldChar w:fldCharType="separate"/>
      </w:r>
      <w:r w:rsidRPr="006D695D">
        <w:rPr>
          <w:rFonts w:ascii="Times New Roman" w:hAnsi="Times New Roman" w:cs="Times New Roman"/>
          <w:sz w:val="24"/>
        </w:rPr>
        <w:t xml:space="preserve">(Anthony Wray, Board, </w:t>
      </w:r>
      <w:r w:rsidRPr="006D695D">
        <w:rPr>
          <w:rFonts w:ascii="Times New Roman" w:hAnsi="Times New Roman" w:cs="Times New Roman"/>
          <w:sz w:val="24"/>
        </w:rPr>
        <w:lastRenderedPageBreak/>
        <w:t>and Administration 2024)</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team uses the Census Bureau’s version of the </w:t>
      </w:r>
      <w:proofErr w:type="spellStart"/>
      <w:r>
        <w:rPr>
          <w:rFonts w:ascii="Times New Roman" w:hAnsi="Times New Roman" w:cs="Times New Roman"/>
          <w:sz w:val="24"/>
          <w:szCs w:val="24"/>
        </w:rPr>
        <w:t>Numident</w:t>
      </w:r>
      <w:proofErr w:type="spellEnd"/>
      <w:r>
        <w:rPr>
          <w:rFonts w:ascii="Times New Roman" w:hAnsi="Times New Roman" w:cs="Times New Roman"/>
          <w:sz w:val="24"/>
          <w:szCs w:val="24"/>
        </w:rPr>
        <w:t xml:space="preserve">: the Census </w:t>
      </w:r>
      <w:proofErr w:type="spellStart"/>
      <w:r>
        <w:rPr>
          <w:rFonts w:ascii="Times New Roman" w:hAnsi="Times New Roman" w:cs="Times New Roman"/>
          <w:sz w:val="24"/>
          <w:szCs w:val="24"/>
        </w:rPr>
        <w:t>Numident</w:t>
      </w:r>
      <w:proofErr w:type="spellEnd"/>
      <w:r>
        <w:rPr>
          <w:rFonts w:ascii="Times New Roman" w:hAnsi="Times New Roman" w:cs="Times New Roman"/>
          <w:sz w:val="24"/>
          <w:szCs w:val="24"/>
        </w:rPr>
        <w:t xml:space="preserve">.    </w:t>
      </w:r>
    </w:p>
    <w:p w14:paraId="67CD5763" w14:textId="77777777" w:rsidR="00AC03E5" w:rsidRPr="002350F5" w:rsidRDefault="00AC03E5" w:rsidP="00AC03E5">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offers four machine learning models which identify the best PIK/MAFID pairs for a given year and reference date: an elastic net, random forest, logit, and boosted tree model. They are trained on the </w:t>
      </w:r>
      <w:proofErr w:type="gramStart"/>
      <w:r>
        <w:rPr>
          <w:rFonts w:ascii="Times New Roman" w:hAnsi="Times New Roman" w:cs="Times New Roman"/>
          <w:sz w:val="24"/>
          <w:szCs w:val="24"/>
        </w:rPr>
        <w:t>extract</w:t>
      </w:r>
      <w:proofErr w:type="gramEnd"/>
      <w:r>
        <w:rPr>
          <w:rFonts w:ascii="Times New Roman" w:hAnsi="Times New Roman" w:cs="Times New Roman"/>
          <w:sz w:val="24"/>
          <w:szCs w:val="24"/>
        </w:rPr>
        <w:t xml:space="preserve"> year’s ACS data as a truth set and then </w:t>
      </w:r>
      <w:proofErr w:type="gramStart"/>
      <w:r>
        <w:rPr>
          <w:rFonts w:ascii="Times New Roman" w:hAnsi="Times New Roman" w:cs="Times New Roman"/>
          <w:sz w:val="24"/>
          <w:szCs w:val="24"/>
        </w:rPr>
        <w:t>uses</w:t>
      </w:r>
      <w:proofErr w:type="gramEnd"/>
      <w:r>
        <w:rPr>
          <w:rFonts w:ascii="Times New Roman" w:hAnsi="Times New Roman" w:cs="Times New Roman"/>
          <w:sz w:val="24"/>
          <w:szCs w:val="24"/>
        </w:rPr>
        <w:t xml:space="preserve"> the sources from the past two years in the Person Place Table to create PIK/MAFID pairs. Other features used for training include the source name and the characteristics of a particular source, and the date a source was considered valid. Each model seems to have different strengths and weaknesses and there are different versions of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with various reference dates and coverages. The assignment process and logic behind the PIK/MAFID pairs is opaque for each model. However, broadly speaking, the models prefer PIK/MAFID pairs with many corroborating sources, with higher quality sources, and more recent sources. It also has a feature </w:t>
      </w:r>
      <w:r w:rsidRPr="003C52A1">
        <w:rPr>
          <w:rFonts w:ascii="Times New Roman" w:hAnsi="Times New Roman" w:cs="Times New Roman"/>
          <w:sz w:val="24"/>
          <w:szCs w:val="24"/>
        </w:rPr>
        <w:t xml:space="preserve">which prefers </w:t>
      </w:r>
      <w:proofErr w:type="spellStart"/>
      <w:r w:rsidRPr="003C52A1">
        <w:rPr>
          <w:rFonts w:ascii="Times New Roman" w:hAnsi="Times New Roman" w:cs="Times New Roman"/>
          <w:sz w:val="24"/>
          <w:szCs w:val="24"/>
        </w:rPr>
        <w:t>mafids</w:t>
      </w:r>
      <w:proofErr w:type="spellEnd"/>
      <w:r w:rsidRPr="003C52A1">
        <w:rPr>
          <w:rFonts w:ascii="Times New Roman" w:hAnsi="Times New Roman" w:cs="Times New Roman"/>
          <w:sz w:val="24"/>
          <w:szCs w:val="24"/>
        </w:rPr>
        <w:t xml:space="preserve"> that were considered valid housing units during the last decennial census. </w:t>
      </w:r>
    </w:p>
    <w:p w14:paraId="4B9E6A20" w14:textId="77777777" w:rsidR="00AC03E5" w:rsidRPr="00B37263" w:rsidRDefault="00AC03E5" w:rsidP="00AC03E5">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Internal analyses suggest using the random forest and logistic regression models over the elastic net and boosted tree models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6UvTFP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sidRPr="003C52A1">
        <w:rPr>
          <w:rFonts w:ascii="Times New Roman" w:hAnsi="Times New Roman" w:cs="Times New Roman"/>
          <w:sz w:val="24"/>
          <w:szCs w:val="24"/>
        </w:rPr>
        <w:t xml:space="preserve">. They suggest using either </w:t>
      </w:r>
      <w:proofErr w:type="gramStart"/>
      <w:r w:rsidRPr="003C52A1">
        <w:rPr>
          <w:rFonts w:ascii="Times New Roman" w:hAnsi="Times New Roman" w:cs="Times New Roman"/>
          <w:sz w:val="24"/>
          <w:szCs w:val="24"/>
        </w:rPr>
        <w:t>the random</w:t>
      </w:r>
      <w:proofErr w:type="gramEnd"/>
      <w:r w:rsidRPr="003C52A1">
        <w:rPr>
          <w:rFonts w:ascii="Times New Roman" w:hAnsi="Times New Roman" w:cs="Times New Roman"/>
          <w:sz w:val="24"/>
          <w:szCs w:val="24"/>
        </w:rPr>
        <w:t xml:space="preserve"> forest or logistic models based on their internal analyses, and so because the projected probability for the PIK/MAFID pairs are </w:t>
      </w:r>
      <w:r>
        <w:rPr>
          <w:rFonts w:ascii="Times New Roman" w:hAnsi="Times New Roman" w:cs="Times New Roman"/>
          <w:sz w:val="24"/>
          <w:szCs w:val="24"/>
        </w:rPr>
        <w:t>unimportant for this project</w:t>
      </w:r>
      <w:r w:rsidRPr="003C52A1">
        <w:rPr>
          <w:rFonts w:ascii="Times New Roman" w:hAnsi="Times New Roman" w:cs="Times New Roman"/>
          <w:sz w:val="24"/>
          <w:szCs w:val="24"/>
        </w:rPr>
        <w:t xml:space="preserve">, I use the random forest model whenever the </w:t>
      </w:r>
      <w:proofErr w:type="spellStart"/>
      <w:r w:rsidRPr="003C52A1">
        <w:rPr>
          <w:rFonts w:ascii="Times New Roman" w:hAnsi="Times New Roman" w:cs="Times New Roman"/>
          <w:sz w:val="24"/>
          <w:szCs w:val="24"/>
        </w:rPr>
        <w:t>demoframe</w:t>
      </w:r>
      <w:proofErr w:type="spellEnd"/>
      <w:r w:rsidRPr="003C52A1">
        <w:rPr>
          <w:rFonts w:ascii="Times New Roman" w:hAnsi="Times New Roman" w:cs="Times New Roman"/>
          <w:sz w:val="24"/>
          <w:szCs w:val="24"/>
        </w:rPr>
        <w:t xml:space="preserve"> extracts are used.  </w:t>
      </w:r>
    </w:p>
    <w:p w14:paraId="175A1C74" w14:textId="70337800" w:rsidR="00AC03E5" w:rsidRPr="003D7040"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administrative records, PIKs and PIK variable assignments, the next consideration</w:t>
      </w:r>
      <w:r w:rsidRPr="008B5152">
        <w:rPr>
          <w:rFonts w:ascii="Times New Roman" w:hAnsi="Times New Roman" w:cs="Times New Roman"/>
          <w:sz w:val="24"/>
          <w:szCs w:val="24"/>
        </w:rPr>
        <w:t xml:space="preserve"> for </w:t>
      </w:r>
      <w:r>
        <w:rPr>
          <w:rFonts w:ascii="Times New Roman" w:hAnsi="Times New Roman" w:cs="Times New Roman"/>
          <w:sz w:val="24"/>
          <w:szCs w:val="24"/>
        </w:rPr>
        <w:t>person place matching</w:t>
      </w:r>
      <w:r w:rsidRPr="008B5152">
        <w:rPr>
          <w:rFonts w:ascii="Times New Roman" w:hAnsi="Times New Roman" w:cs="Times New Roman"/>
          <w:sz w:val="24"/>
          <w:szCs w:val="24"/>
        </w:rPr>
        <w:t xml:space="preserve"> </w:t>
      </w:r>
      <w:proofErr w:type="gramStart"/>
      <w:r>
        <w:rPr>
          <w:rFonts w:ascii="Times New Roman" w:hAnsi="Times New Roman" w:cs="Times New Roman"/>
          <w:sz w:val="24"/>
          <w:szCs w:val="24"/>
        </w:rPr>
        <w:t>are</w:t>
      </w:r>
      <w:proofErr w:type="gramEnd"/>
      <w:r w:rsidRPr="008B5152">
        <w:rPr>
          <w:rFonts w:ascii="Times New Roman" w:hAnsi="Times New Roman" w:cs="Times New Roman"/>
          <w:sz w:val="24"/>
          <w:szCs w:val="24"/>
        </w:rPr>
        <w:t xml:space="preserve"> </w:t>
      </w:r>
      <w:r>
        <w:rPr>
          <w:rFonts w:ascii="Times New Roman" w:hAnsi="Times New Roman" w:cs="Times New Roman"/>
          <w:sz w:val="24"/>
          <w:szCs w:val="24"/>
        </w:rPr>
        <w:t xml:space="preserve">the assignment of MAFIDs to MAF units in </w:t>
      </w:r>
      <w:r w:rsidRPr="003D7040">
        <w:rPr>
          <w:rFonts w:ascii="Times New Roman" w:hAnsi="Times New Roman" w:cs="Times New Roman"/>
          <w:sz w:val="24"/>
          <w:szCs w:val="24"/>
        </w:rPr>
        <w:t xml:space="preserve">administrative records. Many administrative data sources, like the United States Postal Service, also have their own MAFID matching processes, which can introduce error. When MAFID </w:t>
      </w:r>
      <w:proofErr w:type="gramStart"/>
      <w:r w:rsidRPr="003D7040">
        <w:rPr>
          <w:rFonts w:ascii="Times New Roman" w:hAnsi="Times New Roman" w:cs="Times New Roman"/>
          <w:sz w:val="24"/>
          <w:szCs w:val="24"/>
        </w:rPr>
        <w:t>assignment</w:t>
      </w:r>
      <w:proofErr w:type="gramEnd"/>
      <w:r w:rsidRPr="003D7040">
        <w:rPr>
          <w:rFonts w:ascii="Times New Roman" w:hAnsi="Times New Roman" w:cs="Times New Roman"/>
          <w:sz w:val="24"/>
          <w:szCs w:val="24"/>
        </w:rPr>
        <w:t xml:space="preserve"> on administrative records use different versions of the MAFX, errors can accumulate, </w:t>
      </w:r>
      <w:r w:rsidRPr="003D7040">
        <w:rPr>
          <w:rFonts w:ascii="Times New Roman" w:hAnsi="Times New Roman" w:cs="Times New Roman"/>
          <w:sz w:val="24"/>
          <w:szCs w:val="24"/>
        </w:rPr>
        <w:lastRenderedPageBreak/>
        <w:t>especially when the MAFX version year and the administrative record vintage are very different.</w:t>
      </w:r>
      <w:r w:rsidR="00C20113" w:rsidRPr="003D7040">
        <w:rPr>
          <w:rFonts w:ascii="Times New Roman" w:hAnsi="Times New Roman" w:cs="Times New Roman"/>
          <w:sz w:val="24"/>
          <w:szCs w:val="24"/>
        </w:rPr>
        <w:t xml:space="preserve"> </w:t>
      </w:r>
      <w:r w:rsidR="00B977A3" w:rsidRPr="003D7040">
        <w:rPr>
          <w:rFonts w:ascii="Times New Roman" w:hAnsi="Times New Roman" w:cs="Times New Roman"/>
          <w:sz w:val="24"/>
          <w:szCs w:val="24"/>
        </w:rPr>
        <w:t>T</w:t>
      </w:r>
      <w:r w:rsidR="00C20113" w:rsidRPr="003D7040">
        <w:rPr>
          <w:rFonts w:ascii="Times New Roman" w:hAnsi="Times New Roman" w:cs="Times New Roman"/>
          <w:sz w:val="24"/>
          <w:szCs w:val="24"/>
        </w:rPr>
        <w:t xml:space="preserve">he Census Bureau is the largest statistical agency of the United </w:t>
      </w:r>
      <w:proofErr w:type="gramStart"/>
      <w:r w:rsidR="00C20113" w:rsidRPr="003D7040">
        <w:rPr>
          <w:rFonts w:ascii="Times New Roman" w:hAnsi="Times New Roman" w:cs="Times New Roman"/>
          <w:sz w:val="24"/>
          <w:szCs w:val="24"/>
        </w:rPr>
        <w:t xml:space="preserve">States, </w:t>
      </w:r>
      <w:r w:rsidR="00B977A3" w:rsidRPr="003D7040">
        <w:rPr>
          <w:rFonts w:ascii="Times New Roman" w:hAnsi="Times New Roman" w:cs="Times New Roman"/>
          <w:sz w:val="24"/>
          <w:szCs w:val="24"/>
        </w:rPr>
        <w:t>and</w:t>
      </w:r>
      <w:proofErr w:type="gramEnd"/>
      <w:r w:rsidR="00B977A3" w:rsidRPr="003D7040">
        <w:rPr>
          <w:rFonts w:ascii="Times New Roman" w:hAnsi="Times New Roman" w:cs="Times New Roman"/>
          <w:sz w:val="24"/>
          <w:szCs w:val="24"/>
        </w:rPr>
        <w:t xml:space="preserve"> thus links most MAFIDs</w:t>
      </w:r>
      <w:r w:rsidR="000F66FD" w:rsidRPr="003D7040">
        <w:rPr>
          <w:rFonts w:ascii="Times New Roman" w:hAnsi="Times New Roman" w:cs="Times New Roman"/>
          <w:sz w:val="24"/>
          <w:szCs w:val="24"/>
        </w:rPr>
        <w:t xml:space="preserve"> in administrative datasets</w:t>
      </w:r>
      <w:r w:rsidR="00B977A3" w:rsidRPr="003D7040">
        <w:rPr>
          <w:rFonts w:ascii="Times New Roman" w:hAnsi="Times New Roman" w:cs="Times New Roman"/>
          <w:sz w:val="24"/>
          <w:szCs w:val="24"/>
        </w:rPr>
        <w:t xml:space="preserve"> used by the Bureau. However, t</w:t>
      </w:r>
      <w:r w:rsidR="00C20113" w:rsidRPr="003D7040">
        <w:rPr>
          <w:rFonts w:ascii="Times New Roman" w:hAnsi="Times New Roman" w:cs="Times New Roman"/>
          <w:sz w:val="24"/>
          <w:szCs w:val="24"/>
        </w:rPr>
        <w:t>he Economic Research Division uses the most recent MAFX when assigning MAFIDs to the administrative records they process</w:t>
      </w:r>
      <w:r w:rsidR="00B977A3" w:rsidRPr="003D7040">
        <w:rPr>
          <w:rFonts w:ascii="Times New Roman" w:hAnsi="Times New Roman" w:cs="Times New Roman"/>
          <w:sz w:val="24"/>
          <w:szCs w:val="24"/>
        </w:rPr>
        <w:t>, while t</w:t>
      </w:r>
      <w:r w:rsidR="00C20113" w:rsidRPr="003D7040">
        <w:rPr>
          <w:rFonts w:ascii="Times New Roman" w:hAnsi="Times New Roman" w:cs="Times New Roman"/>
          <w:sz w:val="24"/>
          <w:szCs w:val="24"/>
        </w:rPr>
        <w:t>he records themselves are often not from the year of the MAFX used. For data that is delivered occasionally, the incongruences between the geography represented in the MAFX and the geography represented by the records can be substantial</w:t>
      </w:r>
      <w:r w:rsidR="000F66FD" w:rsidRPr="003D7040">
        <w:rPr>
          <w:rFonts w:ascii="Times New Roman" w:hAnsi="Times New Roman" w:cs="Times New Roman"/>
          <w:sz w:val="24"/>
          <w:szCs w:val="24"/>
        </w:rPr>
        <w:t xml:space="preserve"> (Blaylock and Scholes 2025)</w:t>
      </w:r>
      <w:r w:rsidR="00C20113" w:rsidRPr="003D7040">
        <w:rPr>
          <w:rFonts w:ascii="Times New Roman" w:hAnsi="Times New Roman" w:cs="Times New Roman"/>
          <w:sz w:val="24"/>
          <w:szCs w:val="24"/>
        </w:rPr>
        <w:t>.</w:t>
      </w:r>
    </w:p>
    <w:p w14:paraId="3B22025D" w14:textId="4892670A" w:rsidR="00C20113" w:rsidRPr="003D7040" w:rsidRDefault="00C20113" w:rsidP="00C20113">
      <w:pPr>
        <w:spacing w:line="480" w:lineRule="auto"/>
        <w:ind w:firstLine="720"/>
        <w:rPr>
          <w:rFonts w:ascii="Times New Roman" w:hAnsi="Times New Roman" w:cs="Times New Roman"/>
          <w:sz w:val="24"/>
          <w:szCs w:val="24"/>
        </w:rPr>
      </w:pPr>
      <w:r w:rsidRPr="003D7040">
        <w:rPr>
          <w:rFonts w:ascii="Times New Roman" w:hAnsi="Times New Roman" w:cs="Times New Roman"/>
          <w:sz w:val="24"/>
          <w:szCs w:val="24"/>
        </w:rPr>
        <w:t xml:space="preserve">To address the issue of administrative records using different </w:t>
      </w:r>
      <w:proofErr w:type="spellStart"/>
      <w:r w:rsidRPr="003D7040">
        <w:rPr>
          <w:rFonts w:ascii="Times New Roman" w:hAnsi="Times New Roman" w:cs="Times New Roman"/>
          <w:sz w:val="24"/>
          <w:szCs w:val="24"/>
        </w:rPr>
        <w:t>mafids</w:t>
      </w:r>
      <w:proofErr w:type="spellEnd"/>
      <w:r w:rsidRPr="003D7040">
        <w:rPr>
          <w:rFonts w:ascii="Times New Roman" w:hAnsi="Times New Roman" w:cs="Times New Roman"/>
          <w:sz w:val="24"/>
          <w:szCs w:val="24"/>
        </w:rPr>
        <w:t xml:space="preserve"> that represent the same MAF unit, I created a table called the </w:t>
      </w:r>
      <w:proofErr w:type="spellStart"/>
      <w:r w:rsidRPr="003D7040">
        <w:rPr>
          <w:rFonts w:ascii="Times New Roman" w:hAnsi="Times New Roman" w:cs="Times New Roman"/>
          <w:sz w:val="24"/>
          <w:szCs w:val="24"/>
        </w:rPr>
        <w:t>MAF_Master</w:t>
      </w:r>
      <w:proofErr w:type="spellEnd"/>
      <w:r w:rsidRPr="003D7040">
        <w:rPr>
          <w:rFonts w:ascii="Times New Roman" w:hAnsi="Times New Roman" w:cs="Times New Roman"/>
          <w:sz w:val="24"/>
          <w:szCs w:val="24"/>
        </w:rPr>
        <w:t>. It combs through recent MAFXs to track MAFIDs, their characteristics, and their successors over time. The creation of this table is one of the novel contributions of the project</w:t>
      </w:r>
      <w:r w:rsidR="000F66FD" w:rsidRPr="003D7040">
        <w:rPr>
          <w:rFonts w:ascii="Times New Roman" w:hAnsi="Times New Roman" w:cs="Times New Roman"/>
          <w:sz w:val="24"/>
          <w:szCs w:val="24"/>
        </w:rPr>
        <w:t xml:space="preserve"> (Blaylock and Scholes 2025)</w:t>
      </w:r>
      <w:r w:rsidRPr="003D7040">
        <w:rPr>
          <w:rFonts w:ascii="Times New Roman" w:hAnsi="Times New Roman" w:cs="Times New Roman"/>
          <w:sz w:val="24"/>
          <w:szCs w:val="24"/>
        </w:rPr>
        <w:t xml:space="preserve">. </w:t>
      </w:r>
    </w:p>
    <w:p w14:paraId="50F3FC47" w14:textId="2B1A160E" w:rsidR="00C20113" w:rsidRPr="00E41419" w:rsidRDefault="00C20113" w:rsidP="00C20113">
      <w:pPr>
        <w:spacing w:line="480" w:lineRule="auto"/>
        <w:ind w:firstLine="720"/>
        <w:rPr>
          <w:rFonts w:ascii="Times New Roman" w:hAnsi="Times New Roman" w:cs="Times New Roman"/>
          <w:sz w:val="24"/>
          <w:szCs w:val="24"/>
        </w:rPr>
      </w:pPr>
      <w:r w:rsidRPr="00E41419">
        <w:rPr>
          <w:rFonts w:ascii="Times New Roman" w:hAnsi="Times New Roman" w:cs="Times New Roman"/>
          <w:sz w:val="24"/>
          <w:szCs w:val="24"/>
        </w:rPr>
        <w:t xml:space="preserve">The </w:t>
      </w:r>
      <w:proofErr w:type="spellStart"/>
      <w:r w:rsidRPr="00E41419">
        <w:rPr>
          <w:rFonts w:ascii="Times New Roman" w:hAnsi="Times New Roman" w:cs="Times New Roman"/>
          <w:sz w:val="24"/>
          <w:szCs w:val="24"/>
        </w:rPr>
        <w:t>MAF_Master</w:t>
      </w:r>
      <w:proofErr w:type="spellEnd"/>
      <w:r w:rsidRPr="00E41419">
        <w:rPr>
          <w:rFonts w:ascii="Times New Roman" w:hAnsi="Times New Roman" w:cs="Times New Roman"/>
          <w:sz w:val="24"/>
          <w:szCs w:val="24"/>
        </w:rPr>
        <w:t xml:space="preserve"> contains information for all the MAFIDs seen in a MAFX from 2010 to the present. It contains information about which MAFIDs are purged from the MAF and when these purges occur. It also contains information recorded for each MAFX, like whether the MAFID is included in the ACS universe or its status as a group or living quarter. This enables the demo frame team to rank candidate MAFIDs accordingly, without having to store and maintain the 16, ~1TB MAFXs used to create it. The </w:t>
      </w:r>
      <w:proofErr w:type="spellStart"/>
      <w:r w:rsidRPr="00E41419">
        <w:rPr>
          <w:rFonts w:ascii="Times New Roman" w:hAnsi="Times New Roman" w:cs="Times New Roman"/>
          <w:sz w:val="24"/>
          <w:szCs w:val="24"/>
        </w:rPr>
        <w:t>MAF_Master’s</w:t>
      </w:r>
      <w:proofErr w:type="spellEnd"/>
      <w:r w:rsidRPr="00E41419">
        <w:rPr>
          <w:rFonts w:ascii="Times New Roman" w:hAnsi="Times New Roman" w:cs="Times New Roman"/>
          <w:sz w:val="24"/>
          <w:szCs w:val="24"/>
        </w:rPr>
        <w:t xml:space="preserve"> efficiency is relevant for researchers </w:t>
      </w:r>
      <w:proofErr w:type="gramStart"/>
      <w:r w:rsidRPr="00E41419">
        <w:rPr>
          <w:rFonts w:ascii="Times New Roman" w:hAnsi="Times New Roman" w:cs="Times New Roman"/>
          <w:sz w:val="24"/>
          <w:szCs w:val="24"/>
        </w:rPr>
        <w:t>too,</w:t>
      </w:r>
      <w:proofErr w:type="gramEnd"/>
      <w:r w:rsidRPr="00E41419">
        <w:rPr>
          <w:rFonts w:ascii="Times New Roman" w:hAnsi="Times New Roman" w:cs="Times New Roman"/>
          <w:sz w:val="24"/>
          <w:szCs w:val="24"/>
        </w:rPr>
        <w:t xml:space="preserve"> it</w:t>
      </w:r>
      <w:r w:rsidR="00E41419">
        <w:rPr>
          <w:rFonts w:ascii="Times New Roman" w:hAnsi="Times New Roman" w:cs="Times New Roman"/>
          <w:sz w:val="24"/>
          <w:szCs w:val="24"/>
        </w:rPr>
        <w:t>s size is</w:t>
      </w:r>
      <w:r w:rsidRPr="00E41419">
        <w:rPr>
          <w:rFonts w:ascii="Times New Roman" w:hAnsi="Times New Roman" w:cs="Times New Roman"/>
          <w:sz w:val="24"/>
          <w:szCs w:val="24"/>
        </w:rPr>
        <w:t xml:space="preserve"> only ~120GB.   </w:t>
      </w:r>
    </w:p>
    <w:p w14:paraId="2C0408AD" w14:textId="62389C62" w:rsidR="00AC03E5" w:rsidRPr="00AE4A5B" w:rsidRDefault="00AC03E5" w:rsidP="00AC03E5">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w:t>
      </w:r>
      <w:r w:rsidRPr="008B5152">
        <w:rPr>
          <w:rFonts w:ascii="Times New Roman" w:hAnsi="Times New Roman" w:cs="Times New Roman"/>
          <w:sz w:val="24"/>
          <w:szCs w:val="24"/>
        </w:rPr>
        <w:lastRenderedPageBreak/>
        <w:t xml:space="preserve">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11494CD3" w:rsidR="004F4AE5" w:rsidRDefault="00FB54D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the chapters, I will us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products to analyze the intersection between U.S. people and places. In this first chapter, I will </w:t>
      </w:r>
      <w:r w:rsidR="00BB4C49">
        <w:rPr>
          <w:rFonts w:ascii="Times New Roman" w:hAnsi="Times New Roman" w:cs="Times New Roman"/>
          <w:sz w:val="24"/>
          <w:szCs w:val="24"/>
        </w:rPr>
        <w:t>analyze</w:t>
      </w:r>
      <w:r>
        <w:rPr>
          <w:rFonts w:ascii="Times New Roman" w:hAnsi="Times New Roman" w:cs="Times New Roman"/>
          <w:sz w:val="24"/>
          <w:szCs w:val="24"/>
        </w:rPr>
        <w:t xml:space="preserve"> the general people and place coverage between the </w:t>
      </w:r>
      <w:r w:rsidR="00DD10DA">
        <w:rPr>
          <w:rFonts w:ascii="Times New Roman" w:hAnsi="Times New Roman" w:cs="Times New Roman"/>
          <w:sz w:val="24"/>
          <w:szCs w:val="24"/>
        </w:rPr>
        <w:t>most used</w:t>
      </w:r>
      <w:r>
        <w:rPr>
          <w:rFonts w:ascii="Times New Roman" w:hAnsi="Times New Roman" w:cs="Times New Roman"/>
          <w:sz w:val="24"/>
          <w:szCs w:val="24"/>
        </w:rPr>
        <w:t>, large-scale data sources</w:t>
      </w:r>
      <w:r w:rsidR="00BB4C49">
        <w:rPr>
          <w:rFonts w:ascii="Times New Roman" w:hAnsi="Times New Roman" w:cs="Times New Roman"/>
          <w:sz w:val="24"/>
          <w:szCs w:val="24"/>
        </w:rPr>
        <w:t xml:space="preserve"> and the </w:t>
      </w:r>
      <w:proofErr w:type="spellStart"/>
      <w:r w:rsidR="0018080B">
        <w:rPr>
          <w:rFonts w:ascii="Times New Roman" w:hAnsi="Times New Roman" w:cs="Times New Roman"/>
          <w:sz w:val="24"/>
          <w:szCs w:val="24"/>
        </w:rPr>
        <w:t>demoframe</w:t>
      </w:r>
      <w:proofErr w:type="spellEnd"/>
      <w:r w:rsidR="0018080B">
        <w:rPr>
          <w:rFonts w:ascii="Times New Roman" w:hAnsi="Times New Roman" w:cs="Times New Roman"/>
          <w:sz w:val="24"/>
          <w:szCs w:val="24"/>
        </w:rPr>
        <w:t xml:space="preserve"> products</w:t>
      </w:r>
      <w:r w:rsidRPr="006A2D83">
        <w:rPr>
          <w:rFonts w:ascii="Times New Roman" w:hAnsi="Times New Roman" w:cs="Times New Roman"/>
          <w:sz w:val="24"/>
          <w:szCs w:val="24"/>
        </w:rPr>
        <w:t>.</w:t>
      </w:r>
      <w:r>
        <w:rPr>
          <w:rFonts w:ascii="Times New Roman" w:hAnsi="Times New Roman" w:cs="Times New Roman"/>
          <w:sz w:val="24"/>
          <w:szCs w:val="24"/>
        </w:rPr>
        <w:t xml:space="preserve"> In the second, I will </w:t>
      </w:r>
      <w:r w:rsidR="00C2147B">
        <w:rPr>
          <w:rFonts w:ascii="Times New Roman" w:hAnsi="Times New Roman" w:cs="Times New Roman"/>
          <w:sz w:val="24"/>
          <w:szCs w:val="24"/>
        </w:rPr>
        <w:t xml:space="preserve">estimate </w:t>
      </w:r>
      <w:r w:rsidR="00C2147B" w:rsidRPr="006A2D83">
        <w:rPr>
          <w:rFonts w:ascii="Times New Roman" w:hAnsi="Times New Roman" w:cs="Times New Roman"/>
          <w:sz w:val="24"/>
          <w:szCs w:val="24"/>
        </w:rPr>
        <w:t>measure</w:t>
      </w:r>
      <w:r w:rsidR="0018080B">
        <w:rPr>
          <w:rFonts w:ascii="Times New Roman" w:hAnsi="Times New Roman" w:cs="Times New Roman"/>
          <w:sz w:val="24"/>
          <w:szCs w:val="24"/>
        </w:rPr>
        <w:t>s</w:t>
      </w:r>
      <w:r w:rsidR="00C2147B">
        <w:rPr>
          <w:rFonts w:ascii="Times New Roman" w:hAnsi="Times New Roman" w:cs="Times New Roman"/>
          <w:sz w:val="24"/>
          <w:szCs w:val="24"/>
        </w:rPr>
        <w:t xml:space="preserve"> of migration with these sources to illustrate the validity of this approach for migration. The third chapter will apply these </w:t>
      </w:r>
      <w:r w:rsidR="00D30CDE">
        <w:rPr>
          <w:rFonts w:ascii="Times New Roman" w:hAnsi="Times New Roman" w:cs="Times New Roman"/>
          <w:sz w:val="24"/>
          <w:szCs w:val="24"/>
        </w:rPr>
        <w:t xml:space="preserve">concurrently validated </w:t>
      </w:r>
      <w:r w:rsidR="00C2147B">
        <w:rPr>
          <w:rFonts w:ascii="Times New Roman" w:hAnsi="Times New Roman" w:cs="Times New Roman"/>
          <w:sz w:val="24"/>
          <w:szCs w:val="24"/>
        </w:rPr>
        <w:t xml:space="preserve">approaches to a disaster migration case study. I turn now to the first </w:t>
      </w:r>
      <w:r w:rsidR="00F45924">
        <w:rPr>
          <w:rFonts w:ascii="Times New Roman" w:hAnsi="Times New Roman" w:cs="Times New Roman"/>
          <w:sz w:val="24"/>
          <w:szCs w:val="24"/>
        </w:rPr>
        <w:t>chapter and</w:t>
      </w:r>
      <w:r w:rsidR="00C2147B">
        <w:rPr>
          <w:rFonts w:ascii="Times New Roman" w:hAnsi="Times New Roman" w:cs="Times New Roman"/>
          <w:sz w:val="24"/>
          <w:szCs w:val="24"/>
        </w:rPr>
        <w:t xml:space="preserve"> </w:t>
      </w:r>
      <w:proofErr w:type="gramStart"/>
      <w:r w:rsidR="00C2147B">
        <w:rPr>
          <w:rFonts w:ascii="Times New Roman" w:hAnsi="Times New Roman" w:cs="Times New Roman"/>
          <w:sz w:val="24"/>
          <w:szCs w:val="24"/>
        </w:rPr>
        <w:t>analyzing</w:t>
      </w:r>
      <w:proofErr w:type="gramEnd"/>
      <w:r w:rsidR="00C2147B">
        <w:rPr>
          <w:rFonts w:ascii="Times New Roman" w:hAnsi="Times New Roman" w:cs="Times New Roman"/>
          <w:sz w:val="24"/>
          <w:szCs w:val="24"/>
        </w:rPr>
        <w:t xml:space="preserve"> the person and place coverage between the large-scale datasets. </w:t>
      </w:r>
      <w:r w:rsidR="005C0F57">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xml:space="preserve">, The Demographic Frame extracts, and all other datasets included in th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7358D3">
        <w:rPr>
          <w:rFonts w:ascii="Times New Roman" w:hAnsi="Times New Roman" w:cs="Times New Roman"/>
          <w:sz w:val="24"/>
          <w:szCs w:val="24"/>
        </w:rPr>
        <w:t xml:space="preserve">a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w:t>
      </w:r>
      <w:r w:rsidR="00F45924">
        <w:rPr>
          <w:rFonts w:ascii="Times New Roman" w:hAnsi="Times New Roman" w:cs="Times New Roman"/>
          <w:sz w:val="24"/>
          <w:szCs w:val="24"/>
        </w:rPr>
        <w:t>e vintag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w:t>
      </w:r>
      <w:r w:rsidR="009D7928">
        <w:rPr>
          <w:rFonts w:ascii="Times New Roman" w:hAnsi="Times New Roman" w:cs="Times New Roman"/>
          <w:sz w:val="24"/>
          <w:szCs w:val="24"/>
        </w:rPr>
        <w:t>U.S. Postal Service’s</w:t>
      </w:r>
      <w:r w:rsidR="00FB77AE">
        <w:rPr>
          <w:rFonts w:ascii="Times New Roman" w:hAnsi="Times New Roman" w:cs="Times New Roman"/>
          <w:sz w:val="24"/>
          <w:szCs w:val="24"/>
        </w:rPr>
        <w:t xml:space="preserve"> National Change of Address File, </w:t>
      </w:r>
      <w:r w:rsidR="00FF6AB7">
        <w:rPr>
          <w:rFonts w:ascii="Times New Roman" w:hAnsi="Times New Roman" w:cs="Times New Roman"/>
          <w:sz w:val="24"/>
          <w:szCs w:val="24"/>
        </w:rPr>
        <w:t xml:space="preserve">IRS data,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07B328D7" w14:textId="77777777" w:rsidR="00E91A87"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w:t>
      </w:r>
      <w:proofErr w:type="gramStart"/>
      <w:r>
        <w:rPr>
          <w:rFonts w:ascii="Times New Roman" w:hAnsi="Times New Roman" w:cs="Times New Roman"/>
          <w:sz w:val="24"/>
          <w:szCs w:val="24"/>
        </w:rPr>
        <w:t>PIKs, and</w:t>
      </w:r>
      <w:proofErr w:type="gramEnd"/>
      <w:r>
        <w:rPr>
          <w:rFonts w:ascii="Times New Roman" w:hAnsi="Times New Roman" w:cs="Times New Roman"/>
          <w:sz w:val="24"/>
          <w:szCs w:val="24"/>
        </w:rPr>
        <w:t xml:space="preserve">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w:t>
      </w:r>
    </w:p>
    <w:p w14:paraId="6C915A01" w14:textId="41A51E9B" w:rsidR="007A0444" w:rsidRDefault="00F36C36"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two modeling approaches used here that utilize the Person Place Table as the main input: the demographic frame extracts,</w:t>
      </w:r>
      <w:r w:rsidR="007720D1">
        <w:rPr>
          <w:rFonts w:ascii="Times New Roman" w:hAnsi="Times New Roman" w:cs="Times New Roman"/>
          <w:sz w:val="24"/>
          <w:szCs w:val="24"/>
        </w:rPr>
        <w:t xml:space="preserve"> </w:t>
      </w:r>
      <w:r w:rsidR="008F5C8E">
        <w:rPr>
          <w:rFonts w:ascii="Times New Roman" w:hAnsi="Times New Roman" w:cs="Times New Roman"/>
          <w:sz w:val="24"/>
          <w:szCs w:val="24"/>
        </w:rPr>
        <w:t xml:space="preserve">sometimes referred to as </w:t>
      </w:r>
      <w:r w:rsidR="00944CB6">
        <w:rPr>
          <w:rFonts w:ascii="Times New Roman" w:hAnsi="Times New Roman" w:cs="Times New Roman"/>
          <w:sz w:val="24"/>
          <w:szCs w:val="24"/>
        </w:rPr>
        <w:t>person</w:t>
      </w:r>
      <w:r w:rsidR="0016146D">
        <w:rPr>
          <w:rFonts w:ascii="Times New Roman" w:hAnsi="Times New Roman" w:cs="Times New Roman"/>
          <w:sz w:val="24"/>
          <w:szCs w:val="24"/>
        </w:rPr>
        <w:t xml:space="preserve"> place models</w:t>
      </w:r>
      <w:r w:rsidR="008F65B5">
        <w:rPr>
          <w:rFonts w:ascii="Times New Roman" w:hAnsi="Times New Roman" w:cs="Times New Roman"/>
          <w:sz w:val="24"/>
          <w:szCs w:val="24"/>
        </w:rPr>
        <w:t xml:space="preserve"> (PPM)</w:t>
      </w:r>
      <w:r w:rsidRPr="006A2D83">
        <w:rPr>
          <w:rFonts w:ascii="Times New Roman" w:hAnsi="Times New Roman" w:cs="Times New Roman"/>
          <w:sz w:val="24"/>
          <w:szCs w:val="24"/>
        </w:rPr>
        <w:t>,</w:t>
      </w:r>
      <w:r w:rsidR="007720D1" w:rsidRPr="006A2D83">
        <w:rPr>
          <w:rFonts w:ascii="Times New Roman" w:hAnsi="Times New Roman" w:cs="Times New Roman"/>
          <w:sz w:val="24"/>
          <w:szCs w:val="24"/>
        </w:rPr>
        <w:t xml:space="preserve"> </w:t>
      </w:r>
      <w:r w:rsidR="007720D1">
        <w:rPr>
          <w:rFonts w:ascii="Times New Roman" w:hAnsi="Times New Roman" w:cs="Times New Roman"/>
          <w:sz w:val="24"/>
          <w:szCs w:val="24"/>
        </w:rPr>
        <w:t>which make</w:t>
      </w:r>
      <w:r>
        <w:rPr>
          <w:rFonts w:ascii="Times New Roman" w:hAnsi="Times New Roman" w:cs="Times New Roman"/>
          <w:sz w:val="24"/>
          <w:szCs w:val="24"/>
        </w:rPr>
        <w:t xml:space="preserve"> </w:t>
      </w:r>
      <w:r w:rsidR="004F3F4F">
        <w:rPr>
          <w:rFonts w:ascii="Times New Roman" w:hAnsi="Times New Roman" w:cs="Times New Roman"/>
          <w:sz w:val="24"/>
          <w:szCs w:val="24"/>
        </w:rPr>
        <w:t>predictions</w:t>
      </w:r>
      <w:r>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w:t>
      </w:r>
      <w:proofErr w:type="gramStart"/>
      <w:r w:rsidR="003E7AF1">
        <w:rPr>
          <w:rFonts w:ascii="Times New Roman" w:hAnsi="Times New Roman" w:cs="Times New Roman"/>
          <w:sz w:val="24"/>
          <w:szCs w:val="24"/>
        </w:rPr>
        <w:t>extract</w:t>
      </w:r>
      <w:proofErr w:type="gramEnd"/>
      <w:r w:rsidR="003E7AF1">
        <w:rPr>
          <w:rFonts w:ascii="Times New Roman" w:hAnsi="Times New Roman" w:cs="Times New Roman"/>
          <w:sz w:val="24"/>
          <w:szCs w:val="24"/>
        </w:rPr>
        <w:t xml:space="preserve"> year’s</w:t>
      </w:r>
      <w:r w:rsidR="00D85074">
        <w:rPr>
          <w:rFonts w:ascii="Times New Roman" w:hAnsi="Times New Roman" w:cs="Times New Roman"/>
          <w:sz w:val="24"/>
          <w:szCs w:val="24"/>
        </w:rPr>
        <w:t xml:space="preserve"> ACS data as a truth set and then </w:t>
      </w:r>
      <w:proofErr w:type="gramStart"/>
      <w:r w:rsidR="00D85074">
        <w:rPr>
          <w:rFonts w:ascii="Times New Roman" w:hAnsi="Times New Roman" w:cs="Times New Roman"/>
          <w:sz w:val="24"/>
          <w:szCs w:val="24"/>
        </w:rPr>
        <w:t>uses</w:t>
      </w:r>
      <w:proofErr w:type="gramEnd"/>
      <w:r w:rsidR="00D85074">
        <w:rPr>
          <w:rFonts w:ascii="Times New Roman" w:hAnsi="Times New Roman" w:cs="Times New Roman"/>
          <w:sz w:val="24"/>
          <w:szCs w:val="24"/>
        </w:rPr>
        <w:t xml:space="preserve"> </w:t>
      </w:r>
      <w:r w:rsidR="00D85074">
        <w:rPr>
          <w:rFonts w:ascii="Times New Roman" w:hAnsi="Times New Roman" w:cs="Times New Roman"/>
          <w:sz w:val="24"/>
          <w:szCs w:val="24"/>
        </w:rPr>
        <w:lastRenderedPageBreak/>
        <w:t>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3D0DE843" w:rsidR="00FE109A"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ag1xGXH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xml:space="preserve">. They suggest using either </w:t>
      </w:r>
      <w:proofErr w:type="gramStart"/>
      <w:r w:rsidR="001563D9" w:rsidRPr="003C52A1">
        <w:rPr>
          <w:rFonts w:ascii="Times New Roman" w:hAnsi="Times New Roman" w:cs="Times New Roman"/>
          <w:sz w:val="24"/>
          <w:szCs w:val="24"/>
        </w:rPr>
        <w:t>the random</w:t>
      </w:r>
      <w:proofErr w:type="gramEnd"/>
      <w:r w:rsidR="001563D9" w:rsidRPr="003C52A1">
        <w:rPr>
          <w:rFonts w:ascii="Times New Roman" w:hAnsi="Times New Roman" w:cs="Times New Roman"/>
          <w:sz w:val="24"/>
          <w:szCs w:val="24"/>
        </w:rPr>
        <w:t xml:space="preserve">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59BCDC95" w14:textId="152D59FB" w:rsidR="00F45924" w:rsidRPr="003C52A1" w:rsidRDefault="00F45924" w:rsidP="006F673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business rules approach has utility as </w:t>
      </w:r>
      <w:proofErr w:type="gramStart"/>
      <w:r>
        <w:rPr>
          <w:rFonts w:ascii="Times New Roman" w:hAnsi="Times New Roman" w:cs="Times New Roman"/>
          <w:sz w:val="24"/>
          <w:szCs w:val="24"/>
        </w:rPr>
        <w:t>a</w:t>
      </w:r>
      <w:r w:rsidR="00C51886">
        <w:rPr>
          <w:rFonts w:ascii="Times New Roman" w:hAnsi="Times New Roman" w:cs="Times New Roman"/>
          <w:sz w:val="24"/>
          <w:szCs w:val="24"/>
        </w:rPr>
        <w:t>n</w:t>
      </w:r>
      <w:proofErr w:type="gramEnd"/>
      <w:r w:rsidR="00C51886">
        <w:rPr>
          <w:rFonts w:ascii="Times New Roman" w:hAnsi="Times New Roman" w:cs="Times New Roman"/>
          <w:sz w:val="24"/>
          <w:szCs w:val="24"/>
        </w:rPr>
        <w:t xml:space="preserve"> residency</w:t>
      </w:r>
      <w:r>
        <w:rPr>
          <w:rFonts w:ascii="Times New Roman" w:hAnsi="Times New Roman" w:cs="Times New Roman"/>
          <w:sz w:val="24"/>
          <w:szCs w:val="24"/>
        </w:rPr>
        <w:t xml:space="preserve"> estimator when paired with the last whole-universe dataset. </w:t>
      </w:r>
      <w:r w:rsidR="00C51886">
        <w:rPr>
          <w:rFonts w:ascii="Times New Roman" w:hAnsi="Times New Roman" w:cs="Times New Roman"/>
          <w:sz w:val="24"/>
          <w:szCs w:val="24"/>
        </w:rPr>
        <w:t xml:space="preserve">This approach basically uses business rules and sources to update the last whole-universe dataset from one year to another, but it can also be used to update a dataset </w:t>
      </w:r>
      <w:r w:rsidR="00370CB4">
        <w:rPr>
          <w:rFonts w:ascii="Times New Roman" w:hAnsi="Times New Roman" w:cs="Times New Roman"/>
          <w:sz w:val="24"/>
          <w:szCs w:val="24"/>
        </w:rPr>
        <w:t xml:space="preserve">at any interval or when the assumptions of the data no longer hold enough to update. Such could happen if </w:t>
      </w:r>
      <w:r w:rsidR="002C1286">
        <w:rPr>
          <w:rFonts w:ascii="Times New Roman" w:hAnsi="Times New Roman" w:cs="Times New Roman"/>
          <w:sz w:val="24"/>
          <w:szCs w:val="24"/>
        </w:rPr>
        <w:t xml:space="preserve">coefficients from a machine learning dataset are used in a period significantly different from the training </w:t>
      </w:r>
      <w:proofErr w:type="gramStart"/>
      <w:r w:rsidR="002C1286">
        <w:rPr>
          <w:rFonts w:ascii="Times New Roman" w:hAnsi="Times New Roman" w:cs="Times New Roman"/>
          <w:sz w:val="24"/>
          <w:szCs w:val="24"/>
        </w:rPr>
        <w:t>data’s</w:t>
      </w:r>
      <w:proofErr w:type="gramEnd"/>
      <w:r w:rsidR="002C1286">
        <w:rPr>
          <w:rFonts w:ascii="Times New Roman" w:hAnsi="Times New Roman" w:cs="Times New Roman"/>
          <w:sz w:val="24"/>
          <w:szCs w:val="24"/>
        </w:rPr>
        <w:t xml:space="preserve">. OLS and other traditional estimation methods would suffer from the same problem. </w:t>
      </w:r>
      <w:r w:rsidR="00370CB4">
        <w:rPr>
          <w:rFonts w:ascii="Times New Roman" w:hAnsi="Times New Roman" w:cs="Times New Roman"/>
          <w:sz w:val="24"/>
          <w:szCs w:val="24"/>
        </w:rPr>
        <w:t xml:space="preserve"> </w:t>
      </w:r>
    </w:p>
    <w:p w14:paraId="66495A46" w14:textId="1954416D"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w:t>
      </w:r>
      <w:r w:rsidR="00F45924">
        <w:rPr>
          <w:rFonts w:ascii="Times New Roman" w:hAnsi="Times New Roman" w:cs="Times New Roman"/>
          <w:sz w:val="24"/>
          <w:szCs w:val="24"/>
        </w:rPr>
        <w:t xml:space="preserve"> estimation</w:t>
      </w:r>
      <w:r w:rsidR="00F24DDC">
        <w:rPr>
          <w:rFonts w:ascii="Times New Roman" w:hAnsi="Times New Roman" w:cs="Times New Roman"/>
          <w:sz w:val="24"/>
          <w:szCs w:val="24"/>
        </w:rPr>
        <w:t xml:space="preserve">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 xml:space="preserve">objective is to update a particular data product with </w:t>
      </w:r>
      <w:r w:rsidR="002F028D">
        <w:rPr>
          <w:rFonts w:ascii="Times New Roman" w:hAnsi="Times New Roman" w:cs="Times New Roman"/>
          <w:sz w:val="24"/>
          <w:szCs w:val="24"/>
        </w:rPr>
        <w:lastRenderedPageBreak/>
        <w:t>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015E6261"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14B253A8"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E41419">
        <w:rPr>
          <w:rFonts w:ascii="Times New Roman" w:hAnsi="Times New Roman" w:cs="Times New Roman"/>
          <w:sz w:val="24"/>
          <w:szCs w:val="24"/>
        </w:rPr>
        <w:t xml:space="preserve"> from</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w:t>
      </w:r>
      <w:r w:rsidR="00D43E8C">
        <w:rPr>
          <w:rFonts w:ascii="Times New Roman" w:hAnsi="Times New Roman" w:cs="Times New Roman"/>
          <w:sz w:val="24"/>
          <w:szCs w:val="24"/>
        </w:rPr>
        <w:t xml:space="preserve"> qui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xml:space="preserve">, and it </w:t>
      </w:r>
      <w:r w:rsidR="00587D52" w:rsidRPr="006F673C">
        <w:rPr>
          <w:rFonts w:ascii="Times New Roman" w:hAnsi="Times New Roman" w:cs="Times New Roman"/>
          <w:sz w:val="24"/>
          <w:szCs w:val="24"/>
        </w:rPr>
        <w:lastRenderedPageBreak/>
        <w:t>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31D13145" w:rsidR="002C5B66" w:rsidRPr="009F77F6" w:rsidRDefault="00D43E8C" w:rsidP="009F77F6">
      <w:pPr>
        <w:spacing w:line="480" w:lineRule="auto"/>
        <w:ind w:firstLine="720"/>
        <w:rPr>
          <w:rFonts w:ascii="Times New Roman" w:hAnsi="Times New Roman" w:cs="Times New Roman"/>
          <w:color w:val="C00000"/>
          <w:sz w:val="24"/>
          <w:szCs w:val="24"/>
        </w:rPr>
      </w:pPr>
      <w:r>
        <w:rPr>
          <w:rFonts w:ascii="Times New Roman" w:hAnsi="Times New Roman" w:cs="Times New Roman"/>
          <w:color w:val="C00000"/>
          <w:sz w:val="24"/>
          <w:szCs w:val="24"/>
        </w:rPr>
        <w:t>*** THIS PART IS VERY SUBJECT TO CHANGE</w:t>
      </w:r>
      <w:r w:rsidR="00D75355">
        <w:rPr>
          <w:rFonts w:ascii="Times New Roman" w:hAnsi="Times New Roman" w:cs="Times New Roman"/>
          <w:color w:val="C00000"/>
          <w:sz w:val="24"/>
          <w:szCs w:val="24"/>
        </w:rPr>
        <w:t xml:space="preserve"> (I got a lot of ideas that get better and better)</w:t>
      </w:r>
      <w:r>
        <w:rPr>
          <w:rFonts w:ascii="Times New Roman" w:hAnsi="Times New Roman" w:cs="Times New Roman"/>
          <w:color w:val="C00000"/>
          <w:sz w:val="24"/>
          <w:szCs w:val="24"/>
        </w:rPr>
        <w:t>***</w:t>
      </w:r>
      <w:r>
        <w:rPr>
          <w:rFonts w:ascii="Times New Roman" w:hAnsi="Times New Roman" w:cs="Times New Roman"/>
          <w:color w:val="C00000"/>
          <w:sz w:val="24"/>
          <w:szCs w:val="24"/>
        </w:rPr>
        <w:t xml:space="preserve"> </w:t>
      </w:r>
      <w:r w:rsidR="00235B61" w:rsidRPr="00D43E8C">
        <w:rPr>
          <w:rFonts w:ascii="Times New Roman" w:hAnsi="Times New Roman" w:cs="Times New Roman"/>
          <w:color w:val="C00000"/>
          <w:sz w:val="24"/>
          <w:szCs w:val="24"/>
        </w:rPr>
        <w:t xml:space="preserve">From here the mini-Person Place table will be collapsed with a </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GROUP BY</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 xml:space="preserve"> function, that will count the number of sources supporting a particular PIK/MAFID pair, with the first observed date for that pair being recorded. </w:t>
      </w:r>
      <w:r w:rsidR="000F53F7" w:rsidRPr="00D43E8C">
        <w:rPr>
          <w:rFonts w:ascii="Times New Roman" w:hAnsi="Times New Roman" w:cs="Times New Roman"/>
          <w:color w:val="C00000"/>
          <w:sz w:val="24"/>
          <w:szCs w:val="24"/>
        </w:rPr>
        <w:t xml:space="preserve">PIK/MAFID pairs will be selected first if the first observed date is within a month of the reference date, the number of sources corroborating the PIK/MAFID pair is </w:t>
      </w:r>
      <w:r w:rsidR="00F21CB7">
        <w:rPr>
          <w:rFonts w:ascii="Times New Roman" w:hAnsi="Times New Roman" w:cs="Times New Roman"/>
          <w:color w:val="C00000"/>
          <w:sz w:val="24"/>
          <w:szCs w:val="24"/>
        </w:rPr>
        <w:t>four</w:t>
      </w:r>
      <w:r w:rsidR="000F53F7" w:rsidRPr="00D43E8C">
        <w:rPr>
          <w:rFonts w:ascii="Times New Roman" w:hAnsi="Times New Roman" w:cs="Times New Roman"/>
          <w:color w:val="C00000"/>
          <w:sz w:val="24"/>
          <w:szCs w:val="24"/>
        </w:rPr>
        <w:t xml:space="preserve"> or more</w:t>
      </w:r>
      <w:r w:rsidR="00115629" w:rsidRPr="00D43E8C">
        <w:rPr>
          <w:rFonts w:ascii="Times New Roman" w:hAnsi="Times New Roman" w:cs="Times New Roman"/>
          <w:color w:val="C00000"/>
          <w:sz w:val="24"/>
          <w:szCs w:val="24"/>
        </w:rPr>
        <w:t xml:space="preserve">. When there is no available match for those conditions, PIK/MAFID pairs will be chosen if the difference between </w:t>
      </w:r>
      <w:r w:rsidR="006674CD" w:rsidRPr="00D43E8C">
        <w:rPr>
          <w:rFonts w:ascii="Times New Roman" w:hAnsi="Times New Roman" w:cs="Times New Roman"/>
          <w:color w:val="C00000"/>
          <w:sz w:val="24"/>
          <w:szCs w:val="24"/>
        </w:rPr>
        <w:t xml:space="preserve">the first observation date and the reference date is less than 90 </w:t>
      </w:r>
      <w:r w:rsidR="003D4D8E" w:rsidRPr="00D43E8C">
        <w:rPr>
          <w:rFonts w:ascii="Times New Roman" w:hAnsi="Times New Roman" w:cs="Times New Roman"/>
          <w:color w:val="C00000"/>
          <w:sz w:val="24"/>
          <w:szCs w:val="24"/>
        </w:rPr>
        <w:t>days,</w:t>
      </w:r>
      <w:r w:rsidR="006674CD" w:rsidRPr="00D43E8C">
        <w:rPr>
          <w:rFonts w:ascii="Times New Roman" w:hAnsi="Times New Roman" w:cs="Times New Roman"/>
          <w:color w:val="C00000"/>
          <w:sz w:val="24"/>
          <w:szCs w:val="24"/>
        </w:rPr>
        <w:t xml:space="preserve"> and the number of corroborating sources is larger than two. Failing those conditions, the PIK/MAFID pairs with the highest source count will be pick with the earliest first observation date being the tie breaker</w:t>
      </w:r>
      <w:r w:rsidR="006674CD" w:rsidRPr="003D4D8E">
        <w:rPr>
          <w:rFonts w:ascii="Times New Roman" w:hAnsi="Times New Roman" w:cs="Times New Roman"/>
          <w:sz w:val="24"/>
          <w:szCs w:val="24"/>
        </w:rPr>
        <w:t xml:space="preserve">.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lastRenderedPageBreak/>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415BF5F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p>
    <w:p w14:paraId="74A6A6A7" w14:textId="5F71FD38"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2875CA">
        <w:rPr>
          <w:rFonts w:ascii="Times New Roman" w:hAnsi="Times New Roman" w:cs="Times New Roman"/>
          <w:sz w:val="24"/>
          <w:szCs w:val="24"/>
        </w:rPr>
        <w:t xml:space="preserve">Using the </w:t>
      </w:r>
      <w:proofErr w:type="spellStart"/>
      <w:r w:rsidR="002875CA">
        <w:rPr>
          <w:rFonts w:ascii="Times New Roman" w:hAnsi="Times New Roman" w:cs="Times New Roman"/>
          <w:sz w:val="24"/>
          <w:szCs w:val="24"/>
        </w:rPr>
        <w:t>Maf_Master</w:t>
      </w:r>
      <w:proofErr w:type="spellEnd"/>
      <w:r w:rsidR="002875CA">
        <w:rPr>
          <w:rFonts w:ascii="Times New Roman" w:hAnsi="Times New Roman" w:cs="Times New Roman"/>
          <w:sz w:val="24"/>
          <w:szCs w:val="24"/>
        </w:rPr>
        <w:t xml:space="preserve"> table</w:t>
      </w:r>
      <w:r w:rsidR="00AC18B9">
        <w:rPr>
          <w:rFonts w:ascii="Times New Roman" w:hAnsi="Times New Roman" w:cs="Times New Roman"/>
          <w:sz w:val="24"/>
          <w:szCs w:val="24"/>
        </w:rPr>
        <w:t xml:space="preserve">, I change retired MAFIDs to </w:t>
      </w:r>
      <w:r w:rsidR="00AC18B9" w:rsidRPr="006A2D83">
        <w:rPr>
          <w:rFonts w:ascii="Times New Roman" w:hAnsi="Times New Roman" w:cs="Times New Roman"/>
          <w:sz w:val="24"/>
          <w:szCs w:val="24"/>
        </w:rPr>
        <w:t xml:space="preserve">the </w:t>
      </w:r>
      <w:r w:rsidR="003D217A">
        <w:rPr>
          <w:rFonts w:ascii="Times New Roman" w:hAnsi="Times New Roman" w:cs="Times New Roman"/>
          <w:sz w:val="24"/>
          <w:szCs w:val="24"/>
        </w:rPr>
        <w:t>designated</w:t>
      </w:r>
      <w:r w:rsidR="00AC18B9">
        <w:rPr>
          <w:rFonts w:ascii="Times New Roman" w:hAnsi="Times New Roman" w:cs="Times New Roman"/>
          <w:sz w:val="24"/>
          <w:szCs w:val="24"/>
        </w:rPr>
        <w:t xml:space="preserve"> ‘surviving MAFIDs’</w:t>
      </w:r>
      <w:r w:rsidR="002875CA">
        <w:rPr>
          <w:rFonts w:ascii="Times New Roman" w:hAnsi="Times New Roman" w:cs="Times New Roman"/>
          <w:sz w:val="24"/>
          <w:szCs w:val="24"/>
        </w:rPr>
        <w:t xml:space="preserve"> </w:t>
      </w:r>
      <w:r w:rsidR="003D217A">
        <w:rPr>
          <w:rFonts w:ascii="Times New Roman" w:hAnsi="Times New Roman" w:cs="Times New Roman"/>
          <w:sz w:val="24"/>
          <w:szCs w:val="24"/>
        </w:rPr>
        <w:t>of that year</w:t>
      </w:r>
      <w:r w:rsidR="00AC18B9" w:rsidRPr="006A2D83">
        <w:rPr>
          <w:rFonts w:ascii="Times New Roman" w:hAnsi="Times New Roman" w:cs="Times New Roman"/>
          <w:sz w:val="24"/>
          <w:szCs w:val="24"/>
        </w:rPr>
        <w:t>.</w:t>
      </w:r>
      <w:r w:rsidR="00AC18B9">
        <w:rPr>
          <w:rFonts w:ascii="Times New Roman" w:hAnsi="Times New Roman" w:cs="Times New Roman"/>
          <w:sz w:val="24"/>
          <w:szCs w:val="24"/>
        </w:rPr>
        <w:t xml:space="preserve"> Many of the </w:t>
      </w:r>
      <w:r w:rsidR="00AC18B9" w:rsidRPr="006A2D83">
        <w:rPr>
          <w:rFonts w:ascii="Times New Roman" w:hAnsi="Times New Roman" w:cs="Times New Roman"/>
          <w:sz w:val="24"/>
          <w:szCs w:val="24"/>
        </w:rPr>
        <w:t>MAFIDs</w:t>
      </w:r>
      <w:r w:rsidR="00AC18B9">
        <w:rPr>
          <w:rFonts w:ascii="Times New Roman" w:hAnsi="Times New Roman" w:cs="Times New Roman"/>
          <w:sz w:val="24"/>
          <w:szCs w:val="24"/>
        </w:rPr>
        <w:t xml:space="preserve"> identified in the Person Place Table are MAFIDs that represented the same address at different points in time.</w:t>
      </w:r>
      <w:r w:rsidR="00E82E53">
        <w:rPr>
          <w:rFonts w:ascii="Times New Roman" w:hAnsi="Times New Roman" w:cs="Times New Roman"/>
          <w:sz w:val="24"/>
          <w:szCs w:val="24"/>
        </w:rPr>
        <w:t xml:space="preserve"> The </w:t>
      </w:r>
      <w:r w:rsidR="00DA786C">
        <w:rPr>
          <w:rFonts w:ascii="Times New Roman" w:hAnsi="Times New Roman" w:cs="Times New Roman"/>
          <w:sz w:val="24"/>
          <w:szCs w:val="24"/>
        </w:rPr>
        <w:t xml:space="preserve">transitive nature of MAFIDs and addresses necessitates a </w:t>
      </w:r>
      <w:r w:rsidR="00E66010">
        <w:rPr>
          <w:rFonts w:ascii="Times New Roman" w:hAnsi="Times New Roman" w:cs="Times New Roman"/>
          <w:sz w:val="24"/>
          <w:szCs w:val="24"/>
        </w:rPr>
        <w:t xml:space="preserve">longitudinal approach like the </w:t>
      </w:r>
      <w:proofErr w:type="spellStart"/>
      <w:r w:rsidR="00E66010">
        <w:rPr>
          <w:rFonts w:ascii="Times New Roman" w:hAnsi="Times New Roman" w:cs="Times New Roman"/>
          <w:sz w:val="24"/>
          <w:szCs w:val="24"/>
        </w:rPr>
        <w:t>Maf_Master</w:t>
      </w:r>
      <w:proofErr w:type="spellEnd"/>
      <w:r w:rsidR="00E66010">
        <w:rPr>
          <w:rFonts w:ascii="Times New Roman" w:hAnsi="Times New Roman" w:cs="Times New Roman"/>
          <w:sz w:val="24"/>
          <w:szCs w:val="24"/>
        </w:rPr>
        <w:t>.</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66C22850"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w:t>
      </w:r>
      <w:r w:rsidR="00E66010">
        <w:rPr>
          <w:rFonts w:ascii="Times New Roman" w:hAnsi="Times New Roman" w:cs="Times New Roman"/>
          <w:sz w:val="24"/>
          <w:szCs w:val="24"/>
        </w:rPr>
        <w:t>,</w:t>
      </w:r>
      <w:r w:rsidR="00B046C2">
        <w:rPr>
          <w:rFonts w:ascii="Times New Roman" w:hAnsi="Times New Roman" w:cs="Times New Roman"/>
          <w:sz w:val="24"/>
          <w:szCs w:val="24"/>
        </w:rPr>
        <w:t xml:space="preserve">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0231A73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 xml:space="preserve">s </w:t>
      </w:r>
      <w:proofErr w:type="gramStart"/>
      <w:r w:rsidR="00097CD3">
        <w:rPr>
          <w:rFonts w:ascii="Times New Roman" w:hAnsi="Times New Roman" w:cs="Times New Roman"/>
          <w:sz w:val="24"/>
          <w:szCs w:val="24"/>
        </w:rPr>
        <w:t>( including</w:t>
      </w:r>
      <w:proofErr w:type="gramEnd"/>
      <w:r w:rsidR="00097CD3">
        <w:rPr>
          <w:rFonts w:ascii="Times New Roman" w:hAnsi="Times New Roman" w:cs="Times New Roman"/>
          <w:sz w:val="24"/>
          <w:szCs w:val="24"/>
        </w:rPr>
        <w:t xml:space="preserve">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 xml:space="preserve">analyze the </w:t>
      </w:r>
      <w:proofErr w:type="gramStart"/>
      <w:r w:rsidR="00F3302C">
        <w:rPr>
          <w:rFonts w:ascii="Times New Roman" w:hAnsi="Times New Roman" w:cs="Times New Roman"/>
          <w:sz w:val="24"/>
          <w:szCs w:val="24"/>
        </w:rPr>
        <w:t>percent</w:t>
      </w:r>
      <w:proofErr w:type="gramEnd"/>
      <w:r w:rsidR="00F3302C">
        <w:rPr>
          <w:rFonts w:ascii="Times New Roman" w:hAnsi="Times New Roman" w:cs="Times New Roman"/>
          <w:sz w:val="24"/>
          <w:szCs w:val="24"/>
        </w:rPr>
        <w:t xml:space="preserve">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w:t>
      </w:r>
      <w:r w:rsidR="00DE5B43">
        <w:rPr>
          <w:rFonts w:ascii="Times New Roman" w:hAnsi="Times New Roman" w:cs="Times New Roman"/>
          <w:sz w:val="24"/>
          <w:szCs w:val="24"/>
        </w:rPr>
        <w:t xml:space="preserve"> Where computationally possible,</w:t>
      </w:r>
      <w:r w:rsidR="003F6C99">
        <w:rPr>
          <w:rFonts w:ascii="Times New Roman" w:hAnsi="Times New Roman" w:cs="Times New Roman"/>
          <w:sz w:val="24"/>
          <w:szCs w:val="24"/>
        </w:rPr>
        <w:t xml:space="preserve"> I will calculate Cohen’s Kappa</w:t>
      </w:r>
      <w:r w:rsidR="00096A53">
        <w:rPr>
          <w:rFonts w:ascii="Times New Roman" w:hAnsi="Times New Roman" w:cs="Times New Roman"/>
          <w:sz w:val="24"/>
          <w:szCs w:val="24"/>
        </w:rPr>
        <w:t xml:space="preserve">, a </w:t>
      </w:r>
      <w:r w:rsidR="003F6C99">
        <w:rPr>
          <w:rFonts w:ascii="Times New Roman" w:hAnsi="Times New Roman" w:cs="Times New Roman"/>
          <w:sz w:val="24"/>
          <w:szCs w:val="24"/>
        </w:rPr>
        <w:t xml:space="preserve">common </w:t>
      </w:r>
      <w:r w:rsidR="003F6C99" w:rsidRPr="006A2D83">
        <w:rPr>
          <w:rFonts w:ascii="Times New Roman" w:hAnsi="Times New Roman" w:cs="Times New Roman"/>
          <w:sz w:val="24"/>
          <w:szCs w:val="24"/>
        </w:rPr>
        <w:t>measure</w:t>
      </w:r>
      <w:r w:rsidR="003F6C99">
        <w:rPr>
          <w:rFonts w:ascii="Times New Roman" w:hAnsi="Times New Roman" w:cs="Times New Roman"/>
          <w:sz w:val="24"/>
          <w:szCs w:val="24"/>
        </w:rPr>
        <w:t xml:space="preserve">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r w:rsidR="00D75355">
        <w:rPr>
          <w:rFonts w:ascii="Times New Roman" w:hAnsi="Times New Roman" w:cs="Times New Roman"/>
          <w:sz w:val="24"/>
          <w:szCs w:val="24"/>
        </w:rPr>
        <w:t xml:space="preserve">These will build an argument that the BRAPPA and the PPM can be used in cross sectional analysis for people and places and are </w:t>
      </w:r>
      <w:proofErr w:type="gramStart"/>
      <w:r w:rsidR="00D75355">
        <w:rPr>
          <w:rFonts w:ascii="Times New Roman" w:hAnsi="Times New Roman" w:cs="Times New Roman"/>
          <w:sz w:val="24"/>
          <w:szCs w:val="24"/>
        </w:rPr>
        <w:t>similar to</w:t>
      </w:r>
      <w:proofErr w:type="gramEnd"/>
      <w:r w:rsidR="00D75355">
        <w:rPr>
          <w:rFonts w:ascii="Times New Roman" w:hAnsi="Times New Roman" w:cs="Times New Roman"/>
          <w:sz w:val="24"/>
          <w:szCs w:val="24"/>
        </w:rPr>
        <w:t xml:space="preserve"> the quality of a decennial Census. </w:t>
      </w:r>
      <w:r w:rsidR="0093446E">
        <w:rPr>
          <w:rFonts w:ascii="Times New Roman" w:hAnsi="Times New Roman" w:cs="Times New Roman"/>
          <w:sz w:val="24"/>
          <w:szCs w:val="24"/>
        </w:rPr>
        <w:t xml:space="preserve">The PPM already has analyses revealing it is close the Decennial census in a lot of ways, but this looks at PIK and MAFID </w:t>
      </w:r>
      <w:proofErr w:type="spellStart"/>
      <w:r w:rsidR="0093446E">
        <w:rPr>
          <w:rFonts w:ascii="Times New Roman" w:hAnsi="Times New Roman" w:cs="Times New Roman"/>
          <w:sz w:val="24"/>
          <w:szCs w:val="24"/>
        </w:rPr>
        <w:t>converage</w:t>
      </w:r>
      <w:proofErr w:type="spellEnd"/>
      <w:r w:rsidR="0093446E">
        <w:rPr>
          <w:rFonts w:ascii="Times New Roman" w:hAnsi="Times New Roman" w:cs="Times New Roman"/>
          <w:sz w:val="24"/>
          <w:szCs w:val="24"/>
        </w:rPr>
        <w:t xml:space="preserve"> and compares these with the ACS as well.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017E66BB" w14:textId="7C664D62" w:rsidR="00BE14DE"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2942"/>
        <w:gridCol w:w="1325"/>
        <w:gridCol w:w="1241"/>
        <w:gridCol w:w="1258"/>
        <w:gridCol w:w="1292"/>
        <w:gridCol w:w="1292"/>
      </w:tblGrid>
      <w:tr w:rsidR="00CF43AC" w14:paraId="04097604" w14:textId="77777777" w:rsidTr="00BB7A40">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Characteristics of 2020 Data Products. </w:t>
            </w:r>
          </w:p>
        </w:tc>
      </w:tr>
      <w:tr w:rsidR="00CF43AC" w14:paraId="00EDCD20" w14:textId="77777777" w:rsidTr="00C038EF">
        <w:tc>
          <w:tcPr>
            <w:tcW w:w="2942"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25"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241"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2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292"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292"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rsidTr="00C038EF">
        <w:tc>
          <w:tcPr>
            <w:tcW w:w="2942" w:type="dxa"/>
          </w:tcPr>
          <w:p w14:paraId="3DE304C4" w14:textId="77777777" w:rsidR="00CF43AC" w:rsidRDefault="002A5F1F" w:rsidP="00E00475">
            <w:pPr>
              <w:spacing w:line="480" w:lineRule="auto"/>
              <w:rPr>
                <w:rFonts w:ascii="Times New Roman" w:hAnsi="Times New Roman" w:cs="Times New Roman"/>
                <w:sz w:val="24"/>
                <w:szCs w:val="24"/>
              </w:rPr>
            </w:pPr>
            <w:r w:rsidRPr="006A2D83">
              <w:rPr>
                <w:rFonts w:ascii="Times New Roman" w:hAnsi="Times New Roman" w:cs="Times New Roman"/>
                <w:sz w:val="24"/>
                <w:szCs w:val="24"/>
              </w:rPr>
              <w:t>2020 Decennial Census Edited File (CEF)</w:t>
            </w:r>
          </w:p>
        </w:tc>
        <w:tc>
          <w:tcPr>
            <w:tcW w:w="1325" w:type="dxa"/>
          </w:tcPr>
          <w:p w14:paraId="493A9943" w14:textId="77777777" w:rsidR="00CF43AC" w:rsidRDefault="00CF43AC" w:rsidP="00E00475">
            <w:pPr>
              <w:spacing w:line="480" w:lineRule="auto"/>
              <w:rPr>
                <w:rFonts w:ascii="Times New Roman" w:hAnsi="Times New Roman" w:cs="Times New Roman"/>
                <w:sz w:val="24"/>
                <w:szCs w:val="24"/>
              </w:rPr>
            </w:pPr>
          </w:p>
        </w:tc>
        <w:tc>
          <w:tcPr>
            <w:tcW w:w="1241" w:type="dxa"/>
          </w:tcPr>
          <w:p w14:paraId="68167E46" w14:textId="77777777" w:rsidR="00CF43AC" w:rsidRDefault="00CF43AC" w:rsidP="00E00475">
            <w:pPr>
              <w:spacing w:line="480" w:lineRule="auto"/>
              <w:rPr>
                <w:rFonts w:ascii="Times New Roman" w:hAnsi="Times New Roman" w:cs="Times New Roman"/>
                <w:sz w:val="24"/>
                <w:szCs w:val="24"/>
              </w:rPr>
            </w:pPr>
          </w:p>
        </w:tc>
        <w:tc>
          <w:tcPr>
            <w:tcW w:w="12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292" w:type="dxa"/>
          </w:tcPr>
          <w:p w14:paraId="40F6C88E" w14:textId="77777777" w:rsidR="00CF43AC" w:rsidRDefault="00CF43AC" w:rsidP="00E00475">
            <w:pPr>
              <w:spacing w:line="480" w:lineRule="auto"/>
              <w:rPr>
                <w:rFonts w:ascii="Times New Roman" w:hAnsi="Times New Roman" w:cs="Times New Roman"/>
                <w:sz w:val="24"/>
                <w:szCs w:val="24"/>
              </w:rPr>
            </w:pPr>
          </w:p>
        </w:tc>
        <w:tc>
          <w:tcPr>
            <w:tcW w:w="1292"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rsidTr="00C038EF">
        <w:tc>
          <w:tcPr>
            <w:tcW w:w="2942" w:type="dxa"/>
          </w:tcPr>
          <w:p w14:paraId="0195B23C" w14:textId="77777777" w:rsidR="00CF43AC" w:rsidRDefault="002A5F1F" w:rsidP="00E00475">
            <w:pPr>
              <w:spacing w:line="480" w:lineRule="auto"/>
              <w:rPr>
                <w:rFonts w:ascii="Times New Roman" w:hAnsi="Times New Roman" w:cs="Times New Roman"/>
                <w:sz w:val="24"/>
                <w:szCs w:val="24"/>
              </w:rPr>
            </w:pPr>
            <w:r w:rsidRPr="006A2D83">
              <w:rPr>
                <w:rFonts w:ascii="Times New Roman" w:hAnsi="Times New Roman" w:cs="Times New Roman"/>
                <w:sz w:val="24"/>
                <w:szCs w:val="24"/>
              </w:rPr>
              <w:t>American Community Survey</w:t>
            </w:r>
          </w:p>
        </w:tc>
        <w:tc>
          <w:tcPr>
            <w:tcW w:w="1325" w:type="dxa"/>
          </w:tcPr>
          <w:p w14:paraId="66E34863" w14:textId="77777777" w:rsidR="00CF43AC" w:rsidRDefault="00CF43AC" w:rsidP="00E00475">
            <w:pPr>
              <w:spacing w:line="480" w:lineRule="auto"/>
              <w:rPr>
                <w:rFonts w:ascii="Times New Roman" w:hAnsi="Times New Roman" w:cs="Times New Roman"/>
                <w:sz w:val="24"/>
                <w:szCs w:val="24"/>
              </w:rPr>
            </w:pPr>
          </w:p>
        </w:tc>
        <w:tc>
          <w:tcPr>
            <w:tcW w:w="1241" w:type="dxa"/>
          </w:tcPr>
          <w:p w14:paraId="385CFEB2" w14:textId="77777777" w:rsidR="00CF43AC" w:rsidRDefault="00CF43AC" w:rsidP="00E00475">
            <w:pPr>
              <w:spacing w:line="480" w:lineRule="auto"/>
              <w:rPr>
                <w:rFonts w:ascii="Times New Roman" w:hAnsi="Times New Roman" w:cs="Times New Roman"/>
                <w:sz w:val="24"/>
                <w:szCs w:val="24"/>
              </w:rPr>
            </w:pPr>
          </w:p>
        </w:tc>
        <w:tc>
          <w:tcPr>
            <w:tcW w:w="12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292" w:type="dxa"/>
          </w:tcPr>
          <w:p w14:paraId="3D378D15" w14:textId="77777777" w:rsidR="00CF43AC" w:rsidRDefault="00CF43AC" w:rsidP="00E00475">
            <w:pPr>
              <w:spacing w:line="480" w:lineRule="auto"/>
              <w:rPr>
                <w:rFonts w:ascii="Times New Roman" w:hAnsi="Times New Roman" w:cs="Times New Roman"/>
                <w:sz w:val="24"/>
                <w:szCs w:val="24"/>
              </w:rPr>
            </w:pPr>
          </w:p>
        </w:tc>
        <w:tc>
          <w:tcPr>
            <w:tcW w:w="1292"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rsidTr="00C038EF">
        <w:tc>
          <w:tcPr>
            <w:tcW w:w="2942" w:type="dxa"/>
          </w:tcPr>
          <w:p w14:paraId="7341629D" w14:textId="77777777" w:rsidR="00CF43AC" w:rsidRDefault="002A5F1F" w:rsidP="00E00475">
            <w:pPr>
              <w:spacing w:line="480" w:lineRule="auto"/>
              <w:rPr>
                <w:rFonts w:ascii="Times New Roman" w:hAnsi="Times New Roman" w:cs="Times New Roman"/>
                <w:sz w:val="24"/>
                <w:szCs w:val="24"/>
              </w:rPr>
            </w:pPr>
            <w:proofErr w:type="spellStart"/>
            <w:r w:rsidRPr="006A2D83">
              <w:rPr>
                <w:rFonts w:ascii="Times New Roman" w:hAnsi="Times New Roman" w:cs="Times New Roman"/>
                <w:sz w:val="24"/>
                <w:szCs w:val="24"/>
              </w:rPr>
              <w:t>BRAPPA_full</w:t>
            </w:r>
            <w:proofErr w:type="spellEnd"/>
          </w:p>
        </w:tc>
        <w:tc>
          <w:tcPr>
            <w:tcW w:w="1325" w:type="dxa"/>
          </w:tcPr>
          <w:p w14:paraId="2E710836" w14:textId="77777777" w:rsidR="00CF43AC" w:rsidRDefault="00CF43AC" w:rsidP="00E00475">
            <w:pPr>
              <w:spacing w:line="480" w:lineRule="auto"/>
              <w:rPr>
                <w:rFonts w:ascii="Times New Roman" w:hAnsi="Times New Roman" w:cs="Times New Roman"/>
                <w:sz w:val="24"/>
                <w:szCs w:val="24"/>
              </w:rPr>
            </w:pPr>
          </w:p>
        </w:tc>
        <w:tc>
          <w:tcPr>
            <w:tcW w:w="1241" w:type="dxa"/>
          </w:tcPr>
          <w:p w14:paraId="4154DE1A" w14:textId="77777777" w:rsidR="00CF43AC" w:rsidRDefault="00CF43AC" w:rsidP="00E00475">
            <w:pPr>
              <w:spacing w:line="480" w:lineRule="auto"/>
              <w:rPr>
                <w:rFonts w:ascii="Times New Roman" w:hAnsi="Times New Roman" w:cs="Times New Roman"/>
                <w:sz w:val="24"/>
                <w:szCs w:val="24"/>
              </w:rPr>
            </w:pPr>
          </w:p>
        </w:tc>
        <w:tc>
          <w:tcPr>
            <w:tcW w:w="12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292" w:type="dxa"/>
          </w:tcPr>
          <w:p w14:paraId="02574FF6" w14:textId="77777777" w:rsidR="00CF43AC" w:rsidRDefault="00CF43AC" w:rsidP="00E00475">
            <w:pPr>
              <w:spacing w:line="480" w:lineRule="auto"/>
              <w:rPr>
                <w:rFonts w:ascii="Times New Roman" w:hAnsi="Times New Roman" w:cs="Times New Roman"/>
                <w:sz w:val="24"/>
                <w:szCs w:val="24"/>
              </w:rPr>
            </w:pPr>
          </w:p>
        </w:tc>
        <w:tc>
          <w:tcPr>
            <w:tcW w:w="1292"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rsidTr="00C038EF">
        <w:tc>
          <w:tcPr>
            <w:tcW w:w="2942" w:type="dxa"/>
          </w:tcPr>
          <w:p w14:paraId="222BE76B" w14:textId="77777777" w:rsidR="00CF43AC" w:rsidRDefault="002A5F1F" w:rsidP="00E00475">
            <w:pPr>
              <w:spacing w:line="480" w:lineRule="auto"/>
              <w:rPr>
                <w:rFonts w:ascii="Times New Roman" w:hAnsi="Times New Roman" w:cs="Times New Roman"/>
                <w:sz w:val="24"/>
                <w:szCs w:val="24"/>
              </w:rPr>
            </w:pPr>
            <w:proofErr w:type="spellStart"/>
            <w:r w:rsidRPr="006A2D83">
              <w:rPr>
                <w:rFonts w:ascii="Times New Roman" w:hAnsi="Times New Roman" w:cs="Times New Roman"/>
                <w:sz w:val="24"/>
                <w:szCs w:val="24"/>
              </w:rPr>
              <w:t>BRAPPA_full_prospective</w:t>
            </w:r>
            <w:proofErr w:type="spellEnd"/>
          </w:p>
        </w:tc>
        <w:tc>
          <w:tcPr>
            <w:tcW w:w="1325" w:type="dxa"/>
          </w:tcPr>
          <w:p w14:paraId="0959A6C0" w14:textId="77777777" w:rsidR="00CF43AC" w:rsidRDefault="00CF43AC" w:rsidP="00E00475">
            <w:pPr>
              <w:spacing w:line="480" w:lineRule="auto"/>
              <w:rPr>
                <w:rFonts w:ascii="Times New Roman" w:hAnsi="Times New Roman" w:cs="Times New Roman"/>
                <w:sz w:val="24"/>
                <w:szCs w:val="24"/>
              </w:rPr>
            </w:pPr>
          </w:p>
        </w:tc>
        <w:tc>
          <w:tcPr>
            <w:tcW w:w="1241" w:type="dxa"/>
          </w:tcPr>
          <w:p w14:paraId="4F5ED40A" w14:textId="77777777" w:rsidR="00CF43AC" w:rsidRDefault="00CF43AC" w:rsidP="00E00475">
            <w:pPr>
              <w:spacing w:line="480" w:lineRule="auto"/>
              <w:rPr>
                <w:rFonts w:ascii="Times New Roman" w:hAnsi="Times New Roman" w:cs="Times New Roman"/>
                <w:sz w:val="24"/>
                <w:szCs w:val="24"/>
              </w:rPr>
            </w:pPr>
          </w:p>
        </w:tc>
        <w:tc>
          <w:tcPr>
            <w:tcW w:w="12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292" w:type="dxa"/>
          </w:tcPr>
          <w:p w14:paraId="0FA386B8" w14:textId="77777777" w:rsidR="00CF43AC" w:rsidRDefault="00CF43AC" w:rsidP="00E00475">
            <w:pPr>
              <w:spacing w:line="480" w:lineRule="auto"/>
              <w:rPr>
                <w:rFonts w:ascii="Times New Roman" w:hAnsi="Times New Roman" w:cs="Times New Roman"/>
                <w:sz w:val="24"/>
                <w:szCs w:val="24"/>
              </w:rPr>
            </w:pPr>
          </w:p>
        </w:tc>
        <w:tc>
          <w:tcPr>
            <w:tcW w:w="1292" w:type="dxa"/>
          </w:tcPr>
          <w:p w14:paraId="0F740269" w14:textId="77777777" w:rsidR="00CF43AC" w:rsidRDefault="00CF43AC" w:rsidP="00E00475">
            <w:pPr>
              <w:spacing w:line="480" w:lineRule="auto"/>
              <w:rPr>
                <w:rFonts w:ascii="Times New Roman" w:hAnsi="Times New Roman" w:cs="Times New Roman"/>
                <w:sz w:val="24"/>
                <w:szCs w:val="24"/>
              </w:rPr>
            </w:pPr>
          </w:p>
        </w:tc>
      </w:tr>
      <w:tr w:rsidR="00C038EF" w:rsidRPr="006A2D83" w14:paraId="4EE1F9D0" w14:textId="77777777" w:rsidTr="002A5F1F">
        <w:tc>
          <w:tcPr>
            <w:tcW w:w="2942" w:type="dxa"/>
          </w:tcPr>
          <w:p w14:paraId="4368FDD7" w14:textId="77777777" w:rsidR="002A5F1F" w:rsidRPr="006A2D83" w:rsidRDefault="002A5F1F" w:rsidP="002A5F1F">
            <w:pPr>
              <w:spacing w:line="480" w:lineRule="auto"/>
              <w:rPr>
                <w:rFonts w:ascii="Times New Roman" w:hAnsi="Times New Roman" w:cs="Times New Roman"/>
                <w:sz w:val="24"/>
                <w:szCs w:val="24"/>
              </w:rPr>
            </w:pPr>
            <w:proofErr w:type="spellStart"/>
            <w:r w:rsidRPr="006A2D83">
              <w:rPr>
                <w:rFonts w:ascii="Times New Roman" w:hAnsi="Times New Roman" w:cs="Times New Roman"/>
                <w:sz w:val="24"/>
                <w:szCs w:val="24"/>
              </w:rPr>
              <w:t>BRAPPA_full_retrospective</w:t>
            </w:r>
            <w:proofErr w:type="spellEnd"/>
          </w:p>
        </w:tc>
        <w:tc>
          <w:tcPr>
            <w:tcW w:w="1325" w:type="dxa"/>
          </w:tcPr>
          <w:p w14:paraId="2DDEEA50" w14:textId="77777777" w:rsidR="002A5F1F" w:rsidRPr="006A2D83" w:rsidRDefault="002A5F1F" w:rsidP="002A5F1F">
            <w:pPr>
              <w:spacing w:line="480" w:lineRule="auto"/>
              <w:rPr>
                <w:rFonts w:ascii="Times New Roman" w:hAnsi="Times New Roman" w:cs="Times New Roman"/>
                <w:sz w:val="24"/>
                <w:szCs w:val="24"/>
              </w:rPr>
            </w:pPr>
          </w:p>
        </w:tc>
        <w:tc>
          <w:tcPr>
            <w:tcW w:w="1241" w:type="dxa"/>
          </w:tcPr>
          <w:p w14:paraId="5BCFC44B" w14:textId="77777777" w:rsidR="002A5F1F" w:rsidRPr="006A2D83" w:rsidRDefault="002A5F1F" w:rsidP="002A5F1F">
            <w:pPr>
              <w:spacing w:line="480" w:lineRule="auto"/>
              <w:rPr>
                <w:rFonts w:ascii="Times New Roman" w:hAnsi="Times New Roman" w:cs="Times New Roman"/>
                <w:sz w:val="24"/>
                <w:szCs w:val="24"/>
              </w:rPr>
            </w:pPr>
          </w:p>
        </w:tc>
        <w:tc>
          <w:tcPr>
            <w:tcW w:w="1258" w:type="dxa"/>
          </w:tcPr>
          <w:p w14:paraId="4CAA6B27"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40DDA550"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121BC85B" w14:textId="77777777" w:rsidR="002A5F1F" w:rsidRPr="006A2D83" w:rsidRDefault="002A5F1F" w:rsidP="002A5F1F">
            <w:pPr>
              <w:spacing w:line="480" w:lineRule="auto"/>
              <w:rPr>
                <w:rFonts w:ascii="Times New Roman" w:hAnsi="Times New Roman" w:cs="Times New Roman"/>
                <w:sz w:val="24"/>
                <w:szCs w:val="24"/>
              </w:rPr>
            </w:pPr>
          </w:p>
        </w:tc>
      </w:tr>
      <w:tr w:rsidR="00C038EF" w:rsidRPr="006A2D83" w14:paraId="185DE3C7" w14:textId="77777777" w:rsidTr="002A5F1F">
        <w:tc>
          <w:tcPr>
            <w:tcW w:w="2942" w:type="dxa"/>
          </w:tcPr>
          <w:p w14:paraId="5B628D3B" w14:textId="567AFF15" w:rsidR="002A5F1F" w:rsidRPr="006A2D83" w:rsidRDefault="002A5F1F" w:rsidP="002A5F1F">
            <w:pPr>
              <w:spacing w:line="480" w:lineRule="auto"/>
              <w:rPr>
                <w:rFonts w:ascii="Times New Roman" w:hAnsi="Times New Roman" w:cs="Times New Roman"/>
                <w:sz w:val="24"/>
                <w:szCs w:val="24"/>
              </w:rPr>
            </w:pPr>
            <w:r w:rsidRPr="006A2D83">
              <w:rPr>
                <w:rFonts w:ascii="Times New Roman" w:hAnsi="Times New Roman" w:cs="Times New Roman"/>
                <w:sz w:val="24"/>
                <w:szCs w:val="24"/>
              </w:rPr>
              <w:t>RF PPM 2019</w:t>
            </w:r>
          </w:p>
        </w:tc>
        <w:tc>
          <w:tcPr>
            <w:tcW w:w="1325" w:type="dxa"/>
          </w:tcPr>
          <w:p w14:paraId="6ED0FB47" w14:textId="77777777" w:rsidR="002A5F1F" w:rsidRPr="006A2D83" w:rsidRDefault="002A5F1F" w:rsidP="002A5F1F">
            <w:pPr>
              <w:spacing w:line="480" w:lineRule="auto"/>
              <w:rPr>
                <w:rFonts w:ascii="Times New Roman" w:hAnsi="Times New Roman" w:cs="Times New Roman"/>
                <w:sz w:val="24"/>
                <w:szCs w:val="24"/>
              </w:rPr>
            </w:pPr>
          </w:p>
        </w:tc>
        <w:tc>
          <w:tcPr>
            <w:tcW w:w="1241" w:type="dxa"/>
          </w:tcPr>
          <w:p w14:paraId="6244D3BE" w14:textId="77777777" w:rsidR="002A5F1F" w:rsidRPr="006A2D83" w:rsidRDefault="002A5F1F" w:rsidP="002A5F1F">
            <w:pPr>
              <w:spacing w:line="480" w:lineRule="auto"/>
              <w:rPr>
                <w:rFonts w:ascii="Times New Roman" w:hAnsi="Times New Roman" w:cs="Times New Roman"/>
                <w:sz w:val="24"/>
                <w:szCs w:val="24"/>
              </w:rPr>
            </w:pPr>
          </w:p>
        </w:tc>
        <w:tc>
          <w:tcPr>
            <w:tcW w:w="1258" w:type="dxa"/>
          </w:tcPr>
          <w:p w14:paraId="057C1118"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03A87CDF"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71CB1E7F" w14:textId="77777777" w:rsidR="002A5F1F" w:rsidRPr="006A2D83" w:rsidRDefault="002A5F1F" w:rsidP="002A5F1F">
            <w:pPr>
              <w:spacing w:line="480" w:lineRule="auto"/>
              <w:rPr>
                <w:rFonts w:ascii="Times New Roman" w:hAnsi="Times New Roman" w:cs="Times New Roman"/>
                <w:sz w:val="24"/>
                <w:szCs w:val="24"/>
              </w:rPr>
            </w:pPr>
          </w:p>
        </w:tc>
      </w:tr>
      <w:tr w:rsidR="00C038EF" w:rsidRPr="006A2D83" w14:paraId="245223EE" w14:textId="77777777" w:rsidTr="002A5F1F">
        <w:tc>
          <w:tcPr>
            <w:tcW w:w="2942" w:type="dxa"/>
          </w:tcPr>
          <w:p w14:paraId="0F38D5B2" w14:textId="47989C79" w:rsidR="002A5F1F" w:rsidRPr="006A2D83" w:rsidRDefault="002A5F1F" w:rsidP="002A5F1F">
            <w:pPr>
              <w:spacing w:line="480" w:lineRule="auto"/>
              <w:rPr>
                <w:rFonts w:ascii="Times New Roman" w:hAnsi="Times New Roman" w:cs="Times New Roman"/>
                <w:sz w:val="24"/>
                <w:szCs w:val="24"/>
              </w:rPr>
            </w:pPr>
            <w:r w:rsidRPr="006A2D83">
              <w:rPr>
                <w:rFonts w:ascii="Times New Roman" w:hAnsi="Times New Roman" w:cs="Times New Roman"/>
                <w:sz w:val="24"/>
                <w:szCs w:val="24"/>
              </w:rPr>
              <w:t>RF PPM 2020</w:t>
            </w:r>
          </w:p>
        </w:tc>
        <w:tc>
          <w:tcPr>
            <w:tcW w:w="1325" w:type="dxa"/>
          </w:tcPr>
          <w:p w14:paraId="126AD97F" w14:textId="77777777" w:rsidR="002A5F1F" w:rsidRPr="006A2D83" w:rsidRDefault="002A5F1F" w:rsidP="002A5F1F">
            <w:pPr>
              <w:spacing w:line="480" w:lineRule="auto"/>
              <w:rPr>
                <w:rFonts w:ascii="Times New Roman" w:hAnsi="Times New Roman" w:cs="Times New Roman"/>
                <w:sz w:val="24"/>
                <w:szCs w:val="24"/>
              </w:rPr>
            </w:pPr>
          </w:p>
        </w:tc>
        <w:tc>
          <w:tcPr>
            <w:tcW w:w="1241" w:type="dxa"/>
          </w:tcPr>
          <w:p w14:paraId="282689B9" w14:textId="77777777" w:rsidR="002A5F1F" w:rsidRPr="006A2D83" w:rsidRDefault="002A5F1F" w:rsidP="002A5F1F">
            <w:pPr>
              <w:spacing w:line="480" w:lineRule="auto"/>
              <w:rPr>
                <w:rFonts w:ascii="Times New Roman" w:hAnsi="Times New Roman" w:cs="Times New Roman"/>
                <w:sz w:val="24"/>
                <w:szCs w:val="24"/>
              </w:rPr>
            </w:pPr>
          </w:p>
        </w:tc>
        <w:tc>
          <w:tcPr>
            <w:tcW w:w="1258" w:type="dxa"/>
          </w:tcPr>
          <w:p w14:paraId="697E349A"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29B4F334" w14:textId="77777777" w:rsidR="002A5F1F" w:rsidRPr="006A2D83" w:rsidRDefault="002A5F1F" w:rsidP="002A5F1F">
            <w:pPr>
              <w:spacing w:line="480" w:lineRule="auto"/>
              <w:rPr>
                <w:rFonts w:ascii="Times New Roman" w:hAnsi="Times New Roman" w:cs="Times New Roman"/>
                <w:sz w:val="24"/>
                <w:szCs w:val="24"/>
              </w:rPr>
            </w:pPr>
          </w:p>
        </w:tc>
        <w:tc>
          <w:tcPr>
            <w:tcW w:w="1292" w:type="dxa"/>
          </w:tcPr>
          <w:p w14:paraId="1DE2E404" w14:textId="77777777" w:rsidR="002A5F1F" w:rsidRPr="006A2D83" w:rsidRDefault="002A5F1F" w:rsidP="002A5F1F">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BB7A40">
            <w:pPr>
              <w:spacing w:line="480" w:lineRule="auto"/>
              <w:rPr>
                <w:rFonts w:ascii="Times New Roman" w:hAnsi="Times New Roman" w:cs="Times New Roman"/>
                <w:sz w:val="24"/>
                <w:szCs w:val="24"/>
              </w:rPr>
            </w:pPr>
          </w:p>
        </w:tc>
        <w:tc>
          <w:tcPr>
            <w:tcW w:w="1136" w:type="dxa"/>
          </w:tcPr>
          <w:p w14:paraId="0124392D" w14:textId="77777777" w:rsidR="00CF43AC" w:rsidRDefault="00CF43AC" w:rsidP="00BB7A40">
            <w:pPr>
              <w:spacing w:line="480" w:lineRule="auto"/>
              <w:rPr>
                <w:rFonts w:ascii="Times New Roman" w:hAnsi="Times New Roman" w:cs="Times New Roman"/>
                <w:sz w:val="24"/>
                <w:szCs w:val="24"/>
              </w:rPr>
            </w:pPr>
          </w:p>
        </w:tc>
        <w:tc>
          <w:tcPr>
            <w:tcW w:w="1136" w:type="dxa"/>
          </w:tcPr>
          <w:p w14:paraId="77A035D4" w14:textId="77777777" w:rsidR="00CF43AC" w:rsidRDefault="00CF43AC" w:rsidP="00BB7A40">
            <w:pPr>
              <w:spacing w:line="480" w:lineRule="auto"/>
              <w:rPr>
                <w:rFonts w:ascii="Times New Roman" w:hAnsi="Times New Roman" w:cs="Times New Roman"/>
                <w:sz w:val="24"/>
                <w:szCs w:val="24"/>
              </w:rPr>
            </w:pPr>
          </w:p>
        </w:tc>
        <w:tc>
          <w:tcPr>
            <w:tcW w:w="1136" w:type="dxa"/>
          </w:tcPr>
          <w:p w14:paraId="5E4FD3C0" w14:textId="77777777" w:rsidR="00CF43AC" w:rsidRDefault="00CF43AC" w:rsidP="00BB7A40">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merican Community Survey</w:t>
            </w:r>
          </w:p>
        </w:tc>
        <w:tc>
          <w:tcPr>
            <w:tcW w:w="1190" w:type="dxa"/>
          </w:tcPr>
          <w:p w14:paraId="313866DC" w14:textId="22FFE0DA" w:rsidR="00CF43AC"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BB7A40">
            <w:pPr>
              <w:spacing w:line="480" w:lineRule="auto"/>
              <w:rPr>
                <w:rFonts w:ascii="Times New Roman" w:hAnsi="Times New Roman" w:cs="Times New Roman"/>
                <w:sz w:val="24"/>
                <w:szCs w:val="24"/>
              </w:rPr>
            </w:pPr>
          </w:p>
        </w:tc>
        <w:tc>
          <w:tcPr>
            <w:tcW w:w="1136" w:type="dxa"/>
          </w:tcPr>
          <w:p w14:paraId="0B692700" w14:textId="77777777" w:rsidR="00CF43AC" w:rsidRDefault="00CF43AC" w:rsidP="00BB7A40">
            <w:pPr>
              <w:spacing w:line="480" w:lineRule="auto"/>
              <w:rPr>
                <w:rFonts w:ascii="Times New Roman" w:hAnsi="Times New Roman" w:cs="Times New Roman"/>
                <w:sz w:val="24"/>
                <w:szCs w:val="24"/>
              </w:rPr>
            </w:pPr>
          </w:p>
        </w:tc>
        <w:tc>
          <w:tcPr>
            <w:tcW w:w="1136" w:type="dxa"/>
          </w:tcPr>
          <w:p w14:paraId="5E36A774" w14:textId="77777777" w:rsidR="00CF43AC" w:rsidRDefault="00CF43AC" w:rsidP="00BB7A40">
            <w:pPr>
              <w:spacing w:line="480" w:lineRule="auto"/>
              <w:rPr>
                <w:rFonts w:ascii="Times New Roman" w:hAnsi="Times New Roman" w:cs="Times New Roman"/>
                <w:sz w:val="24"/>
                <w:szCs w:val="24"/>
              </w:rPr>
            </w:pPr>
          </w:p>
        </w:tc>
        <w:tc>
          <w:tcPr>
            <w:tcW w:w="1136" w:type="dxa"/>
          </w:tcPr>
          <w:p w14:paraId="116F2816" w14:textId="77777777" w:rsidR="00CF43AC" w:rsidRDefault="00CF43AC" w:rsidP="00BB7A40">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BB7A40">
            <w:pPr>
              <w:spacing w:line="480" w:lineRule="auto"/>
              <w:rPr>
                <w:rFonts w:ascii="Times New Roman" w:hAnsi="Times New Roman" w:cs="Times New Roman"/>
                <w:sz w:val="24"/>
                <w:szCs w:val="24"/>
              </w:rPr>
            </w:pPr>
          </w:p>
        </w:tc>
        <w:tc>
          <w:tcPr>
            <w:tcW w:w="1136" w:type="dxa"/>
          </w:tcPr>
          <w:p w14:paraId="27BF8B03" w14:textId="77777777" w:rsidR="00CF43AC" w:rsidRDefault="00CF43AC" w:rsidP="00BB7A40">
            <w:pPr>
              <w:spacing w:line="480" w:lineRule="auto"/>
              <w:rPr>
                <w:rFonts w:ascii="Times New Roman" w:hAnsi="Times New Roman" w:cs="Times New Roman"/>
                <w:sz w:val="24"/>
                <w:szCs w:val="24"/>
              </w:rPr>
            </w:pPr>
          </w:p>
        </w:tc>
        <w:tc>
          <w:tcPr>
            <w:tcW w:w="1136" w:type="dxa"/>
          </w:tcPr>
          <w:p w14:paraId="154B2A14" w14:textId="77777777" w:rsidR="00CF43AC" w:rsidRDefault="00CF43AC" w:rsidP="00BB7A40">
            <w:pPr>
              <w:spacing w:line="480" w:lineRule="auto"/>
              <w:rPr>
                <w:rFonts w:ascii="Times New Roman" w:hAnsi="Times New Roman" w:cs="Times New Roman"/>
                <w:sz w:val="24"/>
                <w:szCs w:val="24"/>
              </w:rPr>
            </w:pPr>
          </w:p>
        </w:tc>
        <w:tc>
          <w:tcPr>
            <w:tcW w:w="1136" w:type="dxa"/>
          </w:tcPr>
          <w:p w14:paraId="739CC053" w14:textId="77777777" w:rsidR="00CF43AC" w:rsidRDefault="00CF43AC" w:rsidP="00BB7A40">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BB7A40">
            <w:pPr>
              <w:spacing w:line="480" w:lineRule="auto"/>
              <w:rPr>
                <w:rFonts w:ascii="Times New Roman" w:hAnsi="Times New Roman" w:cs="Times New Roman"/>
                <w:sz w:val="24"/>
                <w:szCs w:val="24"/>
              </w:rPr>
            </w:pPr>
          </w:p>
        </w:tc>
        <w:tc>
          <w:tcPr>
            <w:tcW w:w="1136" w:type="dxa"/>
          </w:tcPr>
          <w:p w14:paraId="7E97B74D" w14:textId="77777777" w:rsidR="00CF43AC" w:rsidRDefault="00CF43AC" w:rsidP="00BB7A40">
            <w:pPr>
              <w:spacing w:line="480" w:lineRule="auto"/>
              <w:rPr>
                <w:rFonts w:ascii="Times New Roman" w:hAnsi="Times New Roman" w:cs="Times New Roman"/>
                <w:sz w:val="24"/>
                <w:szCs w:val="24"/>
              </w:rPr>
            </w:pPr>
          </w:p>
        </w:tc>
        <w:tc>
          <w:tcPr>
            <w:tcW w:w="1136" w:type="dxa"/>
          </w:tcPr>
          <w:p w14:paraId="51F29BD0" w14:textId="77777777" w:rsidR="00CF43AC" w:rsidRDefault="00CF43AC" w:rsidP="00BB7A40">
            <w:pPr>
              <w:spacing w:line="480" w:lineRule="auto"/>
              <w:rPr>
                <w:rFonts w:ascii="Times New Roman" w:hAnsi="Times New Roman" w:cs="Times New Roman"/>
                <w:sz w:val="24"/>
                <w:szCs w:val="24"/>
              </w:rPr>
            </w:pPr>
          </w:p>
        </w:tc>
        <w:tc>
          <w:tcPr>
            <w:tcW w:w="1136" w:type="dxa"/>
          </w:tcPr>
          <w:p w14:paraId="7AE1B82F" w14:textId="77777777" w:rsidR="00CF43AC" w:rsidRDefault="00CF43AC" w:rsidP="00BB7A40">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BB7A4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BB7A40">
            <w:pPr>
              <w:spacing w:line="480" w:lineRule="auto"/>
              <w:rPr>
                <w:rFonts w:ascii="Times New Roman" w:hAnsi="Times New Roman" w:cs="Times New Roman"/>
                <w:sz w:val="24"/>
                <w:szCs w:val="24"/>
              </w:rPr>
            </w:pPr>
          </w:p>
        </w:tc>
        <w:tc>
          <w:tcPr>
            <w:tcW w:w="1136" w:type="dxa"/>
          </w:tcPr>
          <w:p w14:paraId="54293353" w14:textId="77777777" w:rsidR="00CF43AC" w:rsidRDefault="00CF43AC" w:rsidP="00BB7A40">
            <w:pPr>
              <w:spacing w:line="480" w:lineRule="auto"/>
              <w:rPr>
                <w:rFonts w:ascii="Times New Roman" w:hAnsi="Times New Roman" w:cs="Times New Roman"/>
                <w:sz w:val="24"/>
                <w:szCs w:val="24"/>
              </w:rPr>
            </w:pPr>
          </w:p>
        </w:tc>
        <w:tc>
          <w:tcPr>
            <w:tcW w:w="1136" w:type="dxa"/>
          </w:tcPr>
          <w:p w14:paraId="1D8330EB" w14:textId="77777777" w:rsidR="00CF43AC" w:rsidRDefault="00CF43AC" w:rsidP="00BB7A40">
            <w:pPr>
              <w:spacing w:line="480" w:lineRule="auto"/>
              <w:rPr>
                <w:rFonts w:ascii="Times New Roman" w:hAnsi="Times New Roman" w:cs="Times New Roman"/>
                <w:sz w:val="24"/>
                <w:szCs w:val="24"/>
              </w:rPr>
            </w:pPr>
          </w:p>
        </w:tc>
        <w:tc>
          <w:tcPr>
            <w:tcW w:w="1136" w:type="dxa"/>
          </w:tcPr>
          <w:p w14:paraId="5097A932" w14:textId="77777777" w:rsidR="00CF43AC" w:rsidRDefault="00CF43AC" w:rsidP="00BB7A40">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BB7A40">
            <w:pPr>
              <w:spacing w:line="480" w:lineRule="auto"/>
              <w:rPr>
                <w:rFonts w:ascii="Times New Roman" w:hAnsi="Times New Roman" w:cs="Times New Roman"/>
                <w:sz w:val="24"/>
                <w:szCs w:val="24"/>
              </w:rPr>
            </w:pPr>
          </w:p>
        </w:tc>
        <w:tc>
          <w:tcPr>
            <w:tcW w:w="1136" w:type="dxa"/>
          </w:tcPr>
          <w:p w14:paraId="42C8D9D4" w14:textId="77777777" w:rsidR="00CF43AC" w:rsidRDefault="00CF43AC" w:rsidP="00BB7A40">
            <w:pPr>
              <w:spacing w:line="480" w:lineRule="auto"/>
              <w:rPr>
                <w:rFonts w:ascii="Times New Roman" w:hAnsi="Times New Roman" w:cs="Times New Roman"/>
                <w:sz w:val="24"/>
                <w:szCs w:val="24"/>
              </w:rPr>
            </w:pPr>
          </w:p>
        </w:tc>
        <w:tc>
          <w:tcPr>
            <w:tcW w:w="1136" w:type="dxa"/>
          </w:tcPr>
          <w:p w14:paraId="7015393E" w14:textId="77777777" w:rsidR="00CF43AC" w:rsidRDefault="00CF43AC" w:rsidP="00BB7A40">
            <w:pPr>
              <w:spacing w:line="480" w:lineRule="auto"/>
              <w:rPr>
                <w:rFonts w:ascii="Times New Roman" w:hAnsi="Times New Roman" w:cs="Times New Roman"/>
                <w:sz w:val="24"/>
                <w:szCs w:val="24"/>
              </w:rPr>
            </w:pPr>
          </w:p>
        </w:tc>
        <w:tc>
          <w:tcPr>
            <w:tcW w:w="1136" w:type="dxa"/>
          </w:tcPr>
          <w:p w14:paraId="4CE0BAF5" w14:textId="77777777" w:rsidR="00CF43AC" w:rsidRDefault="00CF43AC" w:rsidP="00BB7A40">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BB7A40">
            <w:pPr>
              <w:spacing w:line="480" w:lineRule="auto"/>
              <w:rPr>
                <w:rFonts w:ascii="Times New Roman" w:hAnsi="Times New Roman" w:cs="Times New Roman"/>
                <w:sz w:val="24"/>
                <w:szCs w:val="24"/>
              </w:rPr>
            </w:pPr>
          </w:p>
        </w:tc>
        <w:tc>
          <w:tcPr>
            <w:tcW w:w="1136" w:type="dxa"/>
          </w:tcPr>
          <w:p w14:paraId="2BB5E537" w14:textId="77777777" w:rsidR="00CF43AC" w:rsidRDefault="00CF43AC" w:rsidP="00BB7A40">
            <w:pPr>
              <w:spacing w:line="480" w:lineRule="auto"/>
              <w:rPr>
                <w:rFonts w:ascii="Times New Roman" w:hAnsi="Times New Roman" w:cs="Times New Roman"/>
                <w:sz w:val="24"/>
                <w:szCs w:val="24"/>
              </w:rPr>
            </w:pPr>
          </w:p>
        </w:tc>
        <w:tc>
          <w:tcPr>
            <w:tcW w:w="1136" w:type="dxa"/>
          </w:tcPr>
          <w:p w14:paraId="700881D6" w14:textId="77777777" w:rsidR="00CF43AC" w:rsidRDefault="00CF43AC" w:rsidP="00BB7A40">
            <w:pPr>
              <w:spacing w:line="480" w:lineRule="auto"/>
              <w:rPr>
                <w:rFonts w:ascii="Times New Roman" w:hAnsi="Times New Roman" w:cs="Times New Roman"/>
                <w:sz w:val="24"/>
                <w:szCs w:val="24"/>
              </w:rPr>
            </w:pPr>
          </w:p>
        </w:tc>
        <w:tc>
          <w:tcPr>
            <w:tcW w:w="1136" w:type="dxa"/>
          </w:tcPr>
          <w:p w14:paraId="62F96E26" w14:textId="77777777" w:rsidR="00CF43AC" w:rsidRDefault="00CF43AC" w:rsidP="00BB7A40">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5BACB444" w14:textId="4BB9DF81" w:rsidR="00565FF3" w:rsidRPr="003778F0"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tbl>
      <w:tblPr>
        <w:tblStyle w:val="TableGrid"/>
        <w:tblW w:w="9625" w:type="dxa"/>
        <w:tblLook w:val="04A0" w:firstRow="1" w:lastRow="0" w:firstColumn="1" w:lastColumn="0" w:noHBand="0" w:noVBand="1"/>
      </w:tblPr>
      <w:tblGrid>
        <w:gridCol w:w="2354"/>
        <w:gridCol w:w="1483"/>
        <w:gridCol w:w="1310"/>
        <w:gridCol w:w="843"/>
        <w:gridCol w:w="1483"/>
        <w:gridCol w:w="1310"/>
        <w:gridCol w:w="843"/>
      </w:tblGrid>
      <w:tr w:rsidR="00565FF3" w14:paraId="2470AB01" w14:textId="77777777" w:rsidTr="00C038EF">
        <w:tc>
          <w:tcPr>
            <w:tcW w:w="9625"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C038EF">
        <w:tc>
          <w:tcPr>
            <w:tcW w:w="2334" w:type="dxa"/>
          </w:tcPr>
          <w:p w14:paraId="17285F2A" w14:textId="77777777" w:rsidR="00091AC4" w:rsidRDefault="00091AC4" w:rsidP="00E00475">
            <w:pPr>
              <w:spacing w:line="480" w:lineRule="auto"/>
              <w:rPr>
                <w:rFonts w:ascii="Times New Roman" w:hAnsi="Times New Roman" w:cs="Times New Roman"/>
                <w:sz w:val="24"/>
                <w:szCs w:val="24"/>
              </w:rPr>
            </w:pPr>
          </w:p>
        </w:tc>
        <w:tc>
          <w:tcPr>
            <w:tcW w:w="3409"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82"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91AC4" w14:paraId="216900AC" w14:textId="77777777" w:rsidTr="00C038EF">
        <w:trPr>
          <w:trHeight w:val="1313"/>
        </w:trPr>
        <w:tc>
          <w:tcPr>
            <w:tcW w:w="2334"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73" w:type="dxa"/>
          </w:tcPr>
          <w:p w14:paraId="3C5D813F" w14:textId="45E9851C" w:rsidR="00091AC4" w:rsidRDefault="00A72650" w:rsidP="00091AC4">
            <w:pPr>
              <w:spacing w:line="480" w:lineRule="auto"/>
              <w:rPr>
                <w:rFonts w:ascii="Times New Roman" w:hAnsi="Times New Roman" w:cs="Times New Roman"/>
                <w:sz w:val="24"/>
                <w:szCs w:val="24"/>
              </w:rPr>
            </w:pPr>
            <w:r>
              <w:rPr>
                <w:rFonts w:ascii="Times New Roman" w:hAnsi="Times New Roman" w:cs="Times New Roman"/>
                <w:sz w:val="24"/>
                <w:szCs w:val="24"/>
              </w:rPr>
              <w:t>%</w:t>
            </w:r>
            <w:r w:rsidR="00091AC4">
              <w:rPr>
                <w:rFonts w:ascii="Times New Roman" w:hAnsi="Times New Roman" w:cs="Times New Roman"/>
                <w:sz w:val="24"/>
                <w:szCs w:val="24"/>
              </w:rPr>
              <w:t>Agreement</w:t>
            </w:r>
          </w:p>
        </w:tc>
        <w:tc>
          <w:tcPr>
            <w:tcW w:w="1299" w:type="dxa"/>
          </w:tcPr>
          <w:p w14:paraId="6A34101F" w14:textId="2AA4549F" w:rsidR="00091AC4" w:rsidRDefault="00D65E4D" w:rsidP="00091AC4">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837" w:type="dxa"/>
          </w:tcPr>
          <w:p w14:paraId="6A5B64FA" w14:textId="7D4F333F"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appa</w:t>
            </w:r>
          </w:p>
        </w:tc>
        <w:tc>
          <w:tcPr>
            <w:tcW w:w="1471" w:type="dxa"/>
          </w:tcPr>
          <w:p w14:paraId="4F3DC45A" w14:textId="626DEFC5" w:rsidR="00091AC4" w:rsidRDefault="00A72650" w:rsidP="00091AC4">
            <w:pPr>
              <w:spacing w:line="480" w:lineRule="auto"/>
              <w:rPr>
                <w:rFonts w:ascii="Times New Roman" w:hAnsi="Times New Roman" w:cs="Times New Roman"/>
                <w:sz w:val="24"/>
                <w:szCs w:val="24"/>
              </w:rPr>
            </w:pPr>
            <w:r>
              <w:rPr>
                <w:rFonts w:ascii="Times New Roman" w:hAnsi="Times New Roman" w:cs="Times New Roman"/>
                <w:sz w:val="24"/>
                <w:szCs w:val="24"/>
              </w:rPr>
              <w:t>%</w:t>
            </w:r>
            <w:r w:rsidR="00091AC4">
              <w:rPr>
                <w:rFonts w:ascii="Times New Roman" w:hAnsi="Times New Roman" w:cs="Times New Roman"/>
                <w:sz w:val="24"/>
                <w:szCs w:val="24"/>
              </w:rPr>
              <w:t>Agreement</w:t>
            </w:r>
          </w:p>
        </w:tc>
        <w:tc>
          <w:tcPr>
            <w:tcW w:w="1299" w:type="dxa"/>
          </w:tcPr>
          <w:p w14:paraId="0FA2A25D" w14:textId="2E944A62" w:rsidR="00091AC4" w:rsidRDefault="00A72650" w:rsidP="00091AC4">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1112" w:type="dxa"/>
          </w:tcPr>
          <w:p w14:paraId="6D3B9250" w14:textId="09F66813"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appa</w:t>
            </w:r>
          </w:p>
        </w:tc>
      </w:tr>
      <w:tr w:rsidR="003778F0" w14:paraId="6C2C9DAE" w14:textId="77777777" w:rsidTr="00C038EF">
        <w:tc>
          <w:tcPr>
            <w:tcW w:w="2334" w:type="dxa"/>
          </w:tcPr>
          <w:p w14:paraId="4ED81FBF" w14:textId="79ED04DF"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273" w:type="dxa"/>
          </w:tcPr>
          <w:p w14:paraId="5446C5D1" w14:textId="77777777" w:rsidR="003778F0" w:rsidRDefault="003778F0" w:rsidP="003778F0">
            <w:pPr>
              <w:spacing w:line="480" w:lineRule="auto"/>
              <w:rPr>
                <w:rFonts w:ascii="Times New Roman" w:hAnsi="Times New Roman" w:cs="Times New Roman"/>
                <w:sz w:val="24"/>
                <w:szCs w:val="24"/>
              </w:rPr>
            </w:pPr>
          </w:p>
        </w:tc>
        <w:tc>
          <w:tcPr>
            <w:tcW w:w="1299" w:type="dxa"/>
          </w:tcPr>
          <w:p w14:paraId="3A1FBE30" w14:textId="77777777" w:rsidR="003778F0" w:rsidRDefault="003778F0" w:rsidP="003778F0">
            <w:pPr>
              <w:spacing w:line="480" w:lineRule="auto"/>
              <w:rPr>
                <w:rFonts w:ascii="Times New Roman" w:hAnsi="Times New Roman" w:cs="Times New Roman"/>
                <w:sz w:val="24"/>
                <w:szCs w:val="24"/>
              </w:rPr>
            </w:pPr>
          </w:p>
        </w:tc>
        <w:tc>
          <w:tcPr>
            <w:tcW w:w="837" w:type="dxa"/>
          </w:tcPr>
          <w:p w14:paraId="6ED01A6A" w14:textId="77777777" w:rsidR="003778F0" w:rsidRDefault="003778F0" w:rsidP="003778F0">
            <w:pPr>
              <w:spacing w:line="480" w:lineRule="auto"/>
              <w:rPr>
                <w:rFonts w:ascii="Times New Roman" w:hAnsi="Times New Roman" w:cs="Times New Roman"/>
                <w:sz w:val="24"/>
                <w:szCs w:val="24"/>
              </w:rPr>
            </w:pPr>
          </w:p>
        </w:tc>
        <w:tc>
          <w:tcPr>
            <w:tcW w:w="1471" w:type="dxa"/>
          </w:tcPr>
          <w:p w14:paraId="409252B0" w14:textId="77777777" w:rsidR="003778F0" w:rsidRDefault="003778F0" w:rsidP="003778F0">
            <w:pPr>
              <w:spacing w:line="480" w:lineRule="auto"/>
              <w:rPr>
                <w:rFonts w:ascii="Times New Roman" w:hAnsi="Times New Roman" w:cs="Times New Roman"/>
                <w:sz w:val="24"/>
                <w:szCs w:val="24"/>
              </w:rPr>
            </w:pPr>
          </w:p>
        </w:tc>
        <w:tc>
          <w:tcPr>
            <w:tcW w:w="1299" w:type="dxa"/>
          </w:tcPr>
          <w:p w14:paraId="487AFF48" w14:textId="77777777" w:rsidR="003778F0" w:rsidRDefault="003778F0" w:rsidP="003778F0">
            <w:pPr>
              <w:spacing w:line="480" w:lineRule="auto"/>
              <w:rPr>
                <w:rFonts w:ascii="Times New Roman" w:hAnsi="Times New Roman" w:cs="Times New Roman"/>
                <w:sz w:val="24"/>
                <w:szCs w:val="24"/>
              </w:rPr>
            </w:pPr>
          </w:p>
        </w:tc>
        <w:tc>
          <w:tcPr>
            <w:tcW w:w="1112" w:type="dxa"/>
          </w:tcPr>
          <w:p w14:paraId="31A042BA" w14:textId="77777777" w:rsidR="003778F0" w:rsidRDefault="003778F0" w:rsidP="003778F0">
            <w:pPr>
              <w:spacing w:line="480" w:lineRule="auto"/>
              <w:rPr>
                <w:rFonts w:ascii="Times New Roman" w:hAnsi="Times New Roman" w:cs="Times New Roman"/>
                <w:sz w:val="24"/>
                <w:szCs w:val="24"/>
              </w:rPr>
            </w:pPr>
          </w:p>
        </w:tc>
      </w:tr>
      <w:tr w:rsidR="003778F0" w14:paraId="2E19304C" w14:textId="77777777" w:rsidTr="00C038EF">
        <w:tc>
          <w:tcPr>
            <w:tcW w:w="2334" w:type="dxa"/>
          </w:tcPr>
          <w:p w14:paraId="06A9FA53" w14:textId="4D03458B"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BRAPPA</w:t>
            </w:r>
          </w:p>
        </w:tc>
        <w:tc>
          <w:tcPr>
            <w:tcW w:w="1273" w:type="dxa"/>
          </w:tcPr>
          <w:p w14:paraId="41F4FB06" w14:textId="77777777" w:rsidR="003778F0" w:rsidRDefault="003778F0" w:rsidP="003778F0">
            <w:pPr>
              <w:spacing w:line="480" w:lineRule="auto"/>
              <w:rPr>
                <w:rFonts w:ascii="Times New Roman" w:hAnsi="Times New Roman" w:cs="Times New Roman"/>
                <w:sz w:val="24"/>
                <w:szCs w:val="24"/>
              </w:rPr>
            </w:pPr>
          </w:p>
        </w:tc>
        <w:tc>
          <w:tcPr>
            <w:tcW w:w="1299" w:type="dxa"/>
          </w:tcPr>
          <w:p w14:paraId="6E4EE9D9" w14:textId="77777777" w:rsidR="003778F0" w:rsidRDefault="003778F0" w:rsidP="003778F0">
            <w:pPr>
              <w:spacing w:line="480" w:lineRule="auto"/>
              <w:rPr>
                <w:rFonts w:ascii="Times New Roman" w:hAnsi="Times New Roman" w:cs="Times New Roman"/>
                <w:sz w:val="24"/>
                <w:szCs w:val="24"/>
              </w:rPr>
            </w:pPr>
          </w:p>
        </w:tc>
        <w:tc>
          <w:tcPr>
            <w:tcW w:w="837" w:type="dxa"/>
          </w:tcPr>
          <w:p w14:paraId="646E0D69" w14:textId="77777777" w:rsidR="003778F0" w:rsidRDefault="003778F0" w:rsidP="003778F0">
            <w:pPr>
              <w:spacing w:line="480" w:lineRule="auto"/>
              <w:rPr>
                <w:rFonts w:ascii="Times New Roman" w:hAnsi="Times New Roman" w:cs="Times New Roman"/>
                <w:sz w:val="24"/>
                <w:szCs w:val="24"/>
              </w:rPr>
            </w:pPr>
          </w:p>
        </w:tc>
        <w:tc>
          <w:tcPr>
            <w:tcW w:w="1471" w:type="dxa"/>
          </w:tcPr>
          <w:p w14:paraId="6D055E6B" w14:textId="77777777" w:rsidR="003778F0" w:rsidRDefault="003778F0" w:rsidP="003778F0">
            <w:pPr>
              <w:spacing w:line="480" w:lineRule="auto"/>
              <w:rPr>
                <w:rFonts w:ascii="Times New Roman" w:hAnsi="Times New Roman" w:cs="Times New Roman"/>
                <w:sz w:val="24"/>
                <w:szCs w:val="24"/>
              </w:rPr>
            </w:pPr>
          </w:p>
        </w:tc>
        <w:tc>
          <w:tcPr>
            <w:tcW w:w="1299" w:type="dxa"/>
          </w:tcPr>
          <w:p w14:paraId="02041095" w14:textId="77777777" w:rsidR="003778F0" w:rsidRDefault="003778F0" w:rsidP="003778F0">
            <w:pPr>
              <w:spacing w:line="480" w:lineRule="auto"/>
              <w:rPr>
                <w:rFonts w:ascii="Times New Roman" w:hAnsi="Times New Roman" w:cs="Times New Roman"/>
                <w:sz w:val="24"/>
                <w:szCs w:val="24"/>
              </w:rPr>
            </w:pPr>
          </w:p>
        </w:tc>
        <w:tc>
          <w:tcPr>
            <w:tcW w:w="1112" w:type="dxa"/>
          </w:tcPr>
          <w:p w14:paraId="70FCD235" w14:textId="77777777" w:rsidR="003778F0" w:rsidRDefault="003778F0" w:rsidP="003778F0">
            <w:pPr>
              <w:spacing w:line="480" w:lineRule="auto"/>
              <w:rPr>
                <w:rFonts w:ascii="Times New Roman" w:hAnsi="Times New Roman" w:cs="Times New Roman"/>
                <w:sz w:val="24"/>
                <w:szCs w:val="24"/>
              </w:rPr>
            </w:pPr>
          </w:p>
        </w:tc>
      </w:tr>
      <w:tr w:rsidR="003778F0" w14:paraId="2D8B2D72" w14:textId="77777777" w:rsidTr="00C038EF">
        <w:tc>
          <w:tcPr>
            <w:tcW w:w="2334" w:type="dxa"/>
          </w:tcPr>
          <w:p w14:paraId="175E9387" w14:textId="118FB885" w:rsidR="003778F0" w:rsidRDefault="003778F0" w:rsidP="003778F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RAPPA_prospective</w:t>
            </w:r>
            <w:proofErr w:type="spellEnd"/>
          </w:p>
        </w:tc>
        <w:tc>
          <w:tcPr>
            <w:tcW w:w="1273" w:type="dxa"/>
          </w:tcPr>
          <w:p w14:paraId="224E5333" w14:textId="77777777" w:rsidR="003778F0" w:rsidRDefault="003778F0" w:rsidP="003778F0">
            <w:pPr>
              <w:spacing w:line="480" w:lineRule="auto"/>
              <w:rPr>
                <w:rFonts w:ascii="Times New Roman" w:hAnsi="Times New Roman" w:cs="Times New Roman"/>
                <w:sz w:val="24"/>
                <w:szCs w:val="24"/>
              </w:rPr>
            </w:pPr>
          </w:p>
        </w:tc>
        <w:tc>
          <w:tcPr>
            <w:tcW w:w="1299" w:type="dxa"/>
          </w:tcPr>
          <w:p w14:paraId="31DA8500" w14:textId="77777777" w:rsidR="003778F0" w:rsidRDefault="003778F0" w:rsidP="003778F0">
            <w:pPr>
              <w:spacing w:line="480" w:lineRule="auto"/>
              <w:rPr>
                <w:rFonts w:ascii="Times New Roman" w:hAnsi="Times New Roman" w:cs="Times New Roman"/>
                <w:sz w:val="24"/>
                <w:szCs w:val="24"/>
              </w:rPr>
            </w:pPr>
          </w:p>
        </w:tc>
        <w:tc>
          <w:tcPr>
            <w:tcW w:w="837" w:type="dxa"/>
          </w:tcPr>
          <w:p w14:paraId="272D10B1" w14:textId="77777777" w:rsidR="003778F0" w:rsidRDefault="003778F0" w:rsidP="003778F0">
            <w:pPr>
              <w:spacing w:line="480" w:lineRule="auto"/>
              <w:rPr>
                <w:rFonts w:ascii="Times New Roman" w:hAnsi="Times New Roman" w:cs="Times New Roman"/>
                <w:sz w:val="24"/>
                <w:szCs w:val="24"/>
              </w:rPr>
            </w:pPr>
          </w:p>
        </w:tc>
        <w:tc>
          <w:tcPr>
            <w:tcW w:w="1471" w:type="dxa"/>
          </w:tcPr>
          <w:p w14:paraId="06E618EA" w14:textId="77777777" w:rsidR="003778F0" w:rsidRDefault="003778F0" w:rsidP="003778F0">
            <w:pPr>
              <w:spacing w:line="480" w:lineRule="auto"/>
              <w:rPr>
                <w:rFonts w:ascii="Times New Roman" w:hAnsi="Times New Roman" w:cs="Times New Roman"/>
                <w:sz w:val="24"/>
                <w:szCs w:val="24"/>
              </w:rPr>
            </w:pPr>
          </w:p>
        </w:tc>
        <w:tc>
          <w:tcPr>
            <w:tcW w:w="1299" w:type="dxa"/>
          </w:tcPr>
          <w:p w14:paraId="44568ED7" w14:textId="77777777" w:rsidR="003778F0" w:rsidRDefault="003778F0" w:rsidP="003778F0">
            <w:pPr>
              <w:spacing w:line="480" w:lineRule="auto"/>
              <w:rPr>
                <w:rFonts w:ascii="Times New Roman" w:hAnsi="Times New Roman" w:cs="Times New Roman"/>
                <w:sz w:val="24"/>
                <w:szCs w:val="24"/>
              </w:rPr>
            </w:pPr>
          </w:p>
        </w:tc>
        <w:tc>
          <w:tcPr>
            <w:tcW w:w="1112" w:type="dxa"/>
          </w:tcPr>
          <w:p w14:paraId="47B2B309" w14:textId="77777777" w:rsidR="003778F0" w:rsidRDefault="003778F0" w:rsidP="003778F0">
            <w:pPr>
              <w:spacing w:line="480" w:lineRule="auto"/>
              <w:rPr>
                <w:rFonts w:ascii="Times New Roman" w:hAnsi="Times New Roman" w:cs="Times New Roman"/>
                <w:sz w:val="24"/>
                <w:szCs w:val="24"/>
              </w:rPr>
            </w:pPr>
          </w:p>
        </w:tc>
      </w:tr>
      <w:tr w:rsidR="003778F0" w14:paraId="0CC58051" w14:textId="77777777" w:rsidTr="00C038EF">
        <w:tc>
          <w:tcPr>
            <w:tcW w:w="2334" w:type="dxa"/>
          </w:tcPr>
          <w:p w14:paraId="2D2A316D" w14:textId="51A683AF" w:rsidR="003778F0" w:rsidRDefault="003778F0" w:rsidP="003778F0">
            <w:pPr>
              <w:spacing w:line="480" w:lineRule="auto"/>
              <w:rPr>
                <w:rFonts w:ascii="Times New Roman" w:hAnsi="Times New Roman" w:cs="Times New Roman"/>
                <w:sz w:val="24"/>
                <w:szCs w:val="24"/>
              </w:rPr>
            </w:pPr>
            <w:proofErr w:type="spellStart"/>
            <w:r w:rsidRPr="006A2D83">
              <w:rPr>
                <w:rFonts w:ascii="Times New Roman" w:hAnsi="Times New Roman" w:cs="Times New Roman"/>
                <w:sz w:val="24"/>
                <w:szCs w:val="24"/>
              </w:rPr>
              <w:t>BRAPP</w:t>
            </w:r>
            <w:r>
              <w:rPr>
                <w:rFonts w:ascii="Times New Roman" w:hAnsi="Times New Roman" w:cs="Times New Roman"/>
                <w:sz w:val="24"/>
                <w:szCs w:val="24"/>
              </w:rPr>
              <w:t>_retrospective</w:t>
            </w:r>
            <w:proofErr w:type="spellEnd"/>
          </w:p>
        </w:tc>
        <w:tc>
          <w:tcPr>
            <w:tcW w:w="1273" w:type="dxa"/>
          </w:tcPr>
          <w:p w14:paraId="46B6FCE3" w14:textId="77777777" w:rsidR="003778F0" w:rsidRDefault="003778F0" w:rsidP="003778F0">
            <w:pPr>
              <w:spacing w:line="480" w:lineRule="auto"/>
              <w:rPr>
                <w:rFonts w:ascii="Times New Roman" w:hAnsi="Times New Roman" w:cs="Times New Roman"/>
                <w:sz w:val="24"/>
                <w:szCs w:val="24"/>
              </w:rPr>
            </w:pPr>
          </w:p>
        </w:tc>
        <w:tc>
          <w:tcPr>
            <w:tcW w:w="1299" w:type="dxa"/>
          </w:tcPr>
          <w:p w14:paraId="75106595" w14:textId="77777777" w:rsidR="003778F0" w:rsidRDefault="003778F0" w:rsidP="003778F0">
            <w:pPr>
              <w:spacing w:line="480" w:lineRule="auto"/>
              <w:rPr>
                <w:rFonts w:ascii="Times New Roman" w:hAnsi="Times New Roman" w:cs="Times New Roman"/>
                <w:sz w:val="24"/>
                <w:szCs w:val="24"/>
              </w:rPr>
            </w:pPr>
          </w:p>
        </w:tc>
        <w:tc>
          <w:tcPr>
            <w:tcW w:w="837" w:type="dxa"/>
          </w:tcPr>
          <w:p w14:paraId="1115EC29" w14:textId="77777777" w:rsidR="003778F0" w:rsidRDefault="003778F0" w:rsidP="003778F0">
            <w:pPr>
              <w:spacing w:line="480" w:lineRule="auto"/>
              <w:rPr>
                <w:rFonts w:ascii="Times New Roman" w:hAnsi="Times New Roman" w:cs="Times New Roman"/>
                <w:sz w:val="24"/>
                <w:szCs w:val="24"/>
              </w:rPr>
            </w:pPr>
          </w:p>
        </w:tc>
        <w:tc>
          <w:tcPr>
            <w:tcW w:w="1471" w:type="dxa"/>
          </w:tcPr>
          <w:p w14:paraId="11118B15" w14:textId="77777777" w:rsidR="003778F0" w:rsidRDefault="003778F0" w:rsidP="003778F0">
            <w:pPr>
              <w:spacing w:line="480" w:lineRule="auto"/>
              <w:rPr>
                <w:rFonts w:ascii="Times New Roman" w:hAnsi="Times New Roman" w:cs="Times New Roman"/>
                <w:sz w:val="24"/>
                <w:szCs w:val="24"/>
              </w:rPr>
            </w:pPr>
          </w:p>
        </w:tc>
        <w:tc>
          <w:tcPr>
            <w:tcW w:w="1299" w:type="dxa"/>
          </w:tcPr>
          <w:p w14:paraId="69116238" w14:textId="77777777" w:rsidR="003778F0" w:rsidRDefault="003778F0" w:rsidP="003778F0">
            <w:pPr>
              <w:spacing w:line="480" w:lineRule="auto"/>
              <w:rPr>
                <w:rFonts w:ascii="Times New Roman" w:hAnsi="Times New Roman" w:cs="Times New Roman"/>
                <w:sz w:val="24"/>
                <w:szCs w:val="24"/>
              </w:rPr>
            </w:pPr>
          </w:p>
        </w:tc>
        <w:tc>
          <w:tcPr>
            <w:tcW w:w="1112" w:type="dxa"/>
          </w:tcPr>
          <w:p w14:paraId="5AF1E405" w14:textId="77777777" w:rsidR="003778F0" w:rsidRDefault="003778F0" w:rsidP="003778F0">
            <w:pPr>
              <w:spacing w:line="480" w:lineRule="auto"/>
              <w:rPr>
                <w:rFonts w:ascii="Times New Roman" w:hAnsi="Times New Roman" w:cs="Times New Roman"/>
                <w:sz w:val="24"/>
                <w:szCs w:val="24"/>
              </w:rPr>
            </w:pPr>
          </w:p>
        </w:tc>
      </w:tr>
      <w:tr w:rsidR="003778F0" w14:paraId="0B919369" w14:textId="77777777" w:rsidTr="00C038EF">
        <w:tc>
          <w:tcPr>
            <w:tcW w:w="2334" w:type="dxa"/>
          </w:tcPr>
          <w:p w14:paraId="767F9296" w14:textId="08917172"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273" w:type="dxa"/>
          </w:tcPr>
          <w:p w14:paraId="1727744F" w14:textId="77777777" w:rsidR="003778F0" w:rsidRDefault="003778F0" w:rsidP="003778F0">
            <w:pPr>
              <w:spacing w:line="480" w:lineRule="auto"/>
              <w:rPr>
                <w:rFonts w:ascii="Times New Roman" w:hAnsi="Times New Roman" w:cs="Times New Roman"/>
                <w:sz w:val="24"/>
                <w:szCs w:val="24"/>
              </w:rPr>
            </w:pPr>
          </w:p>
        </w:tc>
        <w:tc>
          <w:tcPr>
            <w:tcW w:w="1299" w:type="dxa"/>
          </w:tcPr>
          <w:p w14:paraId="5FA5A6AE" w14:textId="77777777" w:rsidR="003778F0" w:rsidRDefault="003778F0" w:rsidP="003778F0">
            <w:pPr>
              <w:spacing w:line="480" w:lineRule="auto"/>
              <w:rPr>
                <w:rFonts w:ascii="Times New Roman" w:hAnsi="Times New Roman" w:cs="Times New Roman"/>
                <w:sz w:val="24"/>
                <w:szCs w:val="24"/>
              </w:rPr>
            </w:pPr>
          </w:p>
        </w:tc>
        <w:tc>
          <w:tcPr>
            <w:tcW w:w="837" w:type="dxa"/>
          </w:tcPr>
          <w:p w14:paraId="70F852F3" w14:textId="77777777" w:rsidR="003778F0" w:rsidRDefault="003778F0" w:rsidP="003778F0">
            <w:pPr>
              <w:spacing w:line="480" w:lineRule="auto"/>
              <w:rPr>
                <w:rFonts w:ascii="Times New Roman" w:hAnsi="Times New Roman" w:cs="Times New Roman"/>
                <w:sz w:val="24"/>
                <w:szCs w:val="24"/>
              </w:rPr>
            </w:pPr>
          </w:p>
        </w:tc>
        <w:tc>
          <w:tcPr>
            <w:tcW w:w="1471" w:type="dxa"/>
          </w:tcPr>
          <w:p w14:paraId="01932A25" w14:textId="77777777" w:rsidR="003778F0" w:rsidRDefault="003778F0" w:rsidP="003778F0">
            <w:pPr>
              <w:spacing w:line="480" w:lineRule="auto"/>
              <w:rPr>
                <w:rFonts w:ascii="Times New Roman" w:hAnsi="Times New Roman" w:cs="Times New Roman"/>
                <w:sz w:val="24"/>
                <w:szCs w:val="24"/>
              </w:rPr>
            </w:pPr>
          </w:p>
        </w:tc>
        <w:tc>
          <w:tcPr>
            <w:tcW w:w="1299" w:type="dxa"/>
          </w:tcPr>
          <w:p w14:paraId="05C47648" w14:textId="77777777" w:rsidR="003778F0" w:rsidRDefault="003778F0" w:rsidP="003778F0">
            <w:pPr>
              <w:spacing w:line="480" w:lineRule="auto"/>
              <w:rPr>
                <w:rFonts w:ascii="Times New Roman" w:hAnsi="Times New Roman" w:cs="Times New Roman"/>
                <w:sz w:val="24"/>
                <w:szCs w:val="24"/>
              </w:rPr>
            </w:pPr>
          </w:p>
        </w:tc>
        <w:tc>
          <w:tcPr>
            <w:tcW w:w="1112" w:type="dxa"/>
          </w:tcPr>
          <w:p w14:paraId="5CFA5B68" w14:textId="77777777" w:rsidR="003778F0" w:rsidRDefault="003778F0" w:rsidP="003778F0">
            <w:pPr>
              <w:spacing w:line="480" w:lineRule="auto"/>
              <w:rPr>
                <w:rFonts w:ascii="Times New Roman" w:hAnsi="Times New Roman" w:cs="Times New Roman"/>
                <w:sz w:val="24"/>
                <w:szCs w:val="24"/>
              </w:rPr>
            </w:pPr>
          </w:p>
        </w:tc>
      </w:tr>
      <w:tr w:rsidR="003778F0" w14:paraId="45724361" w14:textId="77777777" w:rsidTr="00C038EF">
        <w:tc>
          <w:tcPr>
            <w:tcW w:w="2334" w:type="dxa"/>
          </w:tcPr>
          <w:p w14:paraId="797A1288" w14:textId="4EB9CBB3"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273" w:type="dxa"/>
          </w:tcPr>
          <w:p w14:paraId="5B25D26E" w14:textId="77777777" w:rsidR="003778F0" w:rsidRDefault="003778F0" w:rsidP="003778F0">
            <w:pPr>
              <w:spacing w:line="480" w:lineRule="auto"/>
              <w:rPr>
                <w:rFonts w:ascii="Times New Roman" w:hAnsi="Times New Roman" w:cs="Times New Roman"/>
                <w:sz w:val="24"/>
                <w:szCs w:val="24"/>
              </w:rPr>
            </w:pPr>
          </w:p>
        </w:tc>
        <w:tc>
          <w:tcPr>
            <w:tcW w:w="1299" w:type="dxa"/>
          </w:tcPr>
          <w:p w14:paraId="5506BCDF" w14:textId="77777777" w:rsidR="003778F0" w:rsidRDefault="003778F0" w:rsidP="003778F0">
            <w:pPr>
              <w:spacing w:line="480" w:lineRule="auto"/>
              <w:rPr>
                <w:rFonts w:ascii="Times New Roman" w:hAnsi="Times New Roman" w:cs="Times New Roman"/>
                <w:sz w:val="24"/>
                <w:szCs w:val="24"/>
              </w:rPr>
            </w:pPr>
          </w:p>
        </w:tc>
        <w:tc>
          <w:tcPr>
            <w:tcW w:w="837" w:type="dxa"/>
          </w:tcPr>
          <w:p w14:paraId="7E889AF6" w14:textId="77777777" w:rsidR="003778F0" w:rsidRDefault="003778F0" w:rsidP="003778F0">
            <w:pPr>
              <w:spacing w:line="480" w:lineRule="auto"/>
              <w:rPr>
                <w:rFonts w:ascii="Times New Roman" w:hAnsi="Times New Roman" w:cs="Times New Roman"/>
                <w:sz w:val="24"/>
                <w:szCs w:val="24"/>
              </w:rPr>
            </w:pPr>
          </w:p>
        </w:tc>
        <w:tc>
          <w:tcPr>
            <w:tcW w:w="1471" w:type="dxa"/>
          </w:tcPr>
          <w:p w14:paraId="59ADDB68" w14:textId="77777777" w:rsidR="003778F0" w:rsidRDefault="003778F0" w:rsidP="003778F0">
            <w:pPr>
              <w:spacing w:line="480" w:lineRule="auto"/>
              <w:rPr>
                <w:rFonts w:ascii="Times New Roman" w:hAnsi="Times New Roman" w:cs="Times New Roman"/>
                <w:sz w:val="24"/>
                <w:szCs w:val="24"/>
              </w:rPr>
            </w:pPr>
          </w:p>
        </w:tc>
        <w:tc>
          <w:tcPr>
            <w:tcW w:w="1299" w:type="dxa"/>
          </w:tcPr>
          <w:p w14:paraId="7DC71159" w14:textId="77777777" w:rsidR="003778F0" w:rsidRDefault="003778F0" w:rsidP="003778F0">
            <w:pPr>
              <w:spacing w:line="480" w:lineRule="auto"/>
              <w:rPr>
                <w:rFonts w:ascii="Times New Roman" w:hAnsi="Times New Roman" w:cs="Times New Roman"/>
                <w:sz w:val="24"/>
                <w:szCs w:val="24"/>
              </w:rPr>
            </w:pPr>
          </w:p>
        </w:tc>
        <w:tc>
          <w:tcPr>
            <w:tcW w:w="1112" w:type="dxa"/>
          </w:tcPr>
          <w:p w14:paraId="58F18B1A" w14:textId="77777777" w:rsidR="003778F0" w:rsidRDefault="003778F0" w:rsidP="003778F0">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9805" w:type="dxa"/>
        <w:tblLayout w:type="fixed"/>
        <w:tblLook w:val="04A0" w:firstRow="1" w:lastRow="0" w:firstColumn="1" w:lastColumn="0" w:noHBand="0" w:noVBand="1"/>
      </w:tblPr>
      <w:tblGrid>
        <w:gridCol w:w="2369"/>
        <w:gridCol w:w="1417"/>
        <w:gridCol w:w="1253"/>
        <w:gridCol w:w="811"/>
        <w:gridCol w:w="1417"/>
        <w:gridCol w:w="1253"/>
        <w:gridCol w:w="854"/>
        <w:gridCol w:w="431"/>
      </w:tblGrid>
      <w:tr w:rsidR="00240DB0" w14:paraId="3812E7CF" w14:textId="77777777" w:rsidTr="00C038EF">
        <w:tc>
          <w:tcPr>
            <w:tcW w:w="9805" w:type="dxa"/>
            <w:gridSpan w:val="8"/>
          </w:tcPr>
          <w:p w14:paraId="4A65A25F" w14:textId="6658316F"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C038EF">
        <w:tc>
          <w:tcPr>
            <w:tcW w:w="2488" w:type="dxa"/>
          </w:tcPr>
          <w:p w14:paraId="19C1F818" w14:textId="77777777" w:rsidR="000355DA" w:rsidRDefault="000355DA" w:rsidP="00BB7A40">
            <w:pPr>
              <w:spacing w:line="480" w:lineRule="auto"/>
              <w:rPr>
                <w:rFonts w:ascii="Times New Roman" w:hAnsi="Times New Roman" w:cs="Times New Roman"/>
                <w:sz w:val="24"/>
                <w:szCs w:val="24"/>
              </w:rPr>
            </w:pPr>
          </w:p>
        </w:tc>
        <w:tc>
          <w:tcPr>
            <w:tcW w:w="3636" w:type="dxa"/>
            <w:gridSpan w:val="3"/>
          </w:tcPr>
          <w:p w14:paraId="567884CA" w14:textId="224F9966"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681" w:type="dxa"/>
            <w:gridSpan w:val="4"/>
          </w:tcPr>
          <w:p w14:paraId="1E60C58B" w14:textId="539BBDEE"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0355DA" w14:paraId="48AB8813" w14:textId="77777777" w:rsidTr="00C038EF">
        <w:trPr>
          <w:gridAfter w:val="1"/>
          <w:wAfter w:w="455" w:type="dxa"/>
        </w:trPr>
        <w:tc>
          <w:tcPr>
            <w:tcW w:w="2488"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483" w:type="dxa"/>
          </w:tcPr>
          <w:p w14:paraId="51F08E00" w14:textId="7C16A158" w:rsidR="000355DA" w:rsidRDefault="00A72650" w:rsidP="000355DA">
            <w:pPr>
              <w:spacing w:line="480" w:lineRule="auto"/>
              <w:rPr>
                <w:rFonts w:ascii="Times New Roman" w:hAnsi="Times New Roman" w:cs="Times New Roman"/>
                <w:sz w:val="24"/>
                <w:szCs w:val="24"/>
              </w:rPr>
            </w:pPr>
            <w:r>
              <w:rPr>
                <w:rFonts w:ascii="Times New Roman" w:hAnsi="Times New Roman" w:cs="Times New Roman"/>
                <w:sz w:val="24"/>
                <w:szCs w:val="24"/>
              </w:rPr>
              <w:t>%</w:t>
            </w:r>
            <w:r w:rsidR="000355DA">
              <w:rPr>
                <w:rFonts w:ascii="Times New Roman" w:hAnsi="Times New Roman" w:cs="Times New Roman"/>
                <w:sz w:val="24"/>
                <w:szCs w:val="24"/>
              </w:rPr>
              <w:t>Agreement</w:t>
            </w:r>
          </w:p>
        </w:tc>
        <w:tc>
          <w:tcPr>
            <w:tcW w:w="1310" w:type="dxa"/>
          </w:tcPr>
          <w:p w14:paraId="1484863F" w14:textId="0B38A5D5" w:rsidR="000355DA" w:rsidRDefault="00A72650" w:rsidP="000355DA">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843" w:type="dxa"/>
          </w:tcPr>
          <w:p w14:paraId="3B1ED61C" w14:textId="173E8F68"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appa</w:t>
            </w:r>
          </w:p>
        </w:tc>
        <w:tc>
          <w:tcPr>
            <w:tcW w:w="1483" w:type="dxa"/>
          </w:tcPr>
          <w:p w14:paraId="2908C4FE" w14:textId="56105701" w:rsidR="000355DA" w:rsidRDefault="00A72650" w:rsidP="000355DA">
            <w:pPr>
              <w:spacing w:line="480" w:lineRule="auto"/>
              <w:rPr>
                <w:rFonts w:ascii="Times New Roman" w:hAnsi="Times New Roman" w:cs="Times New Roman"/>
                <w:sz w:val="24"/>
                <w:szCs w:val="24"/>
              </w:rPr>
            </w:pPr>
            <w:r>
              <w:rPr>
                <w:rFonts w:ascii="Times New Roman" w:hAnsi="Times New Roman" w:cs="Times New Roman"/>
                <w:sz w:val="24"/>
                <w:szCs w:val="24"/>
              </w:rPr>
              <w:t>%</w:t>
            </w:r>
            <w:r w:rsidR="000355DA">
              <w:rPr>
                <w:rFonts w:ascii="Times New Roman" w:hAnsi="Times New Roman" w:cs="Times New Roman"/>
                <w:sz w:val="24"/>
                <w:szCs w:val="24"/>
              </w:rPr>
              <w:t>Agreement</w:t>
            </w:r>
          </w:p>
        </w:tc>
        <w:tc>
          <w:tcPr>
            <w:tcW w:w="1310" w:type="dxa"/>
          </w:tcPr>
          <w:p w14:paraId="507A0F6D" w14:textId="4BE6B37B" w:rsidR="000355DA" w:rsidRDefault="00A72650" w:rsidP="000355DA">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888" w:type="dxa"/>
          </w:tcPr>
          <w:p w14:paraId="75AEA98D" w14:textId="6C8041A9"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appa</w:t>
            </w:r>
          </w:p>
        </w:tc>
      </w:tr>
      <w:tr w:rsidR="00A51178" w14:paraId="33E78AD2" w14:textId="77777777" w:rsidTr="00C038EF">
        <w:trPr>
          <w:gridAfter w:val="1"/>
          <w:wAfter w:w="455" w:type="dxa"/>
        </w:trPr>
        <w:tc>
          <w:tcPr>
            <w:tcW w:w="2488" w:type="dxa"/>
          </w:tcPr>
          <w:p w14:paraId="7790127F" w14:textId="0F63D148"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 xml:space="preserve">2020 Decennial Census </w:t>
            </w:r>
          </w:p>
        </w:tc>
        <w:tc>
          <w:tcPr>
            <w:tcW w:w="1483" w:type="dxa"/>
          </w:tcPr>
          <w:p w14:paraId="6D228AEB" w14:textId="77777777" w:rsidR="00A51178" w:rsidRDefault="00A51178" w:rsidP="00A51178">
            <w:pPr>
              <w:spacing w:line="480" w:lineRule="auto"/>
              <w:rPr>
                <w:rFonts w:ascii="Times New Roman" w:hAnsi="Times New Roman" w:cs="Times New Roman"/>
                <w:sz w:val="24"/>
                <w:szCs w:val="24"/>
              </w:rPr>
            </w:pPr>
          </w:p>
        </w:tc>
        <w:tc>
          <w:tcPr>
            <w:tcW w:w="1310" w:type="dxa"/>
          </w:tcPr>
          <w:p w14:paraId="61385214" w14:textId="77777777" w:rsidR="00A51178" w:rsidRDefault="00A51178" w:rsidP="00A51178">
            <w:pPr>
              <w:spacing w:line="480" w:lineRule="auto"/>
              <w:rPr>
                <w:rFonts w:ascii="Times New Roman" w:hAnsi="Times New Roman" w:cs="Times New Roman"/>
                <w:sz w:val="24"/>
                <w:szCs w:val="24"/>
              </w:rPr>
            </w:pPr>
          </w:p>
        </w:tc>
        <w:tc>
          <w:tcPr>
            <w:tcW w:w="843" w:type="dxa"/>
          </w:tcPr>
          <w:p w14:paraId="48B1BB15" w14:textId="77777777" w:rsidR="00A51178" w:rsidRDefault="00A51178" w:rsidP="00A51178">
            <w:pPr>
              <w:spacing w:line="480" w:lineRule="auto"/>
              <w:rPr>
                <w:rFonts w:ascii="Times New Roman" w:hAnsi="Times New Roman" w:cs="Times New Roman"/>
                <w:sz w:val="24"/>
                <w:szCs w:val="24"/>
              </w:rPr>
            </w:pPr>
          </w:p>
        </w:tc>
        <w:tc>
          <w:tcPr>
            <w:tcW w:w="1483" w:type="dxa"/>
          </w:tcPr>
          <w:p w14:paraId="6562EB18" w14:textId="77777777" w:rsidR="00A51178" w:rsidRDefault="00A51178" w:rsidP="00A51178">
            <w:pPr>
              <w:spacing w:line="480" w:lineRule="auto"/>
              <w:rPr>
                <w:rFonts w:ascii="Times New Roman" w:hAnsi="Times New Roman" w:cs="Times New Roman"/>
                <w:sz w:val="24"/>
                <w:szCs w:val="24"/>
              </w:rPr>
            </w:pPr>
          </w:p>
        </w:tc>
        <w:tc>
          <w:tcPr>
            <w:tcW w:w="1310" w:type="dxa"/>
          </w:tcPr>
          <w:p w14:paraId="1EE1E916" w14:textId="77777777" w:rsidR="00A51178" w:rsidRDefault="00A51178" w:rsidP="00A51178">
            <w:pPr>
              <w:spacing w:line="480" w:lineRule="auto"/>
              <w:rPr>
                <w:rFonts w:ascii="Times New Roman" w:hAnsi="Times New Roman" w:cs="Times New Roman"/>
                <w:sz w:val="24"/>
                <w:szCs w:val="24"/>
              </w:rPr>
            </w:pPr>
          </w:p>
        </w:tc>
        <w:tc>
          <w:tcPr>
            <w:tcW w:w="888" w:type="dxa"/>
          </w:tcPr>
          <w:p w14:paraId="5BB7C403" w14:textId="77777777" w:rsidR="00A51178" w:rsidRDefault="00A51178" w:rsidP="00A51178">
            <w:pPr>
              <w:spacing w:line="480" w:lineRule="auto"/>
              <w:rPr>
                <w:rFonts w:ascii="Times New Roman" w:hAnsi="Times New Roman" w:cs="Times New Roman"/>
                <w:sz w:val="24"/>
                <w:szCs w:val="24"/>
              </w:rPr>
            </w:pPr>
          </w:p>
        </w:tc>
      </w:tr>
      <w:tr w:rsidR="00A51178" w14:paraId="09A9BE7C" w14:textId="77777777" w:rsidTr="00C038EF">
        <w:trPr>
          <w:gridAfter w:val="1"/>
          <w:wAfter w:w="455" w:type="dxa"/>
        </w:trPr>
        <w:tc>
          <w:tcPr>
            <w:tcW w:w="2488" w:type="dxa"/>
          </w:tcPr>
          <w:p w14:paraId="396367CA" w14:textId="03606564"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BRAPPA</w:t>
            </w:r>
          </w:p>
        </w:tc>
        <w:tc>
          <w:tcPr>
            <w:tcW w:w="1483" w:type="dxa"/>
          </w:tcPr>
          <w:p w14:paraId="35917DEF" w14:textId="77777777" w:rsidR="00A51178" w:rsidRDefault="00A51178" w:rsidP="00A51178">
            <w:pPr>
              <w:spacing w:line="480" w:lineRule="auto"/>
              <w:rPr>
                <w:rFonts w:ascii="Times New Roman" w:hAnsi="Times New Roman" w:cs="Times New Roman"/>
                <w:sz w:val="24"/>
                <w:szCs w:val="24"/>
              </w:rPr>
            </w:pPr>
          </w:p>
        </w:tc>
        <w:tc>
          <w:tcPr>
            <w:tcW w:w="1310" w:type="dxa"/>
          </w:tcPr>
          <w:p w14:paraId="29991397" w14:textId="77777777" w:rsidR="00A51178" w:rsidRDefault="00A51178" w:rsidP="00A51178">
            <w:pPr>
              <w:spacing w:line="480" w:lineRule="auto"/>
              <w:rPr>
                <w:rFonts w:ascii="Times New Roman" w:hAnsi="Times New Roman" w:cs="Times New Roman"/>
                <w:sz w:val="24"/>
                <w:szCs w:val="24"/>
              </w:rPr>
            </w:pPr>
          </w:p>
        </w:tc>
        <w:tc>
          <w:tcPr>
            <w:tcW w:w="843" w:type="dxa"/>
          </w:tcPr>
          <w:p w14:paraId="7091528E" w14:textId="77777777" w:rsidR="00A51178" w:rsidRDefault="00A51178" w:rsidP="00A51178">
            <w:pPr>
              <w:spacing w:line="480" w:lineRule="auto"/>
              <w:rPr>
                <w:rFonts w:ascii="Times New Roman" w:hAnsi="Times New Roman" w:cs="Times New Roman"/>
                <w:sz w:val="24"/>
                <w:szCs w:val="24"/>
              </w:rPr>
            </w:pPr>
          </w:p>
        </w:tc>
        <w:tc>
          <w:tcPr>
            <w:tcW w:w="1483" w:type="dxa"/>
          </w:tcPr>
          <w:p w14:paraId="12191576" w14:textId="77777777" w:rsidR="00A51178" w:rsidRDefault="00A51178" w:rsidP="00A51178">
            <w:pPr>
              <w:spacing w:line="480" w:lineRule="auto"/>
              <w:rPr>
                <w:rFonts w:ascii="Times New Roman" w:hAnsi="Times New Roman" w:cs="Times New Roman"/>
                <w:sz w:val="24"/>
                <w:szCs w:val="24"/>
              </w:rPr>
            </w:pPr>
          </w:p>
        </w:tc>
        <w:tc>
          <w:tcPr>
            <w:tcW w:w="1310" w:type="dxa"/>
          </w:tcPr>
          <w:p w14:paraId="67591DB7" w14:textId="77777777" w:rsidR="00A51178" w:rsidRDefault="00A51178" w:rsidP="00A51178">
            <w:pPr>
              <w:spacing w:line="480" w:lineRule="auto"/>
              <w:rPr>
                <w:rFonts w:ascii="Times New Roman" w:hAnsi="Times New Roman" w:cs="Times New Roman"/>
                <w:sz w:val="24"/>
                <w:szCs w:val="24"/>
              </w:rPr>
            </w:pPr>
          </w:p>
        </w:tc>
        <w:tc>
          <w:tcPr>
            <w:tcW w:w="888" w:type="dxa"/>
          </w:tcPr>
          <w:p w14:paraId="60D5EB1E" w14:textId="77777777" w:rsidR="00A51178" w:rsidRDefault="00A51178" w:rsidP="00A51178">
            <w:pPr>
              <w:spacing w:line="480" w:lineRule="auto"/>
              <w:rPr>
                <w:rFonts w:ascii="Times New Roman" w:hAnsi="Times New Roman" w:cs="Times New Roman"/>
                <w:sz w:val="24"/>
                <w:szCs w:val="24"/>
              </w:rPr>
            </w:pPr>
          </w:p>
        </w:tc>
      </w:tr>
      <w:tr w:rsidR="00A51178" w14:paraId="092C9419" w14:textId="77777777" w:rsidTr="00C038EF">
        <w:trPr>
          <w:gridAfter w:val="1"/>
          <w:wAfter w:w="455" w:type="dxa"/>
        </w:trPr>
        <w:tc>
          <w:tcPr>
            <w:tcW w:w="2488" w:type="dxa"/>
          </w:tcPr>
          <w:p w14:paraId="4FFD53B1" w14:textId="241E6394" w:rsidR="00A51178" w:rsidRDefault="00A51178" w:rsidP="00A5117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prospective</w:t>
            </w:r>
            <w:proofErr w:type="spellEnd"/>
          </w:p>
        </w:tc>
        <w:tc>
          <w:tcPr>
            <w:tcW w:w="1483" w:type="dxa"/>
          </w:tcPr>
          <w:p w14:paraId="4480936E" w14:textId="77777777" w:rsidR="00A51178" w:rsidRDefault="00A51178" w:rsidP="00A51178">
            <w:pPr>
              <w:spacing w:line="480" w:lineRule="auto"/>
              <w:rPr>
                <w:rFonts w:ascii="Times New Roman" w:hAnsi="Times New Roman" w:cs="Times New Roman"/>
                <w:sz w:val="24"/>
                <w:szCs w:val="24"/>
              </w:rPr>
            </w:pPr>
          </w:p>
        </w:tc>
        <w:tc>
          <w:tcPr>
            <w:tcW w:w="1310" w:type="dxa"/>
          </w:tcPr>
          <w:p w14:paraId="13A4AC8B" w14:textId="77777777" w:rsidR="00A51178" w:rsidRDefault="00A51178" w:rsidP="00A51178">
            <w:pPr>
              <w:spacing w:line="480" w:lineRule="auto"/>
              <w:rPr>
                <w:rFonts w:ascii="Times New Roman" w:hAnsi="Times New Roman" w:cs="Times New Roman"/>
                <w:sz w:val="24"/>
                <w:szCs w:val="24"/>
              </w:rPr>
            </w:pPr>
          </w:p>
        </w:tc>
        <w:tc>
          <w:tcPr>
            <w:tcW w:w="843" w:type="dxa"/>
          </w:tcPr>
          <w:p w14:paraId="2F7C1236" w14:textId="77777777" w:rsidR="00A51178" w:rsidRDefault="00A51178" w:rsidP="00A51178">
            <w:pPr>
              <w:spacing w:line="480" w:lineRule="auto"/>
              <w:rPr>
                <w:rFonts w:ascii="Times New Roman" w:hAnsi="Times New Roman" w:cs="Times New Roman"/>
                <w:sz w:val="24"/>
                <w:szCs w:val="24"/>
              </w:rPr>
            </w:pPr>
          </w:p>
        </w:tc>
        <w:tc>
          <w:tcPr>
            <w:tcW w:w="1483" w:type="dxa"/>
          </w:tcPr>
          <w:p w14:paraId="45D3608F" w14:textId="77777777" w:rsidR="00A51178" w:rsidRDefault="00A51178" w:rsidP="00A51178">
            <w:pPr>
              <w:spacing w:line="480" w:lineRule="auto"/>
              <w:rPr>
                <w:rFonts w:ascii="Times New Roman" w:hAnsi="Times New Roman" w:cs="Times New Roman"/>
                <w:sz w:val="24"/>
                <w:szCs w:val="24"/>
              </w:rPr>
            </w:pPr>
          </w:p>
        </w:tc>
        <w:tc>
          <w:tcPr>
            <w:tcW w:w="1310" w:type="dxa"/>
          </w:tcPr>
          <w:p w14:paraId="592C179A" w14:textId="77777777" w:rsidR="00A51178" w:rsidRDefault="00A51178" w:rsidP="00A51178">
            <w:pPr>
              <w:spacing w:line="480" w:lineRule="auto"/>
              <w:rPr>
                <w:rFonts w:ascii="Times New Roman" w:hAnsi="Times New Roman" w:cs="Times New Roman"/>
                <w:sz w:val="24"/>
                <w:szCs w:val="24"/>
              </w:rPr>
            </w:pPr>
          </w:p>
        </w:tc>
        <w:tc>
          <w:tcPr>
            <w:tcW w:w="888" w:type="dxa"/>
          </w:tcPr>
          <w:p w14:paraId="0B925DFE" w14:textId="77777777" w:rsidR="00A51178" w:rsidRDefault="00A51178" w:rsidP="00A51178">
            <w:pPr>
              <w:spacing w:line="480" w:lineRule="auto"/>
              <w:rPr>
                <w:rFonts w:ascii="Times New Roman" w:hAnsi="Times New Roman" w:cs="Times New Roman"/>
                <w:sz w:val="24"/>
                <w:szCs w:val="24"/>
              </w:rPr>
            </w:pPr>
          </w:p>
        </w:tc>
      </w:tr>
      <w:tr w:rsidR="00A51178" w14:paraId="38E32338" w14:textId="77777777" w:rsidTr="00C038EF">
        <w:trPr>
          <w:gridAfter w:val="1"/>
          <w:wAfter w:w="455" w:type="dxa"/>
        </w:trPr>
        <w:tc>
          <w:tcPr>
            <w:tcW w:w="2488" w:type="dxa"/>
          </w:tcPr>
          <w:p w14:paraId="2770F591" w14:textId="3CDEEBB9" w:rsidR="00A51178" w:rsidRDefault="00A51178" w:rsidP="00A51178">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retrospective</w:t>
            </w:r>
            <w:proofErr w:type="spellEnd"/>
          </w:p>
        </w:tc>
        <w:tc>
          <w:tcPr>
            <w:tcW w:w="1483" w:type="dxa"/>
          </w:tcPr>
          <w:p w14:paraId="3389960A" w14:textId="77777777" w:rsidR="00A51178" w:rsidRDefault="00A51178" w:rsidP="00A51178">
            <w:pPr>
              <w:spacing w:line="480" w:lineRule="auto"/>
              <w:rPr>
                <w:rFonts w:ascii="Times New Roman" w:hAnsi="Times New Roman" w:cs="Times New Roman"/>
                <w:sz w:val="24"/>
                <w:szCs w:val="24"/>
              </w:rPr>
            </w:pPr>
          </w:p>
        </w:tc>
        <w:tc>
          <w:tcPr>
            <w:tcW w:w="1310" w:type="dxa"/>
          </w:tcPr>
          <w:p w14:paraId="404DD9B8" w14:textId="77777777" w:rsidR="00A51178" w:rsidRDefault="00A51178" w:rsidP="00A51178">
            <w:pPr>
              <w:spacing w:line="480" w:lineRule="auto"/>
              <w:rPr>
                <w:rFonts w:ascii="Times New Roman" w:hAnsi="Times New Roman" w:cs="Times New Roman"/>
                <w:sz w:val="24"/>
                <w:szCs w:val="24"/>
              </w:rPr>
            </w:pPr>
          </w:p>
        </w:tc>
        <w:tc>
          <w:tcPr>
            <w:tcW w:w="843" w:type="dxa"/>
          </w:tcPr>
          <w:p w14:paraId="05A64AC1" w14:textId="77777777" w:rsidR="00A51178" w:rsidRDefault="00A51178" w:rsidP="00A51178">
            <w:pPr>
              <w:spacing w:line="480" w:lineRule="auto"/>
              <w:rPr>
                <w:rFonts w:ascii="Times New Roman" w:hAnsi="Times New Roman" w:cs="Times New Roman"/>
                <w:sz w:val="24"/>
                <w:szCs w:val="24"/>
              </w:rPr>
            </w:pPr>
          </w:p>
        </w:tc>
        <w:tc>
          <w:tcPr>
            <w:tcW w:w="1483" w:type="dxa"/>
          </w:tcPr>
          <w:p w14:paraId="578E7899" w14:textId="77777777" w:rsidR="00A51178" w:rsidRDefault="00A51178" w:rsidP="00A51178">
            <w:pPr>
              <w:spacing w:line="480" w:lineRule="auto"/>
              <w:rPr>
                <w:rFonts w:ascii="Times New Roman" w:hAnsi="Times New Roman" w:cs="Times New Roman"/>
                <w:sz w:val="24"/>
                <w:szCs w:val="24"/>
              </w:rPr>
            </w:pPr>
          </w:p>
        </w:tc>
        <w:tc>
          <w:tcPr>
            <w:tcW w:w="1310" w:type="dxa"/>
          </w:tcPr>
          <w:p w14:paraId="0FB55F0D" w14:textId="77777777" w:rsidR="00A51178" w:rsidRDefault="00A51178" w:rsidP="00A51178">
            <w:pPr>
              <w:spacing w:line="480" w:lineRule="auto"/>
              <w:rPr>
                <w:rFonts w:ascii="Times New Roman" w:hAnsi="Times New Roman" w:cs="Times New Roman"/>
                <w:sz w:val="24"/>
                <w:szCs w:val="24"/>
              </w:rPr>
            </w:pPr>
          </w:p>
        </w:tc>
        <w:tc>
          <w:tcPr>
            <w:tcW w:w="888" w:type="dxa"/>
          </w:tcPr>
          <w:p w14:paraId="3C0C248E" w14:textId="77777777" w:rsidR="00A51178" w:rsidRDefault="00A51178" w:rsidP="00A51178">
            <w:pPr>
              <w:spacing w:line="480" w:lineRule="auto"/>
              <w:rPr>
                <w:rFonts w:ascii="Times New Roman" w:hAnsi="Times New Roman" w:cs="Times New Roman"/>
                <w:sz w:val="24"/>
                <w:szCs w:val="24"/>
              </w:rPr>
            </w:pPr>
          </w:p>
        </w:tc>
      </w:tr>
      <w:tr w:rsidR="00A51178" w14:paraId="22A71B36" w14:textId="77777777" w:rsidTr="00C038EF">
        <w:tc>
          <w:tcPr>
            <w:tcW w:w="2488" w:type="dxa"/>
          </w:tcPr>
          <w:p w14:paraId="3EDC6031" w14:textId="64C87259"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483" w:type="dxa"/>
          </w:tcPr>
          <w:p w14:paraId="27631E3B" w14:textId="77777777" w:rsidR="00A51178" w:rsidRDefault="00A51178" w:rsidP="00A51178">
            <w:pPr>
              <w:spacing w:line="480" w:lineRule="auto"/>
              <w:rPr>
                <w:rFonts w:ascii="Times New Roman" w:hAnsi="Times New Roman" w:cs="Times New Roman"/>
                <w:sz w:val="24"/>
                <w:szCs w:val="24"/>
              </w:rPr>
            </w:pPr>
          </w:p>
        </w:tc>
        <w:tc>
          <w:tcPr>
            <w:tcW w:w="1310" w:type="dxa"/>
          </w:tcPr>
          <w:p w14:paraId="208B7C87" w14:textId="77777777" w:rsidR="00A51178" w:rsidRDefault="00A51178" w:rsidP="00A51178">
            <w:pPr>
              <w:spacing w:line="480" w:lineRule="auto"/>
              <w:rPr>
                <w:rFonts w:ascii="Times New Roman" w:hAnsi="Times New Roman" w:cs="Times New Roman"/>
                <w:sz w:val="24"/>
                <w:szCs w:val="24"/>
              </w:rPr>
            </w:pPr>
          </w:p>
        </w:tc>
        <w:tc>
          <w:tcPr>
            <w:tcW w:w="843" w:type="dxa"/>
          </w:tcPr>
          <w:p w14:paraId="2234F846" w14:textId="77777777" w:rsidR="00A51178" w:rsidRDefault="00A51178" w:rsidP="00A51178">
            <w:pPr>
              <w:spacing w:line="480" w:lineRule="auto"/>
              <w:rPr>
                <w:rFonts w:ascii="Times New Roman" w:hAnsi="Times New Roman" w:cs="Times New Roman"/>
                <w:sz w:val="24"/>
                <w:szCs w:val="24"/>
              </w:rPr>
            </w:pPr>
          </w:p>
        </w:tc>
        <w:tc>
          <w:tcPr>
            <w:tcW w:w="1483" w:type="dxa"/>
          </w:tcPr>
          <w:p w14:paraId="652555DE" w14:textId="77777777" w:rsidR="00A51178" w:rsidRDefault="00A51178" w:rsidP="00A51178">
            <w:pPr>
              <w:spacing w:line="480" w:lineRule="auto"/>
              <w:rPr>
                <w:rFonts w:ascii="Times New Roman" w:hAnsi="Times New Roman" w:cs="Times New Roman"/>
                <w:sz w:val="24"/>
                <w:szCs w:val="24"/>
              </w:rPr>
            </w:pPr>
          </w:p>
        </w:tc>
        <w:tc>
          <w:tcPr>
            <w:tcW w:w="1310" w:type="dxa"/>
          </w:tcPr>
          <w:p w14:paraId="645C0794" w14:textId="77777777" w:rsidR="00A51178" w:rsidRDefault="00A51178" w:rsidP="00A51178">
            <w:pPr>
              <w:spacing w:line="480" w:lineRule="auto"/>
              <w:rPr>
                <w:rFonts w:ascii="Times New Roman" w:hAnsi="Times New Roman" w:cs="Times New Roman"/>
                <w:sz w:val="24"/>
                <w:szCs w:val="24"/>
              </w:rPr>
            </w:pPr>
          </w:p>
        </w:tc>
        <w:tc>
          <w:tcPr>
            <w:tcW w:w="888" w:type="dxa"/>
            <w:gridSpan w:val="2"/>
          </w:tcPr>
          <w:p w14:paraId="399BA21E" w14:textId="77777777" w:rsidR="00A51178" w:rsidRDefault="00A51178" w:rsidP="00A51178">
            <w:pPr>
              <w:spacing w:line="480" w:lineRule="auto"/>
              <w:rPr>
                <w:rFonts w:ascii="Times New Roman" w:hAnsi="Times New Roman" w:cs="Times New Roman"/>
                <w:sz w:val="24"/>
                <w:szCs w:val="24"/>
              </w:rPr>
            </w:pPr>
          </w:p>
        </w:tc>
      </w:tr>
      <w:tr w:rsidR="00A51178" w14:paraId="1794FDA3" w14:textId="77777777" w:rsidTr="00C038EF">
        <w:tc>
          <w:tcPr>
            <w:tcW w:w="2488" w:type="dxa"/>
          </w:tcPr>
          <w:p w14:paraId="5451D011" w14:textId="78D7A362"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483" w:type="dxa"/>
          </w:tcPr>
          <w:p w14:paraId="61A7EF7F" w14:textId="77777777" w:rsidR="00A51178" w:rsidRDefault="00A51178" w:rsidP="00A51178">
            <w:pPr>
              <w:spacing w:line="480" w:lineRule="auto"/>
              <w:rPr>
                <w:rFonts w:ascii="Times New Roman" w:hAnsi="Times New Roman" w:cs="Times New Roman"/>
                <w:sz w:val="24"/>
                <w:szCs w:val="24"/>
              </w:rPr>
            </w:pPr>
          </w:p>
        </w:tc>
        <w:tc>
          <w:tcPr>
            <w:tcW w:w="1310" w:type="dxa"/>
          </w:tcPr>
          <w:p w14:paraId="029BB461" w14:textId="77777777" w:rsidR="00A51178" w:rsidRDefault="00A51178" w:rsidP="00A51178">
            <w:pPr>
              <w:spacing w:line="480" w:lineRule="auto"/>
              <w:rPr>
                <w:rFonts w:ascii="Times New Roman" w:hAnsi="Times New Roman" w:cs="Times New Roman"/>
                <w:sz w:val="24"/>
                <w:szCs w:val="24"/>
              </w:rPr>
            </w:pPr>
          </w:p>
        </w:tc>
        <w:tc>
          <w:tcPr>
            <w:tcW w:w="843" w:type="dxa"/>
          </w:tcPr>
          <w:p w14:paraId="2A63AD87" w14:textId="77777777" w:rsidR="00A51178" w:rsidRDefault="00A51178" w:rsidP="00A51178">
            <w:pPr>
              <w:spacing w:line="480" w:lineRule="auto"/>
              <w:rPr>
                <w:rFonts w:ascii="Times New Roman" w:hAnsi="Times New Roman" w:cs="Times New Roman"/>
                <w:sz w:val="24"/>
                <w:szCs w:val="24"/>
              </w:rPr>
            </w:pPr>
          </w:p>
        </w:tc>
        <w:tc>
          <w:tcPr>
            <w:tcW w:w="1483" w:type="dxa"/>
          </w:tcPr>
          <w:p w14:paraId="4D04E80A" w14:textId="77777777" w:rsidR="00A51178" w:rsidRDefault="00A51178" w:rsidP="00A51178">
            <w:pPr>
              <w:spacing w:line="480" w:lineRule="auto"/>
              <w:rPr>
                <w:rFonts w:ascii="Times New Roman" w:hAnsi="Times New Roman" w:cs="Times New Roman"/>
                <w:sz w:val="24"/>
                <w:szCs w:val="24"/>
              </w:rPr>
            </w:pPr>
          </w:p>
        </w:tc>
        <w:tc>
          <w:tcPr>
            <w:tcW w:w="1310" w:type="dxa"/>
          </w:tcPr>
          <w:p w14:paraId="5046A9DD" w14:textId="77777777" w:rsidR="00A51178" w:rsidRDefault="00A51178" w:rsidP="00A51178">
            <w:pPr>
              <w:spacing w:line="480" w:lineRule="auto"/>
              <w:rPr>
                <w:rFonts w:ascii="Times New Roman" w:hAnsi="Times New Roman" w:cs="Times New Roman"/>
                <w:sz w:val="24"/>
                <w:szCs w:val="24"/>
              </w:rPr>
            </w:pPr>
          </w:p>
        </w:tc>
        <w:tc>
          <w:tcPr>
            <w:tcW w:w="888" w:type="dxa"/>
            <w:gridSpan w:val="2"/>
          </w:tcPr>
          <w:p w14:paraId="41EF6225" w14:textId="77777777" w:rsidR="00A51178" w:rsidRDefault="00A51178" w:rsidP="00A51178">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634"/>
        <w:gridCol w:w="1483"/>
        <w:gridCol w:w="1429"/>
        <w:gridCol w:w="946"/>
        <w:gridCol w:w="1483"/>
        <w:gridCol w:w="1429"/>
        <w:gridCol w:w="946"/>
      </w:tblGrid>
      <w:tr w:rsidR="00240DB0" w14:paraId="13F38C1A" w14:textId="77777777" w:rsidTr="00BB7A40">
        <w:tc>
          <w:tcPr>
            <w:tcW w:w="9350" w:type="dxa"/>
            <w:gridSpan w:val="7"/>
          </w:tcPr>
          <w:p w14:paraId="2AF85577" w14:textId="5D34CF90"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C038EF">
        <w:tc>
          <w:tcPr>
            <w:tcW w:w="1786" w:type="dxa"/>
          </w:tcPr>
          <w:p w14:paraId="0B0C779B" w14:textId="77777777" w:rsidR="00EB31C1" w:rsidRDefault="00EB31C1" w:rsidP="00EB31C1">
            <w:pPr>
              <w:spacing w:line="480" w:lineRule="auto"/>
              <w:rPr>
                <w:rFonts w:ascii="Times New Roman" w:hAnsi="Times New Roman" w:cs="Times New Roman"/>
                <w:sz w:val="24"/>
                <w:szCs w:val="24"/>
              </w:rPr>
            </w:pPr>
          </w:p>
        </w:tc>
        <w:tc>
          <w:tcPr>
            <w:tcW w:w="3782"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782"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C038EF" w14:paraId="2AEEB3EB" w14:textId="77777777" w:rsidTr="00C038EF">
        <w:tc>
          <w:tcPr>
            <w:tcW w:w="1786"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83" w:type="dxa"/>
          </w:tcPr>
          <w:p w14:paraId="544808CD" w14:textId="4F05F292" w:rsidR="00EB31C1" w:rsidRDefault="00A72650" w:rsidP="00EB31C1">
            <w:pPr>
              <w:spacing w:line="480" w:lineRule="auto"/>
              <w:rPr>
                <w:rFonts w:ascii="Times New Roman" w:hAnsi="Times New Roman" w:cs="Times New Roman"/>
                <w:sz w:val="24"/>
                <w:szCs w:val="24"/>
              </w:rPr>
            </w:pPr>
            <w:r>
              <w:rPr>
                <w:rFonts w:ascii="Times New Roman" w:hAnsi="Times New Roman" w:cs="Times New Roman"/>
                <w:sz w:val="24"/>
                <w:szCs w:val="24"/>
              </w:rPr>
              <w:t>%</w:t>
            </w:r>
            <w:r w:rsidR="00EB31C1">
              <w:rPr>
                <w:rFonts w:ascii="Times New Roman" w:hAnsi="Times New Roman" w:cs="Times New Roman"/>
                <w:sz w:val="24"/>
                <w:szCs w:val="24"/>
              </w:rPr>
              <w:t>Agreement</w:t>
            </w:r>
          </w:p>
        </w:tc>
        <w:tc>
          <w:tcPr>
            <w:tcW w:w="1496" w:type="dxa"/>
          </w:tcPr>
          <w:p w14:paraId="6A868134" w14:textId="3237A721" w:rsidR="00EB31C1" w:rsidRDefault="00A72650" w:rsidP="00EB31C1">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1003" w:type="dxa"/>
          </w:tcPr>
          <w:p w14:paraId="4517A04D" w14:textId="1C135988"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appa</w:t>
            </w:r>
          </w:p>
        </w:tc>
        <w:tc>
          <w:tcPr>
            <w:tcW w:w="1283" w:type="dxa"/>
          </w:tcPr>
          <w:p w14:paraId="366D7FD7" w14:textId="2D5E8741" w:rsidR="00EB31C1" w:rsidRDefault="00A72650" w:rsidP="00EB31C1">
            <w:pPr>
              <w:spacing w:line="480" w:lineRule="auto"/>
              <w:rPr>
                <w:rFonts w:ascii="Times New Roman" w:hAnsi="Times New Roman" w:cs="Times New Roman"/>
                <w:sz w:val="24"/>
                <w:szCs w:val="24"/>
              </w:rPr>
            </w:pPr>
            <w:r>
              <w:rPr>
                <w:rFonts w:ascii="Times New Roman" w:hAnsi="Times New Roman" w:cs="Times New Roman"/>
                <w:sz w:val="24"/>
                <w:szCs w:val="24"/>
              </w:rPr>
              <w:t>%</w:t>
            </w:r>
            <w:r w:rsidR="00EB31C1">
              <w:rPr>
                <w:rFonts w:ascii="Times New Roman" w:hAnsi="Times New Roman" w:cs="Times New Roman"/>
                <w:sz w:val="24"/>
                <w:szCs w:val="24"/>
              </w:rPr>
              <w:t>Agreement</w:t>
            </w:r>
          </w:p>
        </w:tc>
        <w:tc>
          <w:tcPr>
            <w:tcW w:w="1496" w:type="dxa"/>
          </w:tcPr>
          <w:p w14:paraId="21CE3B17" w14:textId="1E77A214" w:rsidR="00EB31C1" w:rsidRDefault="00A72650" w:rsidP="00EB31C1">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1003" w:type="dxa"/>
          </w:tcPr>
          <w:p w14:paraId="7FBDAEFA" w14:textId="6E91AE75"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appa</w:t>
            </w:r>
          </w:p>
        </w:tc>
      </w:tr>
      <w:tr w:rsidR="00C038EF" w14:paraId="3DAAE799" w14:textId="77777777" w:rsidTr="00C038EF">
        <w:tc>
          <w:tcPr>
            <w:tcW w:w="1786" w:type="dxa"/>
          </w:tcPr>
          <w:p w14:paraId="22790508" w14:textId="4DFAB75E"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020 Decennial Census Edited File (CEF)</w:t>
            </w:r>
          </w:p>
        </w:tc>
        <w:tc>
          <w:tcPr>
            <w:tcW w:w="1283" w:type="dxa"/>
          </w:tcPr>
          <w:p w14:paraId="17C2C266" w14:textId="77777777" w:rsidR="00A51178" w:rsidRDefault="00A51178" w:rsidP="00A51178">
            <w:pPr>
              <w:spacing w:line="480" w:lineRule="auto"/>
              <w:rPr>
                <w:rFonts w:ascii="Times New Roman" w:hAnsi="Times New Roman" w:cs="Times New Roman"/>
                <w:sz w:val="24"/>
                <w:szCs w:val="24"/>
              </w:rPr>
            </w:pPr>
          </w:p>
        </w:tc>
        <w:tc>
          <w:tcPr>
            <w:tcW w:w="1496" w:type="dxa"/>
          </w:tcPr>
          <w:p w14:paraId="25A88944" w14:textId="77777777" w:rsidR="00A51178" w:rsidRDefault="00A51178" w:rsidP="00A51178">
            <w:pPr>
              <w:spacing w:line="480" w:lineRule="auto"/>
              <w:rPr>
                <w:rFonts w:ascii="Times New Roman" w:hAnsi="Times New Roman" w:cs="Times New Roman"/>
                <w:sz w:val="24"/>
                <w:szCs w:val="24"/>
              </w:rPr>
            </w:pPr>
          </w:p>
        </w:tc>
        <w:tc>
          <w:tcPr>
            <w:tcW w:w="1003" w:type="dxa"/>
          </w:tcPr>
          <w:p w14:paraId="4DA6B0BF" w14:textId="77777777" w:rsidR="00A51178" w:rsidRDefault="00A51178" w:rsidP="00A51178">
            <w:pPr>
              <w:spacing w:line="480" w:lineRule="auto"/>
              <w:rPr>
                <w:rFonts w:ascii="Times New Roman" w:hAnsi="Times New Roman" w:cs="Times New Roman"/>
                <w:sz w:val="24"/>
                <w:szCs w:val="24"/>
              </w:rPr>
            </w:pPr>
          </w:p>
        </w:tc>
        <w:tc>
          <w:tcPr>
            <w:tcW w:w="1283" w:type="dxa"/>
          </w:tcPr>
          <w:p w14:paraId="0ED76E53" w14:textId="77777777" w:rsidR="00A51178" w:rsidRDefault="00A51178" w:rsidP="00A51178">
            <w:pPr>
              <w:spacing w:line="480" w:lineRule="auto"/>
              <w:rPr>
                <w:rFonts w:ascii="Times New Roman" w:hAnsi="Times New Roman" w:cs="Times New Roman"/>
                <w:sz w:val="24"/>
                <w:szCs w:val="24"/>
              </w:rPr>
            </w:pPr>
          </w:p>
        </w:tc>
        <w:tc>
          <w:tcPr>
            <w:tcW w:w="1496" w:type="dxa"/>
          </w:tcPr>
          <w:p w14:paraId="79B01EF2" w14:textId="77777777" w:rsidR="00A51178" w:rsidRDefault="00A51178" w:rsidP="00A51178">
            <w:pPr>
              <w:spacing w:line="480" w:lineRule="auto"/>
              <w:rPr>
                <w:rFonts w:ascii="Times New Roman" w:hAnsi="Times New Roman" w:cs="Times New Roman"/>
                <w:sz w:val="24"/>
                <w:szCs w:val="24"/>
              </w:rPr>
            </w:pPr>
          </w:p>
        </w:tc>
        <w:tc>
          <w:tcPr>
            <w:tcW w:w="1003" w:type="dxa"/>
          </w:tcPr>
          <w:p w14:paraId="74A01DFA" w14:textId="77777777" w:rsidR="00A51178" w:rsidRDefault="00A51178" w:rsidP="00A51178">
            <w:pPr>
              <w:spacing w:line="480" w:lineRule="auto"/>
              <w:rPr>
                <w:rFonts w:ascii="Times New Roman" w:hAnsi="Times New Roman" w:cs="Times New Roman"/>
                <w:sz w:val="24"/>
                <w:szCs w:val="24"/>
              </w:rPr>
            </w:pPr>
          </w:p>
        </w:tc>
      </w:tr>
      <w:tr w:rsidR="00C038EF" w14:paraId="6DBA4CEB" w14:textId="77777777" w:rsidTr="00C038EF">
        <w:tc>
          <w:tcPr>
            <w:tcW w:w="1786" w:type="dxa"/>
          </w:tcPr>
          <w:p w14:paraId="6083A216" w14:textId="2659655F"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283" w:type="dxa"/>
          </w:tcPr>
          <w:p w14:paraId="34EE071A" w14:textId="77777777" w:rsidR="00A51178" w:rsidRDefault="00A51178" w:rsidP="00A51178">
            <w:pPr>
              <w:spacing w:line="480" w:lineRule="auto"/>
              <w:rPr>
                <w:rFonts w:ascii="Times New Roman" w:hAnsi="Times New Roman" w:cs="Times New Roman"/>
                <w:sz w:val="24"/>
                <w:szCs w:val="24"/>
              </w:rPr>
            </w:pPr>
          </w:p>
        </w:tc>
        <w:tc>
          <w:tcPr>
            <w:tcW w:w="1496" w:type="dxa"/>
          </w:tcPr>
          <w:p w14:paraId="2A933382" w14:textId="77777777" w:rsidR="00A51178" w:rsidRDefault="00A51178" w:rsidP="00A51178">
            <w:pPr>
              <w:spacing w:line="480" w:lineRule="auto"/>
              <w:rPr>
                <w:rFonts w:ascii="Times New Roman" w:hAnsi="Times New Roman" w:cs="Times New Roman"/>
                <w:sz w:val="24"/>
                <w:szCs w:val="24"/>
              </w:rPr>
            </w:pPr>
          </w:p>
        </w:tc>
        <w:tc>
          <w:tcPr>
            <w:tcW w:w="1003" w:type="dxa"/>
          </w:tcPr>
          <w:p w14:paraId="6C2BCB81" w14:textId="77777777" w:rsidR="00A51178" w:rsidRDefault="00A51178" w:rsidP="00A51178">
            <w:pPr>
              <w:spacing w:line="480" w:lineRule="auto"/>
              <w:rPr>
                <w:rFonts w:ascii="Times New Roman" w:hAnsi="Times New Roman" w:cs="Times New Roman"/>
                <w:sz w:val="24"/>
                <w:szCs w:val="24"/>
              </w:rPr>
            </w:pPr>
          </w:p>
        </w:tc>
        <w:tc>
          <w:tcPr>
            <w:tcW w:w="1283" w:type="dxa"/>
          </w:tcPr>
          <w:p w14:paraId="672B066D" w14:textId="77777777" w:rsidR="00A51178" w:rsidRDefault="00A51178" w:rsidP="00A51178">
            <w:pPr>
              <w:spacing w:line="480" w:lineRule="auto"/>
              <w:rPr>
                <w:rFonts w:ascii="Times New Roman" w:hAnsi="Times New Roman" w:cs="Times New Roman"/>
                <w:sz w:val="24"/>
                <w:szCs w:val="24"/>
              </w:rPr>
            </w:pPr>
          </w:p>
        </w:tc>
        <w:tc>
          <w:tcPr>
            <w:tcW w:w="1496" w:type="dxa"/>
          </w:tcPr>
          <w:p w14:paraId="78A27975" w14:textId="77777777" w:rsidR="00A51178" w:rsidRDefault="00A51178" w:rsidP="00A51178">
            <w:pPr>
              <w:spacing w:line="480" w:lineRule="auto"/>
              <w:rPr>
                <w:rFonts w:ascii="Times New Roman" w:hAnsi="Times New Roman" w:cs="Times New Roman"/>
                <w:sz w:val="24"/>
                <w:szCs w:val="24"/>
              </w:rPr>
            </w:pPr>
          </w:p>
        </w:tc>
        <w:tc>
          <w:tcPr>
            <w:tcW w:w="1003" w:type="dxa"/>
          </w:tcPr>
          <w:p w14:paraId="0C1A72FF" w14:textId="77777777" w:rsidR="00A51178" w:rsidRDefault="00A51178" w:rsidP="00A51178">
            <w:pPr>
              <w:spacing w:line="480" w:lineRule="auto"/>
              <w:rPr>
                <w:rFonts w:ascii="Times New Roman" w:hAnsi="Times New Roman" w:cs="Times New Roman"/>
                <w:sz w:val="24"/>
                <w:szCs w:val="24"/>
              </w:rPr>
            </w:pPr>
          </w:p>
        </w:tc>
      </w:tr>
      <w:tr w:rsidR="00C038EF" w14:paraId="0FE11F16" w14:textId="77777777" w:rsidTr="00C038EF">
        <w:tc>
          <w:tcPr>
            <w:tcW w:w="1786" w:type="dxa"/>
          </w:tcPr>
          <w:p w14:paraId="787183BA" w14:textId="0E6159A7"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283" w:type="dxa"/>
          </w:tcPr>
          <w:p w14:paraId="35D76338" w14:textId="77777777" w:rsidR="00A51178" w:rsidRDefault="00A51178" w:rsidP="00A51178">
            <w:pPr>
              <w:spacing w:line="480" w:lineRule="auto"/>
              <w:rPr>
                <w:rFonts w:ascii="Times New Roman" w:hAnsi="Times New Roman" w:cs="Times New Roman"/>
                <w:sz w:val="24"/>
                <w:szCs w:val="24"/>
              </w:rPr>
            </w:pPr>
          </w:p>
        </w:tc>
        <w:tc>
          <w:tcPr>
            <w:tcW w:w="1496" w:type="dxa"/>
          </w:tcPr>
          <w:p w14:paraId="23061D82" w14:textId="77777777" w:rsidR="00A51178" w:rsidRDefault="00A51178" w:rsidP="00A51178">
            <w:pPr>
              <w:spacing w:line="480" w:lineRule="auto"/>
              <w:rPr>
                <w:rFonts w:ascii="Times New Roman" w:hAnsi="Times New Roman" w:cs="Times New Roman"/>
                <w:sz w:val="24"/>
                <w:szCs w:val="24"/>
              </w:rPr>
            </w:pPr>
          </w:p>
        </w:tc>
        <w:tc>
          <w:tcPr>
            <w:tcW w:w="1003" w:type="dxa"/>
          </w:tcPr>
          <w:p w14:paraId="3CA6C69D" w14:textId="77777777" w:rsidR="00A51178" w:rsidRDefault="00A51178" w:rsidP="00A51178">
            <w:pPr>
              <w:spacing w:line="480" w:lineRule="auto"/>
              <w:rPr>
                <w:rFonts w:ascii="Times New Roman" w:hAnsi="Times New Roman" w:cs="Times New Roman"/>
                <w:sz w:val="24"/>
                <w:szCs w:val="24"/>
              </w:rPr>
            </w:pPr>
          </w:p>
        </w:tc>
        <w:tc>
          <w:tcPr>
            <w:tcW w:w="1283" w:type="dxa"/>
          </w:tcPr>
          <w:p w14:paraId="651E4C53" w14:textId="77777777" w:rsidR="00A51178" w:rsidRDefault="00A51178" w:rsidP="00A51178">
            <w:pPr>
              <w:spacing w:line="480" w:lineRule="auto"/>
              <w:rPr>
                <w:rFonts w:ascii="Times New Roman" w:hAnsi="Times New Roman" w:cs="Times New Roman"/>
                <w:sz w:val="24"/>
                <w:szCs w:val="24"/>
              </w:rPr>
            </w:pPr>
          </w:p>
        </w:tc>
        <w:tc>
          <w:tcPr>
            <w:tcW w:w="1496" w:type="dxa"/>
          </w:tcPr>
          <w:p w14:paraId="5662FD71" w14:textId="77777777" w:rsidR="00A51178" w:rsidRDefault="00A51178" w:rsidP="00A51178">
            <w:pPr>
              <w:spacing w:line="480" w:lineRule="auto"/>
              <w:rPr>
                <w:rFonts w:ascii="Times New Roman" w:hAnsi="Times New Roman" w:cs="Times New Roman"/>
                <w:sz w:val="24"/>
                <w:szCs w:val="24"/>
              </w:rPr>
            </w:pPr>
          </w:p>
        </w:tc>
        <w:tc>
          <w:tcPr>
            <w:tcW w:w="1003" w:type="dxa"/>
          </w:tcPr>
          <w:p w14:paraId="2EA1CA78" w14:textId="77777777" w:rsidR="00A51178" w:rsidRDefault="00A51178" w:rsidP="00A51178">
            <w:pPr>
              <w:spacing w:line="480" w:lineRule="auto"/>
              <w:rPr>
                <w:rFonts w:ascii="Times New Roman" w:hAnsi="Times New Roman" w:cs="Times New Roman"/>
                <w:sz w:val="24"/>
                <w:szCs w:val="24"/>
              </w:rPr>
            </w:pPr>
          </w:p>
        </w:tc>
      </w:tr>
      <w:tr w:rsidR="00C038EF" w14:paraId="23BAB8CB" w14:textId="77777777" w:rsidTr="00C038EF">
        <w:tc>
          <w:tcPr>
            <w:tcW w:w="1786" w:type="dxa"/>
          </w:tcPr>
          <w:p w14:paraId="5D4C2D52" w14:textId="47B9131D"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283" w:type="dxa"/>
          </w:tcPr>
          <w:p w14:paraId="4E739641" w14:textId="77777777" w:rsidR="00A51178" w:rsidRDefault="00A51178" w:rsidP="00A51178">
            <w:pPr>
              <w:spacing w:line="480" w:lineRule="auto"/>
              <w:rPr>
                <w:rFonts w:ascii="Times New Roman" w:hAnsi="Times New Roman" w:cs="Times New Roman"/>
                <w:sz w:val="24"/>
                <w:szCs w:val="24"/>
              </w:rPr>
            </w:pPr>
          </w:p>
        </w:tc>
        <w:tc>
          <w:tcPr>
            <w:tcW w:w="1496" w:type="dxa"/>
          </w:tcPr>
          <w:p w14:paraId="435811EE" w14:textId="77777777" w:rsidR="00A51178" w:rsidRDefault="00A51178" w:rsidP="00A51178">
            <w:pPr>
              <w:spacing w:line="480" w:lineRule="auto"/>
              <w:rPr>
                <w:rFonts w:ascii="Times New Roman" w:hAnsi="Times New Roman" w:cs="Times New Roman"/>
                <w:sz w:val="24"/>
                <w:szCs w:val="24"/>
              </w:rPr>
            </w:pPr>
          </w:p>
        </w:tc>
        <w:tc>
          <w:tcPr>
            <w:tcW w:w="1003" w:type="dxa"/>
          </w:tcPr>
          <w:p w14:paraId="24B4BAE5" w14:textId="77777777" w:rsidR="00A51178" w:rsidRDefault="00A51178" w:rsidP="00A51178">
            <w:pPr>
              <w:spacing w:line="480" w:lineRule="auto"/>
              <w:rPr>
                <w:rFonts w:ascii="Times New Roman" w:hAnsi="Times New Roman" w:cs="Times New Roman"/>
                <w:sz w:val="24"/>
                <w:szCs w:val="24"/>
              </w:rPr>
            </w:pPr>
          </w:p>
        </w:tc>
        <w:tc>
          <w:tcPr>
            <w:tcW w:w="1283" w:type="dxa"/>
          </w:tcPr>
          <w:p w14:paraId="44729817" w14:textId="77777777" w:rsidR="00A51178" w:rsidRDefault="00A51178" w:rsidP="00A51178">
            <w:pPr>
              <w:spacing w:line="480" w:lineRule="auto"/>
              <w:rPr>
                <w:rFonts w:ascii="Times New Roman" w:hAnsi="Times New Roman" w:cs="Times New Roman"/>
                <w:sz w:val="24"/>
                <w:szCs w:val="24"/>
              </w:rPr>
            </w:pPr>
          </w:p>
        </w:tc>
        <w:tc>
          <w:tcPr>
            <w:tcW w:w="1496" w:type="dxa"/>
          </w:tcPr>
          <w:p w14:paraId="7B418D55" w14:textId="77777777" w:rsidR="00A51178" w:rsidRDefault="00A51178" w:rsidP="00A51178">
            <w:pPr>
              <w:spacing w:line="480" w:lineRule="auto"/>
              <w:rPr>
                <w:rFonts w:ascii="Times New Roman" w:hAnsi="Times New Roman" w:cs="Times New Roman"/>
                <w:sz w:val="24"/>
                <w:szCs w:val="24"/>
              </w:rPr>
            </w:pPr>
          </w:p>
        </w:tc>
        <w:tc>
          <w:tcPr>
            <w:tcW w:w="1003" w:type="dxa"/>
          </w:tcPr>
          <w:p w14:paraId="1CD7F410" w14:textId="77777777" w:rsidR="00A51178" w:rsidRDefault="00A51178" w:rsidP="00A51178">
            <w:pPr>
              <w:spacing w:line="480" w:lineRule="auto"/>
              <w:rPr>
                <w:rFonts w:ascii="Times New Roman" w:hAnsi="Times New Roman" w:cs="Times New Roman"/>
                <w:sz w:val="24"/>
                <w:szCs w:val="24"/>
              </w:rPr>
            </w:pPr>
          </w:p>
        </w:tc>
      </w:tr>
    </w:tbl>
    <w:p w14:paraId="65A21442" w14:textId="77777777" w:rsidR="00196758" w:rsidRPr="00C038EF" w:rsidRDefault="00196758" w:rsidP="00196758">
      <w:pPr>
        <w:rPr>
          <w:rFonts w:ascii="Times New Roman" w:hAnsi="Times New Roman"/>
        </w:rPr>
      </w:pPr>
    </w:p>
    <w:p w14:paraId="5EA8BADF" w14:textId="77777777" w:rsidR="00B56714" w:rsidRPr="00C038EF" w:rsidRDefault="00B56714" w:rsidP="00990251">
      <w:pPr>
        <w:jc w:val="center"/>
        <w:rPr>
          <w:rFonts w:ascii="Times New Roman" w:hAnsi="Times New Roman"/>
        </w:rPr>
      </w:pPr>
    </w:p>
    <w:tbl>
      <w:tblPr>
        <w:tblStyle w:val="TableGrid"/>
        <w:tblW w:w="9445" w:type="dxa"/>
        <w:tblLook w:val="04A0" w:firstRow="1" w:lastRow="0" w:firstColumn="1" w:lastColumn="0" w:noHBand="0" w:noVBand="1"/>
      </w:tblPr>
      <w:tblGrid>
        <w:gridCol w:w="2488"/>
        <w:gridCol w:w="1483"/>
        <w:gridCol w:w="1310"/>
        <w:gridCol w:w="843"/>
        <w:gridCol w:w="1483"/>
        <w:gridCol w:w="1310"/>
        <w:gridCol w:w="843"/>
      </w:tblGrid>
      <w:tr w:rsidR="00B56714" w14:paraId="7051750B" w14:textId="77777777" w:rsidTr="00C038EF">
        <w:tc>
          <w:tcPr>
            <w:tcW w:w="9445" w:type="dxa"/>
            <w:gridSpan w:val="7"/>
          </w:tcPr>
          <w:p w14:paraId="29850D06" w14:textId="336AF63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6. Comparisons Between 2020 Data Products and the </w:t>
            </w:r>
            <w:r w:rsidR="00B41E72">
              <w:rPr>
                <w:rFonts w:ascii="Times New Roman" w:hAnsi="Times New Roman" w:cs="Times New Roman"/>
                <w:sz w:val="24"/>
                <w:szCs w:val="24"/>
              </w:rPr>
              <w:t xml:space="preserve">2020 </w:t>
            </w:r>
            <w:r>
              <w:rPr>
                <w:rFonts w:ascii="Times New Roman" w:hAnsi="Times New Roman" w:cs="Times New Roman"/>
                <w:sz w:val="24"/>
                <w:szCs w:val="24"/>
              </w:rPr>
              <w:t>Random Forest PPM</w:t>
            </w:r>
          </w:p>
        </w:tc>
      </w:tr>
      <w:tr w:rsidR="00B56714" w14:paraId="44A2FFFA" w14:textId="77777777" w:rsidTr="00C038EF">
        <w:tc>
          <w:tcPr>
            <w:tcW w:w="2374" w:type="dxa"/>
          </w:tcPr>
          <w:p w14:paraId="00042D59" w14:textId="77777777" w:rsidR="00B56714" w:rsidRDefault="00B56714" w:rsidP="00BB7A40">
            <w:pPr>
              <w:spacing w:line="480" w:lineRule="auto"/>
              <w:rPr>
                <w:rFonts w:ascii="Times New Roman" w:hAnsi="Times New Roman" w:cs="Times New Roman"/>
                <w:sz w:val="24"/>
                <w:szCs w:val="24"/>
              </w:rPr>
            </w:pPr>
          </w:p>
        </w:tc>
        <w:tc>
          <w:tcPr>
            <w:tcW w:w="3488" w:type="dxa"/>
            <w:gridSpan w:val="3"/>
          </w:tcPr>
          <w:p w14:paraId="3B4C56AC"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583" w:type="dxa"/>
            <w:gridSpan w:val="3"/>
          </w:tcPr>
          <w:p w14:paraId="7AA5C5D2"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For </w:t>
            </w:r>
            <w:proofErr w:type="gramStart"/>
            <w:r>
              <w:rPr>
                <w:rFonts w:ascii="Times New Roman" w:hAnsi="Times New Roman" w:cs="Times New Roman"/>
                <w:sz w:val="24"/>
                <w:szCs w:val="24"/>
              </w:rPr>
              <w:t>Non-Movers</w:t>
            </w:r>
            <w:proofErr w:type="gramEnd"/>
          </w:p>
        </w:tc>
      </w:tr>
      <w:tr w:rsidR="00B56714" w14:paraId="27EEE3B7" w14:textId="77777777" w:rsidTr="00C038EF">
        <w:tc>
          <w:tcPr>
            <w:tcW w:w="2374" w:type="dxa"/>
          </w:tcPr>
          <w:p w14:paraId="3C42E8DF"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420" w:type="dxa"/>
          </w:tcPr>
          <w:p w14:paraId="6DEC7EB0" w14:textId="65DEAC7F" w:rsidR="00B56714" w:rsidRDefault="008456F6" w:rsidP="00BB7A40">
            <w:pPr>
              <w:spacing w:line="480" w:lineRule="auto"/>
              <w:rPr>
                <w:rFonts w:ascii="Times New Roman" w:hAnsi="Times New Roman" w:cs="Times New Roman"/>
                <w:sz w:val="24"/>
                <w:szCs w:val="24"/>
              </w:rPr>
            </w:pPr>
            <w:r>
              <w:rPr>
                <w:rFonts w:ascii="Times New Roman" w:hAnsi="Times New Roman" w:cs="Times New Roman"/>
                <w:sz w:val="24"/>
                <w:szCs w:val="24"/>
              </w:rPr>
              <w:t>%</w:t>
            </w:r>
            <w:r w:rsidR="00B56714">
              <w:rPr>
                <w:rFonts w:ascii="Times New Roman" w:hAnsi="Times New Roman" w:cs="Times New Roman"/>
                <w:sz w:val="24"/>
                <w:szCs w:val="24"/>
              </w:rPr>
              <w:t>Agreement</w:t>
            </w:r>
          </w:p>
        </w:tc>
        <w:tc>
          <w:tcPr>
            <w:tcW w:w="1256" w:type="dxa"/>
          </w:tcPr>
          <w:p w14:paraId="24C51150" w14:textId="2A8C76DB" w:rsidR="00B56714" w:rsidRDefault="008456F6" w:rsidP="00BB7A40">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812" w:type="dxa"/>
          </w:tcPr>
          <w:p w14:paraId="3735E8C7" w14:textId="69B8668E"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Kappa</w:t>
            </w:r>
          </w:p>
        </w:tc>
        <w:tc>
          <w:tcPr>
            <w:tcW w:w="1420" w:type="dxa"/>
          </w:tcPr>
          <w:p w14:paraId="2A2FF568" w14:textId="62433BDC" w:rsidR="00B56714" w:rsidRDefault="008456F6" w:rsidP="00BB7A40">
            <w:pPr>
              <w:spacing w:line="480" w:lineRule="auto"/>
              <w:rPr>
                <w:rFonts w:ascii="Times New Roman" w:hAnsi="Times New Roman" w:cs="Times New Roman"/>
                <w:sz w:val="24"/>
                <w:szCs w:val="24"/>
              </w:rPr>
            </w:pPr>
            <w:r>
              <w:rPr>
                <w:rFonts w:ascii="Times New Roman" w:hAnsi="Times New Roman" w:cs="Times New Roman"/>
                <w:sz w:val="24"/>
                <w:szCs w:val="24"/>
              </w:rPr>
              <w:t>%</w:t>
            </w:r>
            <w:r w:rsidR="00B56714">
              <w:rPr>
                <w:rFonts w:ascii="Times New Roman" w:hAnsi="Times New Roman" w:cs="Times New Roman"/>
                <w:sz w:val="24"/>
                <w:szCs w:val="24"/>
              </w:rPr>
              <w:t>Agreement</w:t>
            </w:r>
          </w:p>
        </w:tc>
        <w:tc>
          <w:tcPr>
            <w:tcW w:w="1256" w:type="dxa"/>
          </w:tcPr>
          <w:p w14:paraId="0CE66BD4" w14:textId="1EFA63A7" w:rsidR="00B56714" w:rsidRDefault="008456F6" w:rsidP="00BB7A40">
            <w:pPr>
              <w:spacing w:line="480" w:lineRule="auto"/>
              <w:rPr>
                <w:rFonts w:ascii="Times New Roman" w:hAnsi="Times New Roman" w:cs="Times New Roman"/>
                <w:sz w:val="24"/>
                <w:szCs w:val="24"/>
              </w:rPr>
            </w:pPr>
            <w:r>
              <w:rPr>
                <w:rFonts w:ascii="Times New Roman" w:hAnsi="Times New Roman" w:cs="Times New Roman"/>
                <w:sz w:val="24"/>
                <w:szCs w:val="24"/>
              </w:rPr>
              <w:t>Correlation</w:t>
            </w:r>
          </w:p>
        </w:tc>
        <w:tc>
          <w:tcPr>
            <w:tcW w:w="907" w:type="dxa"/>
          </w:tcPr>
          <w:p w14:paraId="7EC35DB5" w14:textId="06CDD1E4"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Kappa</w:t>
            </w:r>
          </w:p>
        </w:tc>
      </w:tr>
      <w:tr w:rsidR="008C2B96" w14:paraId="5E3403D4" w14:textId="77777777" w:rsidTr="00C038EF">
        <w:tc>
          <w:tcPr>
            <w:tcW w:w="2374" w:type="dxa"/>
          </w:tcPr>
          <w:p w14:paraId="12A299CE" w14:textId="55EDFB8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420" w:type="dxa"/>
          </w:tcPr>
          <w:p w14:paraId="02F341C4" w14:textId="77777777" w:rsidR="008C2B96" w:rsidRDefault="008C2B96" w:rsidP="008C2B96">
            <w:pPr>
              <w:spacing w:line="480" w:lineRule="auto"/>
              <w:rPr>
                <w:rFonts w:ascii="Times New Roman" w:hAnsi="Times New Roman" w:cs="Times New Roman"/>
                <w:sz w:val="24"/>
                <w:szCs w:val="24"/>
              </w:rPr>
            </w:pPr>
          </w:p>
        </w:tc>
        <w:tc>
          <w:tcPr>
            <w:tcW w:w="1256" w:type="dxa"/>
          </w:tcPr>
          <w:p w14:paraId="492EAC15" w14:textId="77777777" w:rsidR="008C2B96" w:rsidRDefault="008C2B96" w:rsidP="008C2B96">
            <w:pPr>
              <w:spacing w:line="480" w:lineRule="auto"/>
              <w:rPr>
                <w:rFonts w:ascii="Times New Roman" w:hAnsi="Times New Roman" w:cs="Times New Roman"/>
                <w:sz w:val="24"/>
                <w:szCs w:val="24"/>
              </w:rPr>
            </w:pPr>
          </w:p>
        </w:tc>
        <w:tc>
          <w:tcPr>
            <w:tcW w:w="812" w:type="dxa"/>
          </w:tcPr>
          <w:p w14:paraId="1E8C7E18" w14:textId="77777777" w:rsidR="008C2B96" w:rsidRDefault="008C2B96" w:rsidP="008C2B96">
            <w:pPr>
              <w:spacing w:line="480" w:lineRule="auto"/>
              <w:rPr>
                <w:rFonts w:ascii="Times New Roman" w:hAnsi="Times New Roman" w:cs="Times New Roman"/>
                <w:sz w:val="24"/>
                <w:szCs w:val="24"/>
              </w:rPr>
            </w:pPr>
          </w:p>
        </w:tc>
        <w:tc>
          <w:tcPr>
            <w:tcW w:w="1420" w:type="dxa"/>
          </w:tcPr>
          <w:p w14:paraId="0ECE2EBF" w14:textId="77777777" w:rsidR="008C2B96" w:rsidRDefault="008C2B96" w:rsidP="008C2B96">
            <w:pPr>
              <w:spacing w:line="480" w:lineRule="auto"/>
              <w:rPr>
                <w:rFonts w:ascii="Times New Roman" w:hAnsi="Times New Roman" w:cs="Times New Roman"/>
                <w:sz w:val="24"/>
                <w:szCs w:val="24"/>
              </w:rPr>
            </w:pPr>
          </w:p>
        </w:tc>
        <w:tc>
          <w:tcPr>
            <w:tcW w:w="1256" w:type="dxa"/>
          </w:tcPr>
          <w:p w14:paraId="16E40891" w14:textId="77777777" w:rsidR="008C2B96" w:rsidRDefault="008C2B96" w:rsidP="008C2B96">
            <w:pPr>
              <w:spacing w:line="480" w:lineRule="auto"/>
              <w:rPr>
                <w:rFonts w:ascii="Times New Roman" w:hAnsi="Times New Roman" w:cs="Times New Roman"/>
                <w:sz w:val="24"/>
                <w:szCs w:val="24"/>
              </w:rPr>
            </w:pPr>
          </w:p>
        </w:tc>
        <w:tc>
          <w:tcPr>
            <w:tcW w:w="907" w:type="dxa"/>
          </w:tcPr>
          <w:p w14:paraId="45295879" w14:textId="77777777" w:rsidR="008C2B96" w:rsidRDefault="008C2B96" w:rsidP="008C2B96">
            <w:pPr>
              <w:spacing w:line="480" w:lineRule="auto"/>
              <w:rPr>
                <w:rFonts w:ascii="Times New Roman" w:hAnsi="Times New Roman" w:cs="Times New Roman"/>
                <w:sz w:val="24"/>
                <w:szCs w:val="24"/>
              </w:rPr>
            </w:pPr>
          </w:p>
        </w:tc>
      </w:tr>
      <w:tr w:rsidR="008C2B96" w14:paraId="55FF5075" w14:textId="77777777" w:rsidTr="00C038EF">
        <w:tc>
          <w:tcPr>
            <w:tcW w:w="2374" w:type="dxa"/>
          </w:tcPr>
          <w:p w14:paraId="0C83CF1C" w14:textId="6D37C2FF"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420" w:type="dxa"/>
          </w:tcPr>
          <w:p w14:paraId="37AD18A6" w14:textId="77777777" w:rsidR="008C2B96" w:rsidRDefault="008C2B96" w:rsidP="008C2B96">
            <w:pPr>
              <w:spacing w:line="480" w:lineRule="auto"/>
              <w:rPr>
                <w:rFonts w:ascii="Times New Roman" w:hAnsi="Times New Roman" w:cs="Times New Roman"/>
                <w:sz w:val="24"/>
                <w:szCs w:val="24"/>
              </w:rPr>
            </w:pPr>
          </w:p>
        </w:tc>
        <w:tc>
          <w:tcPr>
            <w:tcW w:w="1256" w:type="dxa"/>
          </w:tcPr>
          <w:p w14:paraId="069769FB" w14:textId="77777777" w:rsidR="008C2B96" w:rsidRDefault="008C2B96" w:rsidP="008C2B96">
            <w:pPr>
              <w:spacing w:line="480" w:lineRule="auto"/>
              <w:rPr>
                <w:rFonts w:ascii="Times New Roman" w:hAnsi="Times New Roman" w:cs="Times New Roman"/>
                <w:sz w:val="24"/>
                <w:szCs w:val="24"/>
              </w:rPr>
            </w:pPr>
          </w:p>
        </w:tc>
        <w:tc>
          <w:tcPr>
            <w:tcW w:w="812" w:type="dxa"/>
          </w:tcPr>
          <w:p w14:paraId="79C97535" w14:textId="77777777" w:rsidR="008C2B96" w:rsidRDefault="008C2B96" w:rsidP="008C2B96">
            <w:pPr>
              <w:spacing w:line="480" w:lineRule="auto"/>
              <w:rPr>
                <w:rFonts w:ascii="Times New Roman" w:hAnsi="Times New Roman" w:cs="Times New Roman"/>
                <w:sz w:val="24"/>
                <w:szCs w:val="24"/>
              </w:rPr>
            </w:pPr>
          </w:p>
        </w:tc>
        <w:tc>
          <w:tcPr>
            <w:tcW w:w="1420" w:type="dxa"/>
          </w:tcPr>
          <w:p w14:paraId="40A266D8" w14:textId="77777777" w:rsidR="008C2B96" w:rsidRDefault="008C2B96" w:rsidP="008C2B96">
            <w:pPr>
              <w:spacing w:line="480" w:lineRule="auto"/>
              <w:rPr>
                <w:rFonts w:ascii="Times New Roman" w:hAnsi="Times New Roman" w:cs="Times New Roman"/>
                <w:sz w:val="24"/>
                <w:szCs w:val="24"/>
              </w:rPr>
            </w:pPr>
          </w:p>
        </w:tc>
        <w:tc>
          <w:tcPr>
            <w:tcW w:w="1256" w:type="dxa"/>
          </w:tcPr>
          <w:p w14:paraId="31503839" w14:textId="77777777" w:rsidR="008C2B96" w:rsidRDefault="008C2B96" w:rsidP="008C2B96">
            <w:pPr>
              <w:spacing w:line="480" w:lineRule="auto"/>
              <w:rPr>
                <w:rFonts w:ascii="Times New Roman" w:hAnsi="Times New Roman" w:cs="Times New Roman"/>
                <w:sz w:val="24"/>
                <w:szCs w:val="24"/>
              </w:rPr>
            </w:pPr>
          </w:p>
        </w:tc>
        <w:tc>
          <w:tcPr>
            <w:tcW w:w="907" w:type="dxa"/>
          </w:tcPr>
          <w:p w14:paraId="6D89AEAF" w14:textId="77777777" w:rsidR="008C2B96" w:rsidRDefault="008C2B96" w:rsidP="008C2B96">
            <w:pPr>
              <w:spacing w:line="480" w:lineRule="auto"/>
              <w:rPr>
                <w:rFonts w:ascii="Times New Roman" w:hAnsi="Times New Roman" w:cs="Times New Roman"/>
                <w:sz w:val="24"/>
                <w:szCs w:val="24"/>
              </w:rPr>
            </w:pPr>
          </w:p>
        </w:tc>
      </w:tr>
      <w:tr w:rsidR="008C2B96" w14:paraId="028F6E03" w14:textId="77777777" w:rsidTr="00C038EF">
        <w:tc>
          <w:tcPr>
            <w:tcW w:w="2374" w:type="dxa"/>
          </w:tcPr>
          <w:p w14:paraId="3EBE6D19" w14:textId="20F9D19A"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BRAPPA</w:t>
            </w:r>
          </w:p>
        </w:tc>
        <w:tc>
          <w:tcPr>
            <w:tcW w:w="1420" w:type="dxa"/>
          </w:tcPr>
          <w:p w14:paraId="2A6C34B2" w14:textId="77777777" w:rsidR="008C2B96" w:rsidRDefault="008C2B96" w:rsidP="008C2B96">
            <w:pPr>
              <w:spacing w:line="480" w:lineRule="auto"/>
              <w:rPr>
                <w:rFonts w:ascii="Times New Roman" w:hAnsi="Times New Roman" w:cs="Times New Roman"/>
                <w:sz w:val="24"/>
                <w:szCs w:val="24"/>
              </w:rPr>
            </w:pPr>
          </w:p>
        </w:tc>
        <w:tc>
          <w:tcPr>
            <w:tcW w:w="1256" w:type="dxa"/>
          </w:tcPr>
          <w:p w14:paraId="142E57A0" w14:textId="77777777" w:rsidR="008C2B96" w:rsidRDefault="008C2B96" w:rsidP="008C2B96">
            <w:pPr>
              <w:spacing w:line="480" w:lineRule="auto"/>
              <w:rPr>
                <w:rFonts w:ascii="Times New Roman" w:hAnsi="Times New Roman" w:cs="Times New Roman"/>
                <w:sz w:val="24"/>
                <w:szCs w:val="24"/>
              </w:rPr>
            </w:pPr>
          </w:p>
        </w:tc>
        <w:tc>
          <w:tcPr>
            <w:tcW w:w="812" w:type="dxa"/>
          </w:tcPr>
          <w:p w14:paraId="50E44920" w14:textId="77777777" w:rsidR="008C2B96" w:rsidRDefault="008C2B96" w:rsidP="008C2B96">
            <w:pPr>
              <w:spacing w:line="480" w:lineRule="auto"/>
              <w:rPr>
                <w:rFonts w:ascii="Times New Roman" w:hAnsi="Times New Roman" w:cs="Times New Roman"/>
                <w:sz w:val="24"/>
                <w:szCs w:val="24"/>
              </w:rPr>
            </w:pPr>
          </w:p>
        </w:tc>
        <w:tc>
          <w:tcPr>
            <w:tcW w:w="1420" w:type="dxa"/>
          </w:tcPr>
          <w:p w14:paraId="60D62CB6" w14:textId="77777777" w:rsidR="008C2B96" w:rsidRDefault="008C2B96" w:rsidP="008C2B96">
            <w:pPr>
              <w:spacing w:line="480" w:lineRule="auto"/>
              <w:rPr>
                <w:rFonts w:ascii="Times New Roman" w:hAnsi="Times New Roman" w:cs="Times New Roman"/>
                <w:sz w:val="24"/>
                <w:szCs w:val="24"/>
              </w:rPr>
            </w:pPr>
          </w:p>
        </w:tc>
        <w:tc>
          <w:tcPr>
            <w:tcW w:w="1256" w:type="dxa"/>
          </w:tcPr>
          <w:p w14:paraId="137E2507" w14:textId="77777777" w:rsidR="008C2B96" w:rsidRDefault="008C2B96" w:rsidP="008C2B96">
            <w:pPr>
              <w:spacing w:line="480" w:lineRule="auto"/>
              <w:rPr>
                <w:rFonts w:ascii="Times New Roman" w:hAnsi="Times New Roman" w:cs="Times New Roman"/>
                <w:sz w:val="24"/>
                <w:szCs w:val="24"/>
              </w:rPr>
            </w:pPr>
          </w:p>
        </w:tc>
        <w:tc>
          <w:tcPr>
            <w:tcW w:w="907" w:type="dxa"/>
          </w:tcPr>
          <w:p w14:paraId="695F2806" w14:textId="77777777" w:rsidR="008C2B96" w:rsidRDefault="008C2B96" w:rsidP="008C2B96">
            <w:pPr>
              <w:spacing w:line="480" w:lineRule="auto"/>
              <w:rPr>
                <w:rFonts w:ascii="Times New Roman" w:hAnsi="Times New Roman" w:cs="Times New Roman"/>
                <w:sz w:val="24"/>
                <w:szCs w:val="24"/>
              </w:rPr>
            </w:pPr>
          </w:p>
        </w:tc>
      </w:tr>
      <w:tr w:rsidR="008C2B96" w14:paraId="0D339C00" w14:textId="77777777" w:rsidTr="00C038EF">
        <w:tc>
          <w:tcPr>
            <w:tcW w:w="2374" w:type="dxa"/>
          </w:tcPr>
          <w:p w14:paraId="1B613959" w14:textId="2AEAB625" w:rsidR="008C2B96" w:rsidRDefault="008C2B96" w:rsidP="008C2B96">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prospective</w:t>
            </w:r>
            <w:proofErr w:type="spellEnd"/>
          </w:p>
        </w:tc>
        <w:tc>
          <w:tcPr>
            <w:tcW w:w="1420" w:type="dxa"/>
          </w:tcPr>
          <w:p w14:paraId="7BE1D343" w14:textId="77777777" w:rsidR="008C2B96" w:rsidRDefault="008C2B96" w:rsidP="008C2B96">
            <w:pPr>
              <w:spacing w:line="480" w:lineRule="auto"/>
              <w:rPr>
                <w:rFonts w:ascii="Times New Roman" w:hAnsi="Times New Roman" w:cs="Times New Roman"/>
                <w:sz w:val="24"/>
                <w:szCs w:val="24"/>
              </w:rPr>
            </w:pPr>
          </w:p>
        </w:tc>
        <w:tc>
          <w:tcPr>
            <w:tcW w:w="1256" w:type="dxa"/>
          </w:tcPr>
          <w:p w14:paraId="21729991" w14:textId="77777777" w:rsidR="008C2B96" w:rsidRDefault="008C2B96" w:rsidP="008C2B96">
            <w:pPr>
              <w:spacing w:line="480" w:lineRule="auto"/>
              <w:rPr>
                <w:rFonts w:ascii="Times New Roman" w:hAnsi="Times New Roman" w:cs="Times New Roman"/>
                <w:sz w:val="24"/>
                <w:szCs w:val="24"/>
              </w:rPr>
            </w:pPr>
          </w:p>
        </w:tc>
        <w:tc>
          <w:tcPr>
            <w:tcW w:w="812" w:type="dxa"/>
          </w:tcPr>
          <w:p w14:paraId="447A1CA1" w14:textId="77777777" w:rsidR="008C2B96" w:rsidRDefault="008C2B96" w:rsidP="008C2B96">
            <w:pPr>
              <w:spacing w:line="480" w:lineRule="auto"/>
              <w:rPr>
                <w:rFonts w:ascii="Times New Roman" w:hAnsi="Times New Roman" w:cs="Times New Roman"/>
                <w:sz w:val="24"/>
                <w:szCs w:val="24"/>
              </w:rPr>
            </w:pPr>
          </w:p>
        </w:tc>
        <w:tc>
          <w:tcPr>
            <w:tcW w:w="1420" w:type="dxa"/>
          </w:tcPr>
          <w:p w14:paraId="1BA914DF" w14:textId="77777777" w:rsidR="008C2B96" w:rsidRDefault="008C2B96" w:rsidP="008C2B96">
            <w:pPr>
              <w:spacing w:line="480" w:lineRule="auto"/>
              <w:rPr>
                <w:rFonts w:ascii="Times New Roman" w:hAnsi="Times New Roman" w:cs="Times New Roman"/>
                <w:sz w:val="24"/>
                <w:szCs w:val="24"/>
              </w:rPr>
            </w:pPr>
          </w:p>
        </w:tc>
        <w:tc>
          <w:tcPr>
            <w:tcW w:w="1256" w:type="dxa"/>
          </w:tcPr>
          <w:p w14:paraId="40927452" w14:textId="77777777" w:rsidR="008C2B96" w:rsidRDefault="008C2B96" w:rsidP="008C2B96">
            <w:pPr>
              <w:spacing w:line="480" w:lineRule="auto"/>
              <w:rPr>
                <w:rFonts w:ascii="Times New Roman" w:hAnsi="Times New Roman" w:cs="Times New Roman"/>
                <w:sz w:val="24"/>
                <w:szCs w:val="24"/>
              </w:rPr>
            </w:pPr>
          </w:p>
        </w:tc>
        <w:tc>
          <w:tcPr>
            <w:tcW w:w="907" w:type="dxa"/>
          </w:tcPr>
          <w:p w14:paraId="4D85484D" w14:textId="77777777" w:rsidR="008C2B96" w:rsidRDefault="008C2B96" w:rsidP="008C2B96">
            <w:pPr>
              <w:spacing w:line="480" w:lineRule="auto"/>
              <w:rPr>
                <w:rFonts w:ascii="Times New Roman" w:hAnsi="Times New Roman" w:cs="Times New Roman"/>
                <w:sz w:val="24"/>
                <w:szCs w:val="24"/>
              </w:rPr>
            </w:pPr>
          </w:p>
        </w:tc>
      </w:tr>
      <w:tr w:rsidR="008C2B96" w14:paraId="09C56072" w14:textId="77777777" w:rsidTr="00C038EF">
        <w:tc>
          <w:tcPr>
            <w:tcW w:w="2374" w:type="dxa"/>
          </w:tcPr>
          <w:p w14:paraId="524B8FA1" w14:textId="095A81EF" w:rsidR="008C2B96" w:rsidRDefault="008C2B96" w:rsidP="008C2B96">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_retrospective</w:t>
            </w:r>
            <w:proofErr w:type="spellEnd"/>
          </w:p>
        </w:tc>
        <w:tc>
          <w:tcPr>
            <w:tcW w:w="1420" w:type="dxa"/>
          </w:tcPr>
          <w:p w14:paraId="37D1E323" w14:textId="77777777" w:rsidR="008C2B96" w:rsidRDefault="008C2B96" w:rsidP="008C2B96">
            <w:pPr>
              <w:spacing w:line="480" w:lineRule="auto"/>
              <w:rPr>
                <w:rFonts w:ascii="Times New Roman" w:hAnsi="Times New Roman" w:cs="Times New Roman"/>
                <w:sz w:val="24"/>
                <w:szCs w:val="24"/>
              </w:rPr>
            </w:pPr>
          </w:p>
        </w:tc>
        <w:tc>
          <w:tcPr>
            <w:tcW w:w="1256" w:type="dxa"/>
          </w:tcPr>
          <w:p w14:paraId="0A0392C8" w14:textId="77777777" w:rsidR="008C2B96" w:rsidRDefault="008C2B96" w:rsidP="008C2B96">
            <w:pPr>
              <w:spacing w:line="480" w:lineRule="auto"/>
              <w:rPr>
                <w:rFonts w:ascii="Times New Roman" w:hAnsi="Times New Roman" w:cs="Times New Roman"/>
                <w:sz w:val="24"/>
                <w:szCs w:val="24"/>
              </w:rPr>
            </w:pPr>
          </w:p>
        </w:tc>
        <w:tc>
          <w:tcPr>
            <w:tcW w:w="812" w:type="dxa"/>
          </w:tcPr>
          <w:p w14:paraId="4622A6B2" w14:textId="77777777" w:rsidR="008C2B96" w:rsidRDefault="008C2B96" w:rsidP="008C2B96">
            <w:pPr>
              <w:spacing w:line="480" w:lineRule="auto"/>
              <w:rPr>
                <w:rFonts w:ascii="Times New Roman" w:hAnsi="Times New Roman" w:cs="Times New Roman"/>
                <w:sz w:val="24"/>
                <w:szCs w:val="24"/>
              </w:rPr>
            </w:pPr>
          </w:p>
        </w:tc>
        <w:tc>
          <w:tcPr>
            <w:tcW w:w="1420" w:type="dxa"/>
          </w:tcPr>
          <w:p w14:paraId="3A61E2AA" w14:textId="77777777" w:rsidR="008C2B96" w:rsidRDefault="008C2B96" w:rsidP="008C2B96">
            <w:pPr>
              <w:spacing w:line="480" w:lineRule="auto"/>
              <w:rPr>
                <w:rFonts w:ascii="Times New Roman" w:hAnsi="Times New Roman" w:cs="Times New Roman"/>
                <w:sz w:val="24"/>
                <w:szCs w:val="24"/>
              </w:rPr>
            </w:pPr>
          </w:p>
        </w:tc>
        <w:tc>
          <w:tcPr>
            <w:tcW w:w="1256" w:type="dxa"/>
          </w:tcPr>
          <w:p w14:paraId="58417217" w14:textId="77777777" w:rsidR="008C2B96" w:rsidRDefault="008C2B96" w:rsidP="008C2B96">
            <w:pPr>
              <w:spacing w:line="480" w:lineRule="auto"/>
              <w:rPr>
                <w:rFonts w:ascii="Times New Roman" w:hAnsi="Times New Roman" w:cs="Times New Roman"/>
                <w:sz w:val="24"/>
                <w:szCs w:val="24"/>
              </w:rPr>
            </w:pPr>
          </w:p>
        </w:tc>
        <w:tc>
          <w:tcPr>
            <w:tcW w:w="907" w:type="dxa"/>
          </w:tcPr>
          <w:p w14:paraId="61C2D07E" w14:textId="77777777" w:rsidR="008C2B96" w:rsidRDefault="008C2B96" w:rsidP="008C2B96">
            <w:pPr>
              <w:spacing w:line="480" w:lineRule="auto"/>
              <w:rPr>
                <w:rFonts w:ascii="Times New Roman" w:hAnsi="Times New Roman" w:cs="Times New Roman"/>
                <w:sz w:val="24"/>
                <w:szCs w:val="24"/>
              </w:rPr>
            </w:pPr>
          </w:p>
        </w:tc>
      </w:tr>
      <w:tr w:rsidR="008C2B96" w14:paraId="265101E3" w14:textId="77777777" w:rsidTr="00C038EF">
        <w:tc>
          <w:tcPr>
            <w:tcW w:w="2374" w:type="dxa"/>
          </w:tcPr>
          <w:p w14:paraId="58502309" w14:textId="0FD4FD47"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420" w:type="dxa"/>
          </w:tcPr>
          <w:p w14:paraId="155CFBDF" w14:textId="77777777" w:rsidR="008C2B96" w:rsidRDefault="008C2B96" w:rsidP="008C2B96">
            <w:pPr>
              <w:spacing w:line="480" w:lineRule="auto"/>
              <w:rPr>
                <w:rFonts w:ascii="Times New Roman" w:hAnsi="Times New Roman" w:cs="Times New Roman"/>
                <w:sz w:val="24"/>
                <w:szCs w:val="24"/>
              </w:rPr>
            </w:pPr>
          </w:p>
        </w:tc>
        <w:tc>
          <w:tcPr>
            <w:tcW w:w="1256" w:type="dxa"/>
          </w:tcPr>
          <w:p w14:paraId="2B374732" w14:textId="77777777" w:rsidR="008C2B96" w:rsidRDefault="008C2B96" w:rsidP="008C2B96">
            <w:pPr>
              <w:spacing w:line="480" w:lineRule="auto"/>
              <w:rPr>
                <w:rFonts w:ascii="Times New Roman" w:hAnsi="Times New Roman" w:cs="Times New Roman"/>
                <w:sz w:val="24"/>
                <w:szCs w:val="24"/>
              </w:rPr>
            </w:pPr>
          </w:p>
        </w:tc>
        <w:tc>
          <w:tcPr>
            <w:tcW w:w="812" w:type="dxa"/>
          </w:tcPr>
          <w:p w14:paraId="02B310F3" w14:textId="77777777" w:rsidR="008C2B96" w:rsidRDefault="008C2B96" w:rsidP="008C2B96">
            <w:pPr>
              <w:spacing w:line="480" w:lineRule="auto"/>
              <w:rPr>
                <w:rFonts w:ascii="Times New Roman" w:hAnsi="Times New Roman" w:cs="Times New Roman"/>
                <w:sz w:val="24"/>
                <w:szCs w:val="24"/>
              </w:rPr>
            </w:pPr>
          </w:p>
        </w:tc>
        <w:tc>
          <w:tcPr>
            <w:tcW w:w="1420" w:type="dxa"/>
          </w:tcPr>
          <w:p w14:paraId="2A9DEE34" w14:textId="77777777" w:rsidR="008C2B96" w:rsidRDefault="008C2B96" w:rsidP="008C2B96">
            <w:pPr>
              <w:spacing w:line="480" w:lineRule="auto"/>
              <w:rPr>
                <w:rFonts w:ascii="Times New Roman" w:hAnsi="Times New Roman" w:cs="Times New Roman"/>
                <w:sz w:val="24"/>
                <w:szCs w:val="24"/>
              </w:rPr>
            </w:pPr>
          </w:p>
        </w:tc>
        <w:tc>
          <w:tcPr>
            <w:tcW w:w="1256" w:type="dxa"/>
          </w:tcPr>
          <w:p w14:paraId="07C81604" w14:textId="77777777" w:rsidR="008C2B96" w:rsidRDefault="008C2B96" w:rsidP="008C2B96">
            <w:pPr>
              <w:spacing w:line="480" w:lineRule="auto"/>
              <w:rPr>
                <w:rFonts w:ascii="Times New Roman" w:hAnsi="Times New Roman" w:cs="Times New Roman"/>
                <w:sz w:val="24"/>
                <w:szCs w:val="24"/>
              </w:rPr>
            </w:pPr>
          </w:p>
        </w:tc>
        <w:tc>
          <w:tcPr>
            <w:tcW w:w="907" w:type="dxa"/>
          </w:tcPr>
          <w:p w14:paraId="220148C2" w14:textId="77777777" w:rsidR="008C2B96" w:rsidRDefault="008C2B96" w:rsidP="008C2B96">
            <w:pPr>
              <w:spacing w:line="480" w:lineRule="auto"/>
              <w:rPr>
                <w:rFonts w:ascii="Times New Roman" w:hAnsi="Times New Roman" w:cs="Times New Roman"/>
                <w:sz w:val="24"/>
                <w:szCs w:val="24"/>
              </w:rPr>
            </w:pPr>
          </w:p>
        </w:tc>
      </w:tr>
      <w:tr w:rsidR="008C2B96" w14:paraId="17D85971" w14:textId="77777777" w:rsidTr="00C038EF">
        <w:tc>
          <w:tcPr>
            <w:tcW w:w="2374" w:type="dxa"/>
          </w:tcPr>
          <w:p w14:paraId="537C17EB" w14:textId="5AF7F7C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420" w:type="dxa"/>
          </w:tcPr>
          <w:p w14:paraId="5AAE805E" w14:textId="77777777" w:rsidR="008C2B96" w:rsidRDefault="008C2B96" w:rsidP="008C2B96">
            <w:pPr>
              <w:spacing w:line="480" w:lineRule="auto"/>
              <w:rPr>
                <w:rFonts w:ascii="Times New Roman" w:hAnsi="Times New Roman" w:cs="Times New Roman"/>
                <w:sz w:val="24"/>
                <w:szCs w:val="24"/>
              </w:rPr>
            </w:pPr>
          </w:p>
        </w:tc>
        <w:tc>
          <w:tcPr>
            <w:tcW w:w="1256" w:type="dxa"/>
          </w:tcPr>
          <w:p w14:paraId="737F7980" w14:textId="77777777" w:rsidR="008C2B96" w:rsidRDefault="008C2B96" w:rsidP="008C2B96">
            <w:pPr>
              <w:spacing w:line="480" w:lineRule="auto"/>
              <w:rPr>
                <w:rFonts w:ascii="Times New Roman" w:hAnsi="Times New Roman" w:cs="Times New Roman"/>
                <w:sz w:val="24"/>
                <w:szCs w:val="24"/>
              </w:rPr>
            </w:pPr>
          </w:p>
        </w:tc>
        <w:tc>
          <w:tcPr>
            <w:tcW w:w="812" w:type="dxa"/>
          </w:tcPr>
          <w:p w14:paraId="7C651E27" w14:textId="77777777" w:rsidR="008C2B96" w:rsidRDefault="008C2B96" w:rsidP="008C2B96">
            <w:pPr>
              <w:spacing w:line="480" w:lineRule="auto"/>
              <w:rPr>
                <w:rFonts w:ascii="Times New Roman" w:hAnsi="Times New Roman" w:cs="Times New Roman"/>
                <w:sz w:val="24"/>
                <w:szCs w:val="24"/>
              </w:rPr>
            </w:pPr>
          </w:p>
        </w:tc>
        <w:tc>
          <w:tcPr>
            <w:tcW w:w="1420" w:type="dxa"/>
          </w:tcPr>
          <w:p w14:paraId="4E42CBB5" w14:textId="77777777" w:rsidR="008C2B96" w:rsidRDefault="008C2B96" w:rsidP="008C2B96">
            <w:pPr>
              <w:spacing w:line="480" w:lineRule="auto"/>
              <w:rPr>
                <w:rFonts w:ascii="Times New Roman" w:hAnsi="Times New Roman" w:cs="Times New Roman"/>
                <w:sz w:val="24"/>
                <w:szCs w:val="24"/>
              </w:rPr>
            </w:pPr>
          </w:p>
        </w:tc>
        <w:tc>
          <w:tcPr>
            <w:tcW w:w="1256" w:type="dxa"/>
          </w:tcPr>
          <w:p w14:paraId="738DBD3C" w14:textId="77777777" w:rsidR="008C2B96" w:rsidRDefault="008C2B96" w:rsidP="008C2B96">
            <w:pPr>
              <w:spacing w:line="480" w:lineRule="auto"/>
              <w:rPr>
                <w:rFonts w:ascii="Times New Roman" w:hAnsi="Times New Roman" w:cs="Times New Roman"/>
                <w:sz w:val="24"/>
                <w:szCs w:val="24"/>
              </w:rPr>
            </w:pPr>
          </w:p>
        </w:tc>
        <w:tc>
          <w:tcPr>
            <w:tcW w:w="907" w:type="dxa"/>
          </w:tcPr>
          <w:p w14:paraId="1FA1A8E0" w14:textId="77777777" w:rsidR="008C2B96" w:rsidRDefault="008C2B96" w:rsidP="008C2B96">
            <w:pPr>
              <w:spacing w:line="480" w:lineRule="auto"/>
              <w:rPr>
                <w:rFonts w:ascii="Times New Roman" w:hAnsi="Times New Roman" w:cs="Times New Roman"/>
                <w:sz w:val="24"/>
                <w:szCs w:val="24"/>
              </w:rPr>
            </w:pPr>
          </w:p>
        </w:tc>
      </w:tr>
    </w:tbl>
    <w:p w14:paraId="07B44343" w14:textId="77777777" w:rsidR="00B56714" w:rsidRPr="00C038EF" w:rsidRDefault="00B56714" w:rsidP="002E1969">
      <w:pPr>
        <w:rPr>
          <w:rFonts w:ascii="Times New Roman" w:hAnsi="Times New Roman"/>
        </w:rPr>
      </w:pPr>
    </w:p>
    <w:p w14:paraId="1EB5E8CF" w14:textId="0C7EBC2C" w:rsidR="002E1969" w:rsidRPr="0093446E" w:rsidRDefault="002E1969" w:rsidP="00C45C2E">
      <w:pPr>
        <w:spacing w:line="480" w:lineRule="auto"/>
        <w:rPr>
          <w:rFonts w:ascii="Times New Roman" w:hAnsi="Times New Roman" w:cs="Times New Roman"/>
          <w:sz w:val="24"/>
          <w:szCs w:val="24"/>
        </w:rPr>
      </w:pPr>
      <w:r w:rsidRPr="0093446E">
        <w:rPr>
          <w:rFonts w:ascii="Times New Roman" w:hAnsi="Times New Roman" w:cs="Times New Roman"/>
          <w:sz w:val="24"/>
          <w:szCs w:val="24"/>
        </w:rPr>
        <w:lastRenderedPageBreak/>
        <w:t>CONCLUSION</w:t>
      </w:r>
    </w:p>
    <w:p w14:paraId="71B5E55D" w14:textId="14FB8E95" w:rsidR="002E1969" w:rsidRPr="0093446E" w:rsidRDefault="002E1969" w:rsidP="00C45C2E">
      <w:pPr>
        <w:spacing w:line="480" w:lineRule="auto"/>
        <w:rPr>
          <w:rFonts w:ascii="Times New Roman" w:hAnsi="Times New Roman" w:cs="Times New Roman"/>
          <w:sz w:val="24"/>
          <w:szCs w:val="24"/>
        </w:rPr>
      </w:pPr>
      <w:r w:rsidRPr="00516B17">
        <w:rPr>
          <w:rFonts w:ascii="Times New Roman" w:hAnsi="Times New Roman" w:cs="Times New Roman"/>
          <w:sz w:val="24"/>
          <w:szCs w:val="24"/>
        </w:rPr>
        <w:tab/>
      </w:r>
      <w:proofErr w:type="gramStart"/>
      <w:r w:rsidRPr="00516B17">
        <w:rPr>
          <w:rFonts w:ascii="Times New Roman" w:hAnsi="Times New Roman" w:cs="Times New Roman"/>
          <w:sz w:val="24"/>
          <w:szCs w:val="24"/>
        </w:rPr>
        <w:t>The PPM</w:t>
      </w:r>
      <w:proofErr w:type="gramEnd"/>
      <w:r w:rsidRPr="00516B17">
        <w:rPr>
          <w:rFonts w:ascii="Times New Roman" w:hAnsi="Times New Roman" w:cs="Times New Roman"/>
          <w:sz w:val="24"/>
          <w:szCs w:val="24"/>
        </w:rPr>
        <w:t xml:space="preserve"> and BRAPPA </w:t>
      </w:r>
      <w:r w:rsidR="0032459F" w:rsidRPr="00516B17">
        <w:rPr>
          <w:rFonts w:ascii="Times New Roman" w:hAnsi="Times New Roman" w:cs="Times New Roman"/>
          <w:sz w:val="24"/>
          <w:szCs w:val="24"/>
        </w:rPr>
        <w:t xml:space="preserve">are novel contributions to address the lack of coverage or lack of data available in surveys. The PPM </w:t>
      </w:r>
      <w:r w:rsidR="00CB2CF5">
        <w:rPr>
          <w:rFonts w:ascii="Times New Roman" w:hAnsi="Times New Roman" w:cs="Times New Roman"/>
          <w:sz w:val="24"/>
          <w:szCs w:val="24"/>
        </w:rPr>
        <w:t>(</w:t>
      </w:r>
      <w:r w:rsidR="0032459F" w:rsidRPr="00516B17">
        <w:rPr>
          <w:rFonts w:ascii="Times New Roman" w:hAnsi="Times New Roman" w:cs="Times New Roman"/>
          <w:sz w:val="24"/>
          <w:szCs w:val="24"/>
        </w:rPr>
        <w:t>and</w:t>
      </w:r>
      <w:r w:rsidR="00CB2CF5">
        <w:rPr>
          <w:rFonts w:ascii="Times New Roman" w:hAnsi="Times New Roman" w:cs="Times New Roman"/>
          <w:sz w:val="24"/>
          <w:szCs w:val="24"/>
        </w:rPr>
        <w:t xml:space="preserve"> hopefully</w:t>
      </w:r>
      <w:r w:rsidR="0032459F" w:rsidRPr="00516B17">
        <w:rPr>
          <w:rFonts w:ascii="Times New Roman" w:hAnsi="Times New Roman" w:cs="Times New Roman"/>
          <w:sz w:val="24"/>
          <w:szCs w:val="24"/>
        </w:rPr>
        <w:t xml:space="preserve"> BRAPPA</w:t>
      </w:r>
      <w:r w:rsidR="00CB2CF5">
        <w:rPr>
          <w:rFonts w:ascii="Times New Roman" w:hAnsi="Times New Roman" w:cs="Times New Roman"/>
          <w:sz w:val="24"/>
          <w:szCs w:val="24"/>
        </w:rPr>
        <w:t>)</w:t>
      </w:r>
      <w:r w:rsidR="0032459F" w:rsidRPr="00516B17">
        <w:rPr>
          <w:rFonts w:ascii="Times New Roman" w:hAnsi="Times New Roman" w:cs="Times New Roman"/>
          <w:sz w:val="24"/>
          <w:szCs w:val="24"/>
        </w:rPr>
        <w:t xml:space="preserve"> are better performing than even the best 3</w:t>
      </w:r>
      <w:r w:rsidR="0032459F" w:rsidRPr="00516B17">
        <w:rPr>
          <w:rFonts w:ascii="Times New Roman" w:hAnsi="Times New Roman" w:cs="Times New Roman"/>
          <w:sz w:val="24"/>
          <w:szCs w:val="24"/>
          <w:vertAlign w:val="superscript"/>
        </w:rPr>
        <w:t>rd</w:t>
      </w:r>
      <w:r w:rsidR="0032459F" w:rsidRPr="00516B17">
        <w:rPr>
          <w:rFonts w:ascii="Times New Roman" w:hAnsi="Times New Roman" w:cs="Times New Roman"/>
          <w:sz w:val="24"/>
          <w:szCs w:val="24"/>
        </w:rPr>
        <w:t xml:space="preserve"> party dataset reviewed by the Pew Research Center </w:t>
      </w:r>
      <w:r w:rsidR="0032459F" w:rsidRPr="00516B17">
        <w:rPr>
          <w:rFonts w:ascii="Times New Roman" w:hAnsi="Times New Roman" w:cs="Times New Roman"/>
          <w:sz w:val="24"/>
          <w:szCs w:val="24"/>
        </w:rPr>
        <w:fldChar w:fldCharType="begin"/>
      </w:r>
      <w:r w:rsidR="00F57A54">
        <w:rPr>
          <w:rFonts w:ascii="Times New Roman" w:hAnsi="Times New Roman" w:cs="Times New Roman"/>
          <w:sz w:val="24"/>
          <w:szCs w:val="24"/>
        </w:rPr>
        <w:instrText xml:space="preserve"> ADDIN ZOTERO_ITEM CSL_CITATION {"citationID":"CvszdTfd","properties":{"formattedCitation":"(Chun et al. 2021; Ortman and Knapp 2023)","plainCitation":"(Chun et al. 2021; Ortman and Knapp 2023)","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0032459F" w:rsidRPr="00516B17">
        <w:rPr>
          <w:rFonts w:ascii="Times New Roman" w:hAnsi="Times New Roman" w:cs="Times New Roman"/>
          <w:sz w:val="24"/>
          <w:szCs w:val="24"/>
        </w:rPr>
        <w:fldChar w:fldCharType="separate"/>
      </w:r>
      <w:r w:rsidR="00F57A54" w:rsidRPr="00F57A54">
        <w:rPr>
          <w:rFonts w:ascii="Times New Roman" w:hAnsi="Times New Roman" w:cs="Times New Roman"/>
          <w:sz w:val="24"/>
        </w:rPr>
        <w:t>(Chun et al. 2021; Ortman and Knapp 2023)</w:t>
      </w:r>
      <w:r w:rsidR="0032459F" w:rsidRPr="00516B17">
        <w:rPr>
          <w:rFonts w:ascii="Times New Roman" w:hAnsi="Times New Roman" w:cs="Times New Roman"/>
          <w:sz w:val="24"/>
          <w:szCs w:val="24"/>
        </w:rPr>
        <w:fldChar w:fldCharType="end"/>
      </w:r>
      <w:r w:rsidR="00096A53">
        <w:rPr>
          <w:rFonts w:ascii="Times New Roman" w:hAnsi="Times New Roman" w:cs="Times New Roman"/>
          <w:sz w:val="24"/>
          <w:szCs w:val="24"/>
        </w:rPr>
        <w:t xml:space="preserve"> (</w:t>
      </w:r>
      <w:r w:rsidR="0048521D">
        <w:rPr>
          <w:rFonts w:ascii="Times New Roman" w:hAnsi="Times New Roman" w:cs="Times New Roman"/>
          <w:sz w:val="24"/>
          <w:szCs w:val="24"/>
        </w:rPr>
        <w:t>T</w:t>
      </w:r>
      <w:r w:rsidR="00096A53">
        <w:rPr>
          <w:rFonts w:ascii="Times New Roman" w:hAnsi="Times New Roman" w:cs="Times New Roman"/>
          <w:sz w:val="24"/>
          <w:szCs w:val="24"/>
        </w:rPr>
        <w:t xml:space="preserve">his is NOT a disclosure </w:t>
      </w:r>
      <w:r w:rsidR="0048521D">
        <w:rPr>
          <w:rFonts w:ascii="Times New Roman" w:hAnsi="Times New Roman" w:cs="Times New Roman"/>
          <w:sz w:val="24"/>
          <w:szCs w:val="24"/>
        </w:rPr>
        <w:t>violation, the PPM models are validated and their performance is published</w:t>
      </w:r>
      <w:r w:rsidR="00096A53">
        <w:rPr>
          <w:rFonts w:ascii="Times New Roman" w:hAnsi="Times New Roman" w:cs="Times New Roman"/>
          <w:sz w:val="24"/>
          <w:szCs w:val="24"/>
        </w:rPr>
        <w:t>)</w:t>
      </w:r>
      <w:r w:rsidR="00C45C2E" w:rsidRPr="00516B17">
        <w:rPr>
          <w:rFonts w:ascii="Times New Roman" w:hAnsi="Times New Roman" w:cs="Times New Roman"/>
          <w:sz w:val="24"/>
          <w:szCs w:val="24"/>
        </w:rPr>
        <w:t>.</w:t>
      </w:r>
      <w:r w:rsidR="00FF489A" w:rsidRPr="00516B17">
        <w:rPr>
          <w:rFonts w:ascii="Times New Roman" w:hAnsi="Times New Roman" w:cs="Times New Roman"/>
          <w:sz w:val="24"/>
          <w:szCs w:val="24"/>
        </w:rPr>
        <w:t xml:space="preserve"> This performance indicates they </w:t>
      </w:r>
      <w:r w:rsidR="00BE14DE" w:rsidRPr="00516B17">
        <w:rPr>
          <w:rFonts w:ascii="Times New Roman" w:hAnsi="Times New Roman" w:cs="Times New Roman"/>
          <w:sz w:val="24"/>
          <w:szCs w:val="24"/>
        </w:rPr>
        <w:t>adequately</w:t>
      </w:r>
      <w:r w:rsidR="00FF489A" w:rsidRPr="00516B17">
        <w:rPr>
          <w:rFonts w:ascii="Times New Roman" w:hAnsi="Times New Roman" w:cs="Times New Roman"/>
          <w:sz w:val="24"/>
          <w:szCs w:val="24"/>
        </w:rPr>
        <w:t xml:space="preserve"> represent a population at a given point in time, but can they measure migration?</w:t>
      </w:r>
    </w:p>
    <w:p w14:paraId="2CF54166" w14:textId="77777777" w:rsidR="002E1969" w:rsidRPr="00C038EF" w:rsidRDefault="002E1969" w:rsidP="00990251">
      <w:pPr>
        <w:jc w:val="center"/>
        <w:rPr>
          <w:rFonts w:ascii="Times New Roman" w:hAnsi="Times New Roman"/>
        </w:rPr>
      </w:pPr>
    </w:p>
    <w:p w14:paraId="79E19553" w14:textId="77777777" w:rsidR="002E1969" w:rsidRPr="00C038EF" w:rsidRDefault="002E1969" w:rsidP="00990251">
      <w:pPr>
        <w:jc w:val="center"/>
        <w:rPr>
          <w:rFonts w:ascii="Times New Roman" w:hAnsi="Times New Roman"/>
        </w:rPr>
      </w:pPr>
    </w:p>
    <w:p w14:paraId="013A5623" w14:textId="0A15F713" w:rsidR="00240DB0" w:rsidRPr="0093446E" w:rsidRDefault="00990251" w:rsidP="00C038EF">
      <w:pPr>
        <w:spacing w:line="480" w:lineRule="auto"/>
        <w:jc w:val="center"/>
        <w:rPr>
          <w:rFonts w:ascii="Times New Roman" w:hAnsi="Times New Roman" w:cs="Times New Roman"/>
          <w:sz w:val="24"/>
          <w:szCs w:val="24"/>
        </w:rPr>
      </w:pPr>
      <w:r w:rsidRPr="0093446E">
        <w:rPr>
          <w:rFonts w:ascii="Times New Roman" w:hAnsi="Times New Roman" w:cs="Times New Roman"/>
          <w:sz w:val="24"/>
          <w:szCs w:val="24"/>
        </w:rPr>
        <w:t xml:space="preserve">Chapter </w:t>
      </w:r>
      <w:r w:rsidR="002E56E2" w:rsidRPr="0093446E">
        <w:rPr>
          <w:rFonts w:ascii="Times New Roman" w:hAnsi="Times New Roman" w:cs="Times New Roman"/>
          <w:sz w:val="24"/>
          <w:szCs w:val="24"/>
        </w:rPr>
        <w:t>II: Estimating Migration</w:t>
      </w:r>
    </w:p>
    <w:p w14:paraId="5935B079" w14:textId="4D513D09" w:rsidR="00814D26" w:rsidRPr="0093446E" w:rsidRDefault="00535A6C" w:rsidP="0093446E">
      <w:pPr>
        <w:spacing w:line="480" w:lineRule="auto"/>
        <w:rPr>
          <w:rFonts w:ascii="Times New Roman" w:hAnsi="Times New Roman" w:cs="Times New Roman"/>
          <w:sz w:val="24"/>
          <w:szCs w:val="24"/>
        </w:rPr>
      </w:pPr>
      <w:r w:rsidRPr="0093446E">
        <w:rPr>
          <w:rFonts w:ascii="Times New Roman" w:hAnsi="Times New Roman" w:cs="Times New Roman"/>
          <w:sz w:val="24"/>
          <w:szCs w:val="24"/>
        </w:rPr>
        <w:tab/>
        <w:t>The purpose of this chapter is to connect the first and final chapters. We explore</w:t>
      </w:r>
      <w:r w:rsidR="00983301" w:rsidRPr="0093446E">
        <w:rPr>
          <w:rFonts w:ascii="Times New Roman" w:hAnsi="Times New Roman" w:cs="Times New Roman"/>
          <w:sz w:val="24"/>
          <w:szCs w:val="24"/>
        </w:rPr>
        <w:t>d</w:t>
      </w:r>
      <w:r w:rsidRPr="0093446E">
        <w:rPr>
          <w:rFonts w:ascii="Times New Roman" w:hAnsi="Times New Roman" w:cs="Times New Roman"/>
          <w:sz w:val="24"/>
          <w:szCs w:val="24"/>
        </w:rPr>
        <w:t xml:space="preserve"> the accuracy of PIK and MAFID assignment in chapter I. In chapter III, I will apply these methods to a </w:t>
      </w:r>
      <w:r w:rsidR="00722271" w:rsidRPr="0093446E">
        <w:rPr>
          <w:rFonts w:ascii="Times New Roman" w:hAnsi="Times New Roman" w:cs="Times New Roman"/>
          <w:sz w:val="24"/>
          <w:szCs w:val="24"/>
        </w:rPr>
        <w:t xml:space="preserve">hurricane case study. How accurate are migration estimates derived from </w:t>
      </w:r>
      <w:r w:rsidR="00F1271E" w:rsidRPr="0093446E">
        <w:rPr>
          <w:rFonts w:ascii="Times New Roman" w:hAnsi="Times New Roman" w:cs="Times New Roman"/>
          <w:sz w:val="24"/>
          <w:szCs w:val="24"/>
        </w:rPr>
        <w:t>the demographic frame</w:t>
      </w:r>
      <w:r w:rsidR="00722271" w:rsidRPr="0093446E">
        <w:rPr>
          <w:rFonts w:ascii="Times New Roman" w:hAnsi="Times New Roman" w:cs="Times New Roman"/>
          <w:sz w:val="24"/>
          <w:szCs w:val="24"/>
        </w:rPr>
        <w:t xml:space="preserve"> versus the </w:t>
      </w:r>
      <w:r w:rsidR="00F1271E" w:rsidRPr="0093446E">
        <w:rPr>
          <w:rFonts w:ascii="Times New Roman" w:hAnsi="Times New Roman" w:cs="Times New Roman"/>
          <w:sz w:val="24"/>
          <w:szCs w:val="24"/>
        </w:rPr>
        <w:t>traditional approaches</w:t>
      </w:r>
      <w:r w:rsidR="00722271" w:rsidRPr="0093446E">
        <w:rPr>
          <w:rFonts w:ascii="Times New Roman" w:hAnsi="Times New Roman" w:cs="Times New Roman"/>
          <w:sz w:val="24"/>
          <w:szCs w:val="24"/>
        </w:rPr>
        <w:t>? I’ll again use the ACS and Decennial Census as benchmarks to argue for the applicability of the BRAPPA</w:t>
      </w:r>
      <w:r w:rsidR="00F1271E" w:rsidRPr="0093446E">
        <w:rPr>
          <w:rFonts w:ascii="Times New Roman" w:hAnsi="Times New Roman" w:cs="Times New Roman"/>
          <w:sz w:val="24"/>
          <w:szCs w:val="24"/>
        </w:rPr>
        <w:t xml:space="preserve"> and PPM</w:t>
      </w:r>
      <w:r w:rsidR="008A070B" w:rsidRPr="0093446E">
        <w:rPr>
          <w:rFonts w:ascii="Times New Roman" w:hAnsi="Times New Roman" w:cs="Times New Roman"/>
          <w:sz w:val="24"/>
          <w:szCs w:val="24"/>
        </w:rPr>
        <w:t>.</w:t>
      </w:r>
      <w:r w:rsidR="00A05504" w:rsidRPr="0093446E">
        <w:rPr>
          <w:rFonts w:ascii="Times New Roman" w:hAnsi="Times New Roman" w:cs="Times New Roman"/>
          <w:sz w:val="24"/>
          <w:szCs w:val="24"/>
        </w:rPr>
        <w:t xml:space="preserve"> Then I will </w:t>
      </w:r>
      <w:r w:rsidR="00710E5A" w:rsidRPr="00516B17">
        <w:rPr>
          <w:rFonts w:ascii="Times New Roman" w:hAnsi="Times New Roman" w:cs="Times New Roman"/>
          <w:sz w:val="24"/>
          <w:szCs w:val="24"/>
        </w:rPr>
        <w:t>calculate various network measures for</w:t>
      </w:r>
      <w:r w:rsidR="00A05504" w:rsidRPr="0093446E">
        <w:rPr>
          <w:rFonts w:ascii="Times New Roman" w:hAnsi="Times New Roman" w:cs="Times New Roman"/>
          <w:sz w:val="24"/>
          <w:szCs w:val="24"/>
        </w:rPr>
        <w:t xml:space="preserve"> the migration </w:t>
      </w:r>
      <w:r w:rsidR="00514603">
        <w:rPr>
          <w:rFonts w:ascii="Times New Roman" w:hAnsi="Times New Roman" w:cs="Times New Roman"/>
          <w:sz w:val="24"/>
          <w:szCs w:val="24"/>
        </w:rPr>
        <w:t>matrices</w:t>
      </w:r>
      <w:r w:rsidR="009249AE" w:rsidRPr="0093446E">
        <w:rPr>
          <w:rFonts w:ascii="Times New Roman" w:hAnsi="Times New Roman" w:cs="Times New Roman"/>
          <w:sz w:val="24"/>
          <w:szCs w:val="24"/>
        </w:rPr>
        <w:t xml:space="preserve"> and </w:t>
      </w:r>
      <w:r w:rsidR="00376AB9" w:rsidRPr="00516B17">
        <w:rPr>
          <w:rFonts w:ascii="Times New Roman" w:hAnsi="Times New Roman" w:cs="Times New Roman"/>
          <w:sz w:val="24"/>
          <w:szCs w:val="24"/>
        </w:rPr>
        <w:t>model them</w:t>
      </w:r>
      <w:r w:rsidR="009249AE" w:rsidRPr="0093446E">
        <w:rPr>
          <w:rFonts w:ascii="Times New Roman" w:hAnsi="Times New Roman" w:cs="Times New Roman"/>
          <w:sz w:val="24"/>
          <w:szCs w:val="24"/>
        </w:rPr>
        <w:t xml:space="preserve"> in </w:t>
      </w:r>
      <w:r w:rsidR="00376AB9" w:rsidRPr="00516B17">
        <w:rPr>
          <w:rFonts w:ascii="Times New Roman" w:hAnsi="Times New Roman" w:cs="Times New Roman"/>
          <w:sz w:val="24"/>
          <w:szCs w:val="24"/>
        </w:rPr>
        <w:t>a unique form of multiple regression, the multiple regression with quadratic assignment procedure (MRQAP).</w:t>
      </w:r>
      <w:r w:rsidR="008A070B" w:rsidRPr="0093446E">
        <w:rPr>
          <w:rFonts w:ascii="Times New Roman" w:hAnsi="Times New Roman" w:cs="Times New Roman"/>
          <w:sz w:val="24"/>
          <w:szCs w:val="24"/>
        </w:rPr>
        <w:t xml:space="preserve"> This chapter starts with the theories highlighting migration processes, which then inform our modeling and estimation strategies.</w:t>
      </w:r>
    </w:p>
    <w:p w14:paraId="470A4CBD" w14:textId="77777777" w:rsidR="004A6218" w:rsidRPr="0093446E" w:rsidRDefault="004A6218" w:rsidP="00535A6C">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While many disciplines have been theorizing about migration for a long time, U.S. sociology begins in the 1940’s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Bijak 2006)</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with Stouffer’s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40)</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w:t>
      </w:r>
      <w:r w:rsidRPr="0093446E">
        <w:rPr>
          <w:rFonts w:ascii="Times New Roman" w:hAnsi="Times New Roman" w:cs="Times New Roman"/>
          <w:sz w:val="24"/>
          <w:szCs w:val="24"/>
        </w:rPr>
        <w:lastRenderedPageBreak/>
        <w:t xml:space="preserve">places and the number of opportunities available at closer places. This first sociological step identifies the importance of opportunities, as well as establishes a preference for less distance. </w:t>
      </w:r>
    </w:p>
    <w:p w14:paraId="712EC74C" w14:textId="77777777" w:rsidR="004A6218" w:rsidRPr="0093446E" w:rsidRDefault="004A6218" w:rsidP="004A6218">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Lee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66)</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rPr>
        <w:t>(Berlemann and Steinhardt 2017)</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w:t>
      </w:r>
    </w:p>
    <w:p w14:paraId="2AA0AA3E" w14:textId="77777777" w:rsidR="004A6218" w:rsidRPr="0093446E" w:rsidRDefault="004A6218" w:rsidP="004A6218">
      <w:pPr>
        <w:spacing w:line="480" w:lineRule="auto"/>
        <w:ind w:firstLine="720"/>
        <w:rPr>
          <w:rFonts w:ascii="Times New Roman" w:hAnsi="Times New Roman" w:cs="Times New Roman"/>
          <w:sz w:val="24"/>
          <w:szCs w:val="24"/>
        </w:rPr>
      </w:pPr>
      <w:r w:rsidRPr="0093446E">
        <w:rPr>
          <w:rFonts w:ascii="Times New Roman" w:hAnsi="Times New Roman" w:cs="Times New Roman"/>
          <w:sz w:val="24"/>
          <w:szCs w:val="24"/>
        </w:rPr>
        <w:t xml:space="preserve">Taylor </w:t>
      </w:r>
      <w:r w:rsidRPr="0093446E">
        <w:rPr>
          <w:rFonts w:ascii="Times New Roman" w:hAnsi="Times New Roman" w:cs="Times New Roman"/>
          <w:sz w:val="24"/>
          <w:szCs w:val="24"/>
        </w:rPr>
        <w:fldChar w:fldCharType="begin"/>
      </w:r>
      <w:r w:rsidRPr="0093446E">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93446E">
        <w:rPr>
          <w:rFonts w:ascii="Times New Roman" w:hAnsi="Times New Roman" w:cs="Times New Roman"/>
          <w:sz w:val="24"/>
          <w:szCs w:val="24"/>
        </w:rPr>
        <w:fldChar w:fldCharType="separate"/>
      </w:r>
      <w:r w:rsidRPr="0093446E">
        <w:rPr>
          <w:rFonts w:ascii="Times New Roman" w:hAnsi="Times New Roman" w:cs="Times New Roman"/>
          <w:sz w:val="24"/>
          <w:szCs w:val="24"/>
        </w:rPr>
        <w:t>(1984)</w:t>
      </w:r>
      <w:r w:rsidRPr="0093446E">
        <w:rPr>
          <w:rFonts w:ascii="Times New Roman" w:hAnsi="Times New Roman" w:cs="Times New Roman"/>
          <w:sz w:val="24"/>
          <w:szCs w:val="24"/>
        </w:rPr>
        <w:fldChar w:fldCharType="end"/>
      </w:r>
      <w:r w:rsidRPr="0093446E">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w:t>
      </w:r>
      <w:r w:rsidRPr="008B5152">
        <w:rPr>
          <w:rFonts w:ascii="Times New Roman" w:hAnsi="Times New Roman" w:cs="Times New Roman"/>
          <w:sz w:val="24"/>
          <w:szCs w:val="24"/>
        </w:rPr>
        <w:lastRenderedPageBreak/>
        <w:t>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w:t>
      </w:r>
      <w:proofErr w:type="gramStart"/>
      <w:r w:rsidRPr="008B5152">
        <w:rPr>
          <w:rFonts w:ascii="Times New Roman" w:hAnsi="Times New Roman" w:cs="Times New Roman"/>
          <w:sz w:val="24"/>
          <w:szCs w:val="24"/>
        </w:rPr>
        <w:t>is</w:t>
      </w:r>
      <w:proofErr w:type="gramEnd"/>
      <w:r w:rsidRPr="008B5152">
        <w:rPr>
          <w:rFonts w:ascii="Times New Roman" w:hAnsi="Times New Roman" w:cs="Times New Roman"/>
          <w:sz w:val="24"/>
          <w:szCs w:val="24"/>
        </w:rPr>
        <w:t xml:space="preserve"> a capital-intensive market and demand in this market is stable (not </w:t>
      </w:r>
      <w:proofErr w:type="gramStart"/>
      <w:r w:rsidRPr="008B5152">
        <w:rPr>
          <w:rFonts w:ascii="Times New Roman" w:hAnsi="Times New Roman" w:cs="Times New Roman"/>
          <w:sz w:val="24"/>
          <w:szCs w:val="24"/>
        </w:rPr>
        <w:t>stationary</w:t>
      </w:r>
      <w:proofErr w:type="gramEnd"/>
      <w:r w:rsidRPr="008B5152">
        <w:rPr>
          <w:rFonts w:ascii="Times New Roman" w:hAnsi="Times New Roman" w:cs="Times New Roman"/>
          <w:sz w:val="24"/>
          <w:szCs w:val="24"/>
        </w:rPr>
        <w:t xml:space="preserve">).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w:t>
      </w:r>
      <w:proofErr w:type="gramStart"/>
      <w:r w:rsidRPr="008B5152">
        <w:rPr>
          <w:rFonts w:ascii="Times New Roman" w:hAnsi="Times New Roman" w:cs="Times New Roman"/>
          <w:sz w:val="24"/>
          <w:szCs w:val="24"/>
        </w:rPr>
        <w:t>A flow</w:t>
      </w:r>
      <w:proofErr w:type="gramEnd"/>
      <w:r w:rsidRPr="008B5152">
        <w:rPr>
          <w:rFonts w:ascii="Times New Roman" w:hAnsi="Times New Roman" w:cs="Times New Roman"/>
          <w:sz w:val="24"/>
          <w:szCs w:val="24"/>
        </w:rPr>
        <w:t xml:space="preserve"> of goods and capital from core to periphery regions is </w:t>
      </w:r>
      <w:proofErr w:type="gramStart"/>
      <w:r w:rsidRPr="008B5152">
        <w:rPr>
          <w:rFonts w:ascii="Times New Roman" w:hAnsi="Times New Roman" w:cs="Times New Roman"/>
          <w:sz w:val="24"/>
          <w:szCs w:val="24"/>
        </w:rPr>
        <w:t>counter balanced</w:t>
      </w:r>
      <w:proofErr w:type="gramEnd"/>
      <w:r w:rsidRPr="008B5152">
        <w:rPr>
          <w:rFonts w:ascii="Times New Roman" w:hAnsi="Times New Roman" w:cs="Times New Roman"/>
          <w:sz w:val="24"/>
          <w:szCs w:val="24"/>
        </w:rPr>
        <w:t xml:space="preserve"> by a reverse flow of labor to periphery countries. In core regions, manufacturing jobs become </w:t>
      </w:r>
      <w:proofErr w:type="gramStart"/>
      <w:r w:rsidRPr="008B5152">
        <w:rPr>
          <w:rFonts w:ascii="Times New Roman" w:hAnsi="Times New Roman" w:cs="Times New Roman"/>
          <w:sz w:val="24"/>
          <w:szCs w:val="24"/>
        </w:rPr>
        <w:t>less and less</w:t>
      </w:r>
      <w:proofErr w:type="gramEnd"/>
      <w:r w:rsidRPr="008B5152">
        <w:rPr>
          <w:rFonts w:ascii="Times New Roman" w:hAnsi="Times New Roman" w:cs="Times New Roman"/>
          <w:sz w:val="24"/>
          <w:szCs w:val="24"/>
        </w:rPr>
        <w:t xml:space="preserve"> desirable and demand for these </w:t>
      </w:r>
      <w:proofErr w:type="gramStart"/>
      <w:r w:rsidRPr="008B5152">
        <w:rPr>
          <w:rFonts w:ascii="Times New Roman" w:hAnsi="Times New Roman" w:cs="Times New Roman"/>
          <w:sz w:val="24"/>
          <w:szCs w:val="24"/>
        </w:rPr>
        <w:t>jobs</w:t>
      </w:r>
      <w:proofErr w:type="gramEnd"/>
      <w:r w:rsidRPr="008B5152">
        <w:rPr>
          <w:rFonts w:ascii="Times New Roman" w:hAnsi="Times New Roman" w:cs="Times New Roman"/>
          <w:sz w:val="24"/>
          <w:szCs w:val="24"/>
        </w:rPr>
        <w:t xml:space="preserve">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w:t>
      </w:r>
      <w:r w:rsidRPr="008B5152">
        <w:rPr>
          <w:rFonts w:ascii="Times New Roman" w:hAnsi="Times New Roman" w:cs="Times New Roman"/>
          <w:sz w:val="24"/>
          <w:szCs w:val="24"/>
        </w:rPr>
        <w:lastRenderedPageBreak/>
        <w:t>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409F683F"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r w:rsidR="00512099">
        <w:rPr>
          <w:rFonts w:ascii="Times New Roman" w:hAnsi="Times New Roman" w:cs="Times New Roman"/>
          <w:sz w:val="24"/>
          <w:szCs w:val="24"/>
        </w:rPr>
        <w:t>The systems and covariates of migration can cause migration streams themselves through cumulative migration.</w:t>
      </w:r>
    </w:p>
    <w:p w14:paraId="49C63447" w14:textId="47678D25"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every migration is a zero-sum event, origins and destinations are frequently theorized and analyzed together. One way to consider the origins and destinations together and handle the aggregation required to respect federal data standards is to create </w:t>
      </w:r>
      <w:r w:rsidR="00514603">
        <w:rPr>
          <w:rFonts w:ascii="Times New Roman" w:hAnsi="Times New Roman" w:cs="Times New Roman"/>
          <w:sz w:val="24"/>
          <w:szCs w:val="24"/>
        </w:rPr>
        <w:t>matrices</w:t>
      </w:r>
      <w:r>
        <w:rPr>
          <w:rFonts w:ascii="Times New Roman" w:hAnsi="Times New Roman" w:cs="Times New Roman"/>
          <w:sz w:val="24"/>
          <w:szCs w:val="24"/>
        </w:rPr>
        <w:t xml:space="preserve">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w:t>
      </w:r>
      <w:r w:rsidR="00514603">
        <w:rPr>
          <w:rFonts w:ascii="Times New Roman" w:hAnsi="Times New Roman" w:cs="Times New Roman"/>
          <w:sz w:val="24"/>
          <w:szCs w:val="24"/>
        </w:rPr>
        <w:t>matrices</w:t>
      </w:r>
      <w:r>
        <w:rPr>
          <w:rFonts w:ascii="Times New Roman" w:hAnsi="Times New Roman" w:cs="Times New Roman"/>
          <w:sz w:val="24"/>
          <w:szCs w:val="24"/>
        </w:rPr>
        <w:t xml:space="preserve"> usually combine the immigrants and emigrants by column and row, with cell counts particular to a specific place, i.e. the net </w:t>
      </w:r>
      <w:r>
        <w:rPr>
          <w:rFonts w:ascii="Times New Roman" w:hAnsi="Times New Roman" w:cs="Times New Roman"/>
          <w:sz w:val="24"/>
          <w:szCs w:val="24"/>
        </w:rPr>
        <w:lastRenderedPageBreak/>
        <w:t xml:space="preserve">migrants from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colum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EC746F" w:rsidP="00814D26">
      <w:pPr>
        <w:spacing w:line="480" w:lineRule="auto"/>
        <w:ind w:firstLine="720"/>
        <w:rPr>
          <w:rFonts w:ascii="Times New Roman" w:hAnsi="Times New Roman" w:cs="Times New Roman"/>
          <w:sz w:val="24"/>
          <w:szCs w:val="24"/>
        </w:rPr>
      </w:pPr>
      <w:r w:rsidRPr="00695DAF">
        <w:rPr>
          <w:rFonts w:ascii="Times New Roman" w:hAnsi="Times New Roman" w:cs="Times New Roman"/>
          <w:sz w:val="24"/>
          <w:szCs w:val="24"/>
        </w:rPr>
        <w:t>Currently the U.S. Census Bureau releases migration estimates using the American Community Survey</w:t>
      </w:r>
      <w:r w:rsidR="00E116BE" w:rsidRPr="00695DAF">
        <w:rPr>
          <w:rFonts w:ascii="Times New Roman" w:hAnsi="Times New Roman" w:cs="Times New Roman"/>
          <w:sz w:val="24"/>
          <w:szCs w:val="24"/>
        </w:rPr>
        <w:t xml:space="preserve">. Estimates from the ACS </w:t>
      </w:r>
      <w:r w:rsidR="008A47F0" w:rsidRPr="00695DAF">
        <w:rPr>
          <w:rFonts w:ascii="Times New Roman" w:hAnsi="Times New Roman" w:cs="Times New Roman"/>
          <w:sz w:val="24"/>
          <w:szCs w:val="24"/>
        </w:rPr>
        <w:t>combine serval years of data for smaller areas because of the ACS’s rotating sampling schedule.</w:t>
      </w:r>
      <w:r w:rsidR="003806EA" w:rsidRPr="00695DAF">
        <w:rPr>
          <w:rFonts w:ascii="Times New Roman" w:hAnsi="Times New Roman" w:cs="Times New Roman"/>
          <w:sz w:val="24"/>
          <w:szCs w:val="24"/>
        </w:rPr>
        <w:t xml:space="preserve"> This means that migration matrixes are only available </w:t>
      </w:r>
      <w:r w:rsidR="00953802" w:rsidRPr="00695DAF">
        <w:rPr>
          <w:rFonts w:ascii="Times New Roman" w:hAnsi="Times New Roman" w:cs="Times New Roman"/>
          <w:sz w:val="24"/>
          <w:szCs w:val="24"/>
        </w:rPr>
        <w:t>in</w:t>
      </w:r>
      <w:r w:rsidR="003806EA" w:rsidRPr="00695DAF">
        <w:rPr>
          <w:rFonts w:ascii="Times New Roman" w:hAnsi="Times New Roman" w:cs="Times New Roman"/>
          <w:sz w:val="24"/>
          <w:szCs w:val="24"/>
        </w:rPr>
        <w:t xml:space="preserve"> </w:t>
      </w:r>
      <w:r w:rsidR="00953802" w:rsidRPr="00695DAF">
        <w:rPr>
          <w:rFonts w:ascii="Times New Roman" w:hAnsi="Times New Roman" w:cs="Times New Roman"/>
          <w:sz w:val="24"/>
          <w:szCs w:val="24"/>
        </w:rPr>
        <w:t xml:space="preserve">five year blocks, </w:t>
      </w:r>
      <w:r w:rsidR="00C1268B" w:rsidRPr="00695DAF">
        <w:rPr>
          <w:rFonts w:ascii="Times New Roman" w:hAnsi="Times New Roman" w:cs="Times New Roman"/>
          <w:sz w:val="24"/>
          <w:szCs w:val="24"/>
        </w:rPr>
        <w:t>the</w:t>
      </w:r>
      <w:r w:rsidR="00953802" w:rsidRPr="00695DAF">
        <w:rPr>
          <w:rFonts w:ascii="Times New Roman" w:hAnsi="Times New Roman" w:cs="Times New Roman"/>
          <w:sz w:val="24"/>
          <w:szCs w:val="24"/>
        </w:rPr>
        <w:t xml:space="preserve"> 2016-2020 </w:t>
      </w:r>
      <w:r w:rsidR="00C1268B" w:rsidRPr="00695DAF">
        <w:rPr>
          <w:rFonts w:ascii="Times New Roman" w:hAnsi="Times New Roman" w:cs="Times New Roman"/>
          <w:sz w:val="24"/>
          <w:szCs w:val="24"/>
        </w:rPr>
        <w:t>block being the most recent</w:t>
      </w:r>
      <w:r w:rsidR="00695DAF">
        <w:rPr>
          <w:rFonts w:ascii="Times New Roman" w:hAnsi="Times New Roman" w:cs="Times New Roman"/>
          <w:sz w:val="24"/>
          <w:szCs w:val="24"/>
        </w:rPr>
        <w:t xml:space="preserve"> </w:t>
      </w:r>
      <w:r w:rsidR="005A710E">
        <w:rPr>
          <w:rFonts w:ascii="Times New Roman" w:hAnsi="Times New Roman" w:cs="Times New Roman"/>
          <w:sz w:val="24"/>
          <w:szCs w:val="24"/>
        </w:rPr>
        <w:fldChar w:fldCharType="begin"/>
      </w:r>
      <w:r w:rsidR="00D46930">
        <w:rPr>
          <w:rFonts w:ascii="Times New Roman" w:hAnsi="Times New Roman" w:cs="Times New Roman"/>
          <w:sz w:val="24"/>
          <w:szCs w:val="24"/>
        </w:rPr>
        <w:instrText xml:space="preserve"> ADDIN ZOTERO_ITEM CSL_CITATION {"citationID":"7SAVrtEt","properties":{"formattedCitation":"(United States Census Bureau 2025d)","plainCitation":"(United States Census Bureau 2025d)","noteIndex":0},"citationItems":[{"id":1565,"uris":["http://zotero.org/users/6152647/items/XBTLAGL2"],"itemData":{"id":1565,"type":"webpage","abstract":"Learn more about ACS 5-year county-to-county migration flows and access tables. (2005 – 2020)","container-title":"Census.gov","language":"en","note":"section: Government","title":"County-to-County Migration Flows","URL":"https://www.census.gov/topics/population/migration/guidance/county-to-county-migration-flows.html","author":[{"literal":"United States Census Bureau"}],"accessed":{"date-parts":[["2025",10,15]]},"issued":{"date-parts":[["2025"]]}}}],"schema":"https://github.com/citation-style-language/schema/raw/master/csl-citation.json"} </w:instrText>
      </w:r>
      <w:r w:rsidR="005A710E">
        <w:rPr>
          <w:rFonts w:ascii="Times New Roman" w:hAnsi="Times New Roman" w:cs="Times New Roman"/>
          <w:sz w:val="24"/>
          <w:szCs w:val="24"/>
        </w:rPr>
        <w:fldChar w:fldCharType="separate"/>
      </w:r>
      <w:r w:rsidR="00D46930" w:rsidRPr="00D46930">
        <w:rPr>
          <w:rFonts w:ascii="Times New Roman" w:hAnsi="Times New Roman" w:cs="Times New Roman"/>
          <w:sz w:val="24"/>
        </w:rPr>
        <w:t>(United States Census Bureau 2025d)</w:t>
      </w:r>
      <w:r w:rsidR="005A710E">
        <w:rPr>
          <w:rFonts w:ascii="Times New Roman" w:hAnsi="Times New Roman" w:cs="Times New Roman"/>
          <w:sz w:val="24"/>
          <w:szCs w:val="24"/>
        </w:rPr>
        <w:fldChar w:fldCharType="end"/>
      </w:r>
      <w:r w:rsidR="00C1268B" w:rsidRPr="00695DAF">
        <w:rPr>
          <w:rFonts w:ascii="Times New Roman" w:hAnsi="Times New Roman" w:cs="Times New Roman"/>
          <w:sz w:val="24"/>
          <w:szCs w:val="24"/>
        </w:rPr>
        <w:t xml:space="preserve">. This </w:t>
      </w:r>
      <w:r w:rsidR="00F22E1B" w:rsidRPr="00695DAF">
        <w:rPr>
          <w:rFonts w:ascii="Times New Roman" w:hAnsi="Times New Roman" w:cs="Times New Roman"/>
          <w:sz w:val="24"/>
          <w:szCs w:val="24"/>
        </w:rPr>
        <w:t xml:space="preserve">aggregation of time periods </w:t>
      </w:r>
      <w:r w:rsidR="00695DAF" w:rsidRPr="00695DAF">
        <w:rPr>
          <w:rFonts w:ascii="Times New Roman" w:hAnsi="Times New Roman" w:cs="Times New Roman"/>
          <w:sz w:val="24"/>
          <w:szCs w:val="24"/>
        </w:rPr>
        <w:t xml:space="preserve">is a severe limitation for analysis. </w:t>
      </w:r>
    </w:p>
    <w:p w14:paraId="4B25ABBE" w14:textId="77777777" w:rsidR="00157456" w:rsidRDefault="00157456" w:rsidP="00157456">
      <w:pPr>
        <w:spacing w:line="480" w:lineRule="auto"/>
        <w:rPr>
          <w:rFonts w:ascii="Times New Roman" w:hAnsi="Times New Roman" w:cs="Times New Roman"/>
          <w:sz w:val="24"/>
          <w:szCs w:val="24"/>
        </w:rPr>
      </w:pPr>
      <w:r>
        <w:rPr>
          <w:rFonts w:ascii="Times New Roman" w:hAnsi="Times New Roman" w:cs="Times New Roman"/>
          <w:i/>
          <w:iCs/>
          <w:sz w:val="24"/>
          <w:szCs w:val="24"/>
        </w:rPr>
        <w:t>Network Analysis Insights for Migration</w:t>
      </w:r>
    </w:p>
    <w:p w14:paraId="432AEAED" w14:textId="77777777" w:rsidR="00BA63A2" w:rsidRDefault="0064498E" w:rsidP="0090785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907856">
        <w:rPr>
          <w:rFonts w:ascii="Times New Roman" w:hAnsi="Times New Roman" w:cs="Times New Roman"/>
          <w:sz w:val="24"/>
          <w:szCs w:val="24"/>
        </w:rPr>
        <w:tab/>
      </w:r>
      <w:r w:rsidR="0005727B">
        <w:rPr>
          <w:rFonts w:ascii="Times New Roman" w:hAnsi="Times New Roman" w:cs="Times New Roman"/>
          <w:sz w:val="24"/>
          <w:szCs w:val="24"/>
        </w:rPr>
        <w:t xml:space="preserve">Networks are </w:t>
      </w:r>
      <w:proofErr w:type="spellStart"/>
      <w:proofErr w:type="gramStart"/>
      <w:r w:rsidR="0005727B">
        <w:rPr>
          <w:rFonts w:ascii="Times New Roman" w:hAnsi="Times New Roman" w:cs="Times New Roman"/>
          <w:sz w:val="24"/>
          <w:szCs w:val="24"/>
        </w:rPr>
        <w:t>a</w:t>
      </w:r>
      <w:proofErr w:type="spellEnd"/>
      <w:proofErr w:type="gramEnd"/>
      <w:r w:rsidR="0005727B">
        <w:rPr>
          <w:rFonts w:ascii="Times New Roman" w:hAnsi="Times New Roman" w:cs="Times New Roman"/>
          <w:sz w:val="24"/>
          <w:szCs w:val="24"/>
        </w:rPr>
        <w:t xml:space="preserve"> analytical tool for interlinked phenomena. Migration has many inter-related domains and while the social network components of migration are </w:t>
      </w:r>
      <w:r w:rsidR="00AC2D5F">
        <w:rPr>
          <w:rFonts w:ascii="Times New Roman" w:hAnsi="Times New Roman" w:cs="Times New Roman"/>
          <w:sz w:val="24"/>
          <w:szCs w:val="24"/>
        </w:rPr>
        <w:t xml:space="preserve">increasingly attended to, the physical locations are also linked by </w:t>
      </w:r>
      <w:r w:rsidR="000F0BE7">
        <w:rPr>
          <w:rFonts w:ascii="Times New Roman" w:hAnsi="Times New Roman" w:cs="Times New Roman"/>
          <w:sz w:val="24"/>
          <w:szCs w:val="24"/>
        </w:rPr>
        <w:t xml:space="preserve">recurrent flows. </w:t>
      </w:r>
      <w:r w:rsidR="00396524">
        <w:rPr>
          <w:rFonts w:ascii="Times New Roman" w:hAnsi="Times New Roman" w:cs="Times New Roman"/>
          <w:sz w:val="24"/>
          <w:szCs w:val="24"/>
        </w:rPr>
        <w:t>T</w:t>
      </w:r>
      <w:r w:rsidR="000F0BE7">
        <w:rPr>
          <w:rFonts w:ascii="Times New Roman" w:hAnsi="Times New Roman" w:cs="Times New Roman"/>
          <w:sz w:val="24"/>
          <w:szCs w:val="24"/>
        </w:rPr>
        <w:t>hese</w:t>
      </w:r>
      <w:r w:rsidR="00396524">
        <w:rPr>
          <w:rFonts w:ascii="Times New Roman" w:hAnsi="Times New Roman" w:cs="Times New Roman"/>
          <w:sz w:val="24"/>
          <w:szCs w:val="24"/>
        </w:rPr>
        <w:t xml:space="preserve"> spatial</w:t>
      </w:r>
      <w:r w:rsidR="000F0BE7">
        <w:rPr>
          <w:rFonts w:ascii="Times New Roman" w:hAnsi="Times New Roman" w:cs="Times New Roman"/>
          <w:sz w:val="24"/>
          <w:szCs w:val="24"/>
        </w:rPr>
        <w:t xml:space="preserve"> relationships are less understood but still explored</w:t>
      </w:r>
      <w:r w:rsidR="00BA63A2">
        <w:rPr>
          <w:rFonts w:ascii="Times New Roman" w:hAnsi="Times New Roman" w:cs="Times New Roman"/>
          <w:sz w:val="24"/>
          <w:szCs w:val="24"/>
        </w:rPr>
        <w:t xml:space="preserve">, the simplest models are called gravity models. </w:t>
      </w:r>
    </w:p>
    <w:p w14:paraId="4D84D8C6" w14:textId="51C0FA37" w:rsidR="00180D80" w:rsidRDefault="00180D80" w:rsidP="00907856">
      <w:pPr>
        <w:spacing w:line="480" w:lineRule="auto"/>
        <w:rPr>
          <w:rFonts w:ascii="Times New Roman" w:hAnsi="Times New Roman" w:cs="Times New Roman"/>
          <w:sz w:val="24"/>
          <w:szCs w:val="24"/>
        </w:rPr>
      </w:pPr>
      <w:r>
        <w:rPr>
          <w:rFonts w:ascii="Times New Roman" w:hAnsi="Times New Roman" w:cs="Times New Roman"/>
          <w:sz w:val="24"/>
          <w:szCs w:val="24"/>
        </w:rPr>
        <w:tab/>
      </w:r>
      <w:r w:rsidR="005F20BF">
        <w:rPr>
          <w:rFonts w:ascii="Times New Roman" w:hAnsi="Times New Roman" w:cs="Times New Roman"/>
          <w:sz w:val="24"/>
          <w:szCs w:val="24"/>
        </w:rPr>
        <w:t>Migration g</w:t>
      </w:r>
      <w:r>
        <w:rPr>
          <w:rFonts w:ascii="Times New Roman" w:hAnsi="Times New Roman" w:cs="Times New Roman"/>
          <w:sz w:val="24"/>
          <w:szCs w:val="24"/>
        </w:rPr>
        <w:t xml:space="preserve">ravity </w:t>
      </w:r>
      <w:r w:rsidR="00047658">
        <w:rPr>
          <w:rFonts w:ascii="Times New Roman" w:hAnsi="Times New Roman" w:cs="Times New Roman"/>
          <w:sz w:val="24"/>
          <w:szCs w:val="24"/>
        </w:rPr>
        <w:t xml:space="preserve">models include a term for </w:t>
      </w:r>
      <w:r w:rsidR="005F20BF">
        <w:rPr>
          <w:rFonts w:ascii="Times New Roman" w:hAnsi="Times New Roman" w:cs="Times New Roman"/>
          <w:sz w:val="24"/>
          <w:szCs w:val="24"/>
        </w:rPr>
        <w:t>the ‘pull’ a location has, or the tendency to</w:t>
      </w:r>
      <w:r w:rsidR="00234338">
        <w:rPr>
          <w:rFonts w:ascii="Times New Roman" w:hAnsi="Times New Roman" w:cs="Times New Roman"/>
          <w:sz w:val="24"/>
          <w:szCs w:val="24"/>
        </w:rPr>
        <w:t xml:space="preserve"> </w:t>
      </w:r>
      <w:r w:rsidR="005F20BF">
        <w:rPr>
          <w:rFonts w:ascii="Times New Roman" w:hAnsi="Times New Roman" w:cs="Times New Roman"/>
          <w:sz w:val="24"/>
          <w:szCs w:val="24"/>
        </w:rPr>
        <w:t>attract migration</w:t>
      </w:r>
      <w:r w:rsidR="00085228">
        <w:rPr>
          <w:rFonts w:ascii="Times New Roman" w:hAnsi="Times New Roman" w:cs="Times New Roman"/>
          <w:sz w:val="24"/>
          <w:szCs w:val="24"/>
        </w:rPr>
        <w:t xml:space="preserve">, often the population size, </w:t>
      </w:r>
      <w:r w:rsidR="005B3214">
        <w:rPr>
          <w:rFonts w:ascii="Times New Roman" w:hAnsi="Times New Roman" w:cs="Times New Roman"/>
          <w:sz w:val="24"/>
          <w:szCs w:val="24"/>
        </w:rPr>
        <w:t xml:space="preserve">or expected income of jobs at that location </w:t>
      </w:r>
      <w:r w:rsidR="005B3214">
        <w:rPr>
          <w:rFonts w:ascii="Times New Roman" w:hAnsi="Times New Roman" w:cs="Times New Roman"/>
          <w:sz w:val="24"/>
          <w:szCs w:val="24"/>
        </w:rPr>
        <w:fldChar w:fldCharType="begin"/>
      </w:r>
      <w:r w:rsidR="005B3214">
        <w:rPr>
          <w:rFonts w:ascii="Times New Roman" w:hAnsi="Times New Roman" w:cs="Times New Roman"/>
          <w:sz w:val="24"/>
          <w:szCs w:val="24"/>
        </w:rPr>
        <w:instrText xml:space="preserve"> ADDIN ZOTERO_ITEM CSL_CITATION {"citationID":"SApKXxca","properties":{"formattedCitation":"(Borjas 1994; Windzio 2018)","plainCitation":"(Borjas 1994; Windzio 2018)","noteIndex":0},"citationItems":[{"id":1177,"uris":["http://zotero.org/users/6152647/items/7SCCIVYU"],"itemData":{"id":1177,"type":"article-journal","container-title":"Journal of Economic Literature","issue":"4","note":"publisher: American Economic Association","page":"1667-1717","source":"RePEc - Econpapers","title":"The Economics of Immigration","URL":"https://econpapers.repec.org/article/aeajeclit/v_3a32_3ay_3a1994_3ai_3a4_3ap_3a1667-1717.htm","volume":"32","author":[{"family":"Borjas","given":"George"}],"accessed":{"date-parts":[["2024",5,9]]},"issued":{"date-parts":[["1994"]]}}},{"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5B3214">
        <w:rPr>
          <w:rFonts w:ascii="Times New Roman" w:hAnsi="Times New Roman" w:cs="Times New Roman"/>
          <w:sz w:val="24"/>
          <w:szCs w:val="24"/>
        </w:rPr>
        <w:fldChar w:fldCharType="separate"/>
      </w:r>
      <w:r w:rsidR="005B3214" w:rsidRPr="005B3214">
        <w:rPr>
          <w:rFonts w:ascii="Times New Roman" w:hAnsi="Times New Roman" w:cs="Times New Roman"/>
          <w:sz w:val="24"/>
        </w:rPr>
        <w:t xml:space="preserve">(Borjas 1994; </w:t>
      </w:r>
      <w:proofErr w:type="spellStart"/>
      <w:r w:rsidR="005B3214" w:rsidRPr="005B3214">
        <w:rPr>
          <w:rFonts w:ascii="Times New Roman" w:hAnsi="Times New Roman" w:cs="Times New Roman"/>
          <w:sz w:val="24"/>
        </w:rPr>
        <w:t>Windzio</w:t>
      </w:r>
      <w:proofErr w:type="spellEnd"/>
      <w:r w:rsidR="005B3214" w:rsidRPr="005B3214">
        <w:rPr>
          <w:rFonts w:ascii="Times New Roman" w:hAnsi="Times New Roman" w:cs="Times New Roman"/>
          <w:sz w:val="24"/>
        </w:rPr>
        <w:t xml:space="preserve"> 2018)</w:t>
      </w:r>
      <w:r w:rsidR="005B3214">
        <w:rPr>
          <w:rFonts w:ascii="Times New Roman" w:hAnsi="Times New Roman" w:cs="Times New Roman"/>
          <w:sz w:val="24"/>
          <w:szCs w:val="24"/>
        </w:rPr>
        <w:fldChar w:fldCharType="end"/>
      </w:r>
      <w:r w:rsidR="005F20BF">
        <w:rPr>
          <w:rFonts w:ascii="Times New Roman" w:hAnsi="Times New Roman" w:cs="Times New Roman"/>
          <w:sz w:val="24"/>
          <w:szCs w:val="24"/>
        </w:rPr>
        <w:t>. This term interacts with a term for the distance between locations</w:t>
      </w:r>
      <w:r w:rsidR="0051416C">
        <w:rPr>
          <w:rFonts w:ascii="Times New Roman" w:hAnsi="Times New Roman" w:cs="Times New Roman"/>
          <w:sz w:val="24"/>
          <w:szCs w:val="24"/>
        </w:rPr>
        <w:t>, which together re</w:t>
      </w:r>
      <w:r w:rsidR="008B0A10">
        <w:rPr>
          <w:rFonts w:ascii="Times New Roman" w:hAnsi="Times New Roman" w:cs="Times New Roman"/>
          <w:sz w:val="24"/>
          <w:szCs w:val="24"/>
        </w:rPr>
        <w:t>present</w:t>
      </w:r>
      <w:r w:rsidR="0051416C">
        <w:rPr>
          <w:rFonts w:ascii="Times New Roman" w:hAnsi="Times New Roman" w:cs="Times New Roman"/>
          <w:sz w:val="24"/>
          <w:szCs w:val="24"/>
        </w:rPr>
        <w:t xml:space="preserve"> the distance decay of the attractiveness for a place. In other words, some places </w:t>
      </w:r>
      <w:r w:rsidR="008143FB">
        <w:rPr>
          <w:rFonts w:ascii="Times New Roman" w:hAnsi="Times New Roman" w:cs="Times New Roman"/>
          <w:sz w:val="24"/>
          <w:szCs w:val="24"/>
        </w:rPr>
        <w:t>are more attractive than other places, but the attractiveness of locations depends on how close the location is. A</w:t>
      </w:r>
      <w:r w:rsidR="003F073D">
        <w:rPr>
          <w:rFonts w:ascii="Times New Roman" w:hAnsi="Times New Roman" w:cs="Times New Roman"/>
          <w:sz w:val="24"/>
          <w:szCs w:val="24"/>
        </w:rPr>
        <w:t xml:space="preserve">s predicted </w:t>
      </w:r>
      <w:r w:rsidR="00F14CEF">
        <w:rPr>
          <w:rFonts w:ascii="Times New Roman" w:hAnsi="Times New Roman" w:cs="Times New Roman"/>
          <w:sz w:val="24"/>
          <w:szCs w:val="24"/>
        </w:rPr>
        <w:t>under the</w:t>
      </w:r>
      <w:r w:rsidR="003F073D">
        <w:rPr>
          <w:rFonts w:ascii="Times New Roman" w:hAnsi="Times New Roman" w:cs="Times New Roman"/>
          <w:sz w:val="24"/>
          <w:szCs w:val="24"/>
        </w:rPr>
        <w:t xml:space="preserve"> neoclassical economics of migration, a</w:t>
      </w:r>
      <w:r w:rsidR="008143FB">
        <w:rPr>
          <w:rFonts w:ascii="Times New Roman" w:hAnsi="Times New Roman" w:cs="Times New Roman"/>
          <w:sz w:val="24"/>
          <w:szCs w:val="24"/>
        </w:rPr>
        <w:t xml:space="preserve"> location that is too far will </w:t>
      </w:r>
      <w:r w:rsidR="003F073D">
        <w:rPr>
          <w:rFonts w:ascii="Times New Roman" w:hAnsi="Times New Roman" w:cs="Times New Roman"/>
          <w:sz w:val="24"/>
          <w:szCs w:val="24"/>
        </w:rPr>
        <w:t xml:space="preserve">have too much cost and or work involved to be a practical option, and we can model this with a variable to represent the value of moving to a particular place multiplied by </w:t>
      </w:r>
      <w:r w:rsidR="00995442">
        <w:rPr>
          <w:rFonts w:ascii="Times New Roman" w:hAnsi="Times New Roman" w:cs="Times New Roman"/>
          <w:sz w:val="24"/>
          <w:szCs w:val="24"/>
        </w:rPr>
        <w:t>a decay for the distance</w:t>
      </w:r>
      <w:r w:rsidR="00C371F8">
        <w:rPr>
          <w:rFonts w:ascii="Times New Roman" w:hAnsi="Times New Roman" w:cs="Times New Roman"/>
          <w:sz w:val="24"/>
          <w:szCs w:val="24"/>
        </w:rPr>
        <w:t xml:space="preserve"> </w:t>
      </w:r>
      <w:r w:rsidR="003F2EAB">
        <w:rPr>
          <w:rFonts w:ascii="Times New Roman" w:hAnsi="Times New Roman" w:cs="Times New Roman"/>
          <w:sz w:val="24"/>
          <w:szCs w:val="24"/>
        </w:rPr>
        <w:fldChar w:fldCharType="begin"/>
      </w:r>
      <w:r w:rsidR="001639FF">
        <w:rPr>
          <w:rFonts w:ascii="Times New Roman" w:hAnsi="Times New Roman" w:cs="Times New Roman"/>
          <w:sz w:val="24"/>
          <w:szCs w:val="24"/>
        </w:rPr>
        <w:instrText xml:space="preserve"> ADDIN ZOTERO_ITEM CSL_CITATION {"citationID":"kaEYO044","properties":{"formattedCitation":"(Borjas 1990; Massey et al. 1993)","plainCitation":"(Borjas 1990; Massey et al. 1993)","noteIndex":0},"citationItems":[{"id":1542,"uris":["http://zotero.org/users/6152647/items/KWERY9GA"],"itemData":{"id":1542,"type":"book","abstract":"Includes bibliographical references (p. 239-263)","ISBN":"978-0-465-02567-1","language":"eng","number-of-pages":"298","publisher":"New York : Basic Books","source":"Internet Archive","title":"Friends or strangers : the impact of immigrants on the U.S. economy","title-short":"Friends or strangers","URL":"http://archive.org/details/friendsorstrange00borj","author":[{"family":"Borjas","given":"George J."}],"contributor":[{"literal":"Internet Archive"}],"accessed":{"date-parts":[["2025",10,3]]},"issued":{"date-parts":[["1990"]]}}},{"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003F2EAB">
        <w:rPr>
          <w:rFonts w:ascii="Times New Roman" w:hAnsi="Times New Roman" w:cs="Times New Roman"/>
          <w:sz w:val="24"/>
          <w:szCs w:val="24"/>
        </w:rPr>
        <w:fldChar w:fldCharType="separate"/>
      </w:r>
      <w:r w:rsidR="001639FF" w:rsidRPr="001639FF">
        <w:rPr>
          <w:rFonts w:ascii="Times New Roman" w:hAnsi="Times New Roman" w:cs="Times New Roman"/>
          <w:sz w:val="24"/>
        </w:rPr>
        <w:t>(Borjas 1990; Massey et al. 1993)</w:t>
      </w:r>
      <w:r w:rsidR="003F2EAB">
        <w:rPr>
          <w:rFonts w:ascii="Times New Roman" w:hAnsi="Times New Roman" w:cs="Times New Roman"/>
          <w:sz w:val="24"/>
          <w:szCs w:val="24"/>
        </w:rPr>
        <w:fldChar w:fldCharType="end"/>
      </w:r>
      <w:r w:rsidR="00995442">
        <w:rPr>
          <w:rFonts w:ascii="Times New Roman" w:hAnsi="Times New Roman" w:cs="Times New Roman"/>
          <w:sz w:val="24"/>
          <w:szCs w:val="24"/>
        </w:rPr>
        <w:t xml:space="preserve">. </w:t>
      </w:r>
      <w:r w:rsidR="003F073D">
        <w:rPr>
          <w:rFonts w:ascii="Times New Roman" w:hAnsi="Times New Roman" w:cs="Times New Roman"/>
          <w:sz w:val="24"/>
          <w:szCs w:val="24"/>
        </w:rPr>
        <w:t xml:space="preserve"> </w:t>
      </w:r>
      <w:r w:rsidR="005F20BF">
        <w:rPr>
          <w:rFonts w:ascii="Times New Roman" w:hAnsi="Times New Roman" w:cs="Times New Roman"/>
          <w:sz w:val="24"/>
          <w:szCs w:val="24"/>
        </w:rPr>
        <w:t xml:space="preserve"> </w:t>
      </w:r>
    </w:p>
    <w:p w14:paraId="6B3D295E" w14:textId="37B9335E" w:rsidR="00180D80" w:rsidRDefault="00180D80" w:rsidP="0090785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Gravity models can be considered a unique case of network analysis, where t</w:t>
      </w:r>
      <w:r w:rsidR="004E594A">
        <w:rPr>
          <w:rFonts w:ascii="Times New Roman" w:hAnsi="Times New Roman" w:cs="Times New Roman"/>
          <w:sz w:val="24"/>
          <w:szCs w:val="24"/>
        </w:rPr>
        <w:t>he distance decay rate between two places can describe the tie between two nodes. A tie</w:t>
      </w:r>
      <w:r w:rsidR="008031DF">
        <w:rPr>
          <w:rFonts w:ascii="Times New Roman" w:hAnsi="Times New Roman" w:cs="Times New Roman"/>
          <w:sz w:val="24"/>
          <w:szCs w:val="24"/>
        </w:rPr>
        <w:t xml:space="preserve"> is</w:t>
      </w:r>
      <w:r w:rsidR="004E594A">
        <w:rPr>
          <w:rFonts w:ascii="Times New Roman" w:hAnsi="Times New Roman" w:cs="Times New Roman"/>
          <w:sz w:val="24"/>
          <w:szCs w:val="24"/>
        </w:rPr>
        <w:t xml:space="preserve"> any relationship between two nodes, or two units of analysis</w:t>
      </w:r>
      <w:r w:rsidR="006761DD">
        <w:rPr>
          <w:rFonts w:ascii="Times New Roman" w:hAnsi="Times New Roman" w:cs="Times New Roman"/>
          <w:sz w:val="24"/>
          <w:szCs w:val="24"/>
        </w:rPr>
        <w:t>,</w:t>
      </w:r>
      <w:r w:rsidR="004E594A">
        <w:rPr>
          <w:rFonts w:ascii="Times New Roman" w:hAnsi="Times New Roman" w:cs="Times New Roman"/>
          <w:sz w:val="24"/>
          <w:szCs w:val="24"/>
        </w:rPr>
        <w:t xml:space="preserve"> that can have relationships between other nodes</w:t>
      </w:r>
      <w:r w:rsidR="008031DF">
        <w:rPr>
          <w:rFonts w:ascii="Times New Roman" w:hAnsi="Times New Roman" w:cs="Times New Roman"/>
          <w:sz w:val="24"/>
          <w:szCs w:val="24"/>
        </w:rPr>
        <w:t xml:space="preserve"> </w:t>
      </w:r>
      <w:r w:rsidR="008031DF">
        <w:rPr>
          <w:rFonts w:ascii="Times New Roman" w:hAnsi="Times New Roman" w:cs="Times New Roman"/>
          <w:sz w:val="24"/>
          <w:szCs w:val="24"/>
        </w:rPr>
        <w:fldChar w:fldCharType="begin"/>
      </w:r>
      <w:r w:rsidR="00372DDE">
        <w:rPr>
          <w:rFonts w:ascii="Times New Roman" w:hAnsi="Times New Roman" w:cs="Times New Roman"/>
          <w:sz w:val="24"/>
          <w:szCs w:val="24"/>
        </w:rPr>
        <w:instrText xml:space="preserve"> ADDIN ZOTERO_ITEM CSL_CITATION {"citationID":"Pg0zFGwt","properties":{"formattedCitation":"(Perry, Pescosolido, and Borgatti 2018)","plainCitation":"(Perry, Pescosolido, and Borgatti 2018)","noteIndex":0},"citationItems":[{"id":1061,"uris":["http://zotero.org/users/6152647/items/93BCNBXN"],"itemData":{"id":1061,"type":"book","abstract":"Egocentric network analysis is used widely across the social sciences, especially in anthropology, political science, economics, and sociology, and is increasingly being employed in communications, informatics, and business and marketing studies. Egocentric network analysis requires a unique set of data collection and analysis skills that overlap only minimally with other network methodologies. However, until now there has been no single reference for conceptualizing, collecting, and analyzing egocentric social network data. This comprehensive guide to study design, data collection, and analysis brings together the state of knowledge with the most effective research tools to guide newcomers to this field. It is illustrated with many engaging examples and graphics and assumes no prior knowledge. Covering the entire research process in a logical sequence, from conceptualizing research questions to interpreting findings, this volume provides a solid foundation for researchers at any stage of their career to learn and apply ego network methods.","edition":"Reprint edition","event-place":"Cambridge, UK ; New York, NY","ISBN":"978-1-107-57931-6","language":"English","number-of-pages":"366","publisher":"Cambridge University Press","publisher-place":"Cambridge, UK ; New York, NY","source":"Amazon","title":"Egocentric Network Analysis: Foundations, Methods, and Models","title-short":"Egocentric Network Analysis","author":[{"family":"Perry","given":"Brea L."},{"family":"Pescosolido","given":"Bernice A."},{"family":"Borgatti","given":"Stephen P."}],"issued":{"date-parts":[["2018",3,22]]}}}],"schema":"https://github.com/citation-style-language/schema/raw/master/csl-citation.json"} </w:instrText>
      </w:r>
      <w:r w:rsidR="008031DF">
        <w:rPr>
          <w:rFonts w:ascii="Times New Roman" w:hAnsi="Times New Roman" w:cs="Times New Roman"/>
          <w:sz w:val="24"/>
          <w:szCs w:val="24"/>
        </w:rPr>
        <w:fldChar w:fldCharType="separate"/>
      </w:r>
      <w:r w:rsidR="00372DDE" w:rsidRPr="00372DDE">
        <w:rPr>
          <w:rFonts w:ascii="Times New Roman" w:hAnsi="Times New Roman" w:cs="Times New Roman"/>
          <w:sz w:val="24"/>
        </w:rPr>
        <w:t>(Perry, Pescosolido, and Borgatti 2018)</w:t>
      </w:r>
      <w:r w:rsidR="008031DF">
        <w:rPr>
          <w:rFonts w:ascii="Times New Roman" w:hAnsi="Times New Roman" w:cs="Times New Roman"/>
          <w:sz w:val="24"/>
          <w:szCs w:val="24"/>
        </w:rPr>
        <w:fldChar w:fldCharType="end"/>
      </w:r>
      <w:r w:rsidR="004E594A">
        <w:rPr>
          <w:rFonts w:ascii="Times New Roman" w:hAnsi="Times New Roman" w:cs="Times New Roman"/>
          <w:sz w:val="24"/>
          <w:szCs w:val="24"/>
        </w:rPr>
        <w:t xml:space="preserve">. </w:t>
      </w:r>
      <w:r w:rsidR="008B2E68">
        <w:rPr>
          <w:rFonts w:ascii="Times New Roman" w:hAnsi="Times New Roman" w:cs="Times New Roman"/>
          <w:sz w:val="24"/>
          <w:szCs w:val="24"/>
        </w:rPr>
        <w:t xml:space="preserve">The nodes are often people and the ties the relationships between them, but it can also be used to analyze locations as nodes and the relationships between them (like distance, money and trade flows, or tourism and migration flow) as ties </w:t>
      </w:r>
      <w:r w:rsidR="008B2E68">
        <w:rPr>
          <w:rFonts w:ascii="Times New Roman" w:hAnsi="Times New Roman" w:cs="Times New Roman"/>
          <w:sz w:val="24"/>
          <w:szCs w:val="24"/>
        </w:rPr>
        <w:fldChar w:fldCharType="begin"/>
      </w:r>
      <w:r w:rsidR="00680D6B">
        <w:rPr>
          <w:rFonts w:ascii="Times New Roman" w:hAnsi="Times New Roman" w:cs="Times New Roman"/>
          <w:sz w:val="24"/>
          <w:szCs w:val="24"/>
        </w:rPr>
        <w:instrText xml:space="preserve"> ADDIN ZOTERO_ITEM CSL_CITATION {"citationID":"20OdxMXS","properties":{"formattedCitation":"(Danchev and Porter 2020, 2021; Windzio 2018)","plainCitation":"(Danchev and Porter 2020, 2021; Windzio 2018)","noteIndex":0},"citationItems":[{"id":"7V6pkswC/L5n3Eqiu","uris":["http://zotero.org/users/6152647/items/7YIJGKZV"],"itemData":{"id":1541,"type":"webpage","abstract":"An emerging area of research is the study of macroscale migration patterns as a network of nodes that represent places (e.g., countries, cities, and rural areas) and edges that encode migration ties that connect those places. In this chapter, we first review advances in the study of migration networks and recent work that has employed network analysis to examine such networks at different geographical scales. In our discussion, we focus in particular on global scale migration networks. We then propose ways to leverage network analysis in concert with digital technologies and online geolocated data to examine the structure and dynamics of migration networks. The implementation of such approaches for studying migration networks faces many challenges, including ethical ones, methodological ones, socio-technological ones (e.g., data availability and reuse), and research reproducibility. We detail these challenges, and we then consider possible ways of linking digital geolocated data to administrative and survey data as a way of harnessing new technologies to construct increasingly realistic migration networks (e.g., using multiplex networks). We also briefly discuss new methods (e.g., multilayer network analysis) in network analysis and adjacent fields (e.g., machine learning) that can help advance understanding of macroscale patterns of migration.","container-title":"arXiv.org","language":"en","title":"Migration Networks: Applications of Network Analysis to Macroscale Migration Patterns","title-short":"Migration Networks","URL":"https://arxiv.org/abs/2002.10992v2","author":[{"family":"Danchev","given":"Valentin"},{"family":"Porter","given":"Mason A."}],"accessed":{"date-parts":[["2025",10,2]]},"issued":{"date-parts":[["2020",2,25]]}}},{"id":1540,"uris":["http://zotero.org/users/6152647/items/EVGEYHRY"],"itemData":{"id":1540,"type":"chapter","abstract":"Social capital and information and communication technologies (ICTs) play important, and often overlapping, roles in cross-border immigration to the United States. Drawing from interviews with migrants and migrant-aid workers and review of academic literature, we find that social capital plays a significant role in migrants’ decisions to take the perilous journey of crossing international borders. ICTs foster immigrants’ social capital and help them during their transitory period of migration as well as when adjusting to life in a new country. Social networking sites and other internet-based communication technologies are increasingly popular among migrants arriving at, and crossing, the United States-Mexico border, whether through their own devices or the use of internet cafes. The use of these ICTs allows migrants to maintain ties with friends and family and, in some contexts, may reduce their vulnerability to extortion and abuse.","container-title":"Research Handbook on International Migration and Digital Technology","ISBN":"978-1-83910-061-1","language":"eng","note":"section: Research Handbook on International Migration and Digital Technology","page":"70-90","publisher":"Edward Elgar Publishing","source":"www.elgaronline.com","title":"Migration networks: applications of network analysis to macroscale migration patterns","title-short":"Migration networks","URL":"https://www.elgaronline.com/edcollchap/book/9781839100611/book-part-9781839100611-14.xml","author":[{"family":"Danchev","given":"Valentin"},{"family":"Porter","given":"Mason A."}],"accessed":{"date-parts":[["2025",10,2]]},"issued":{"date-parts":[["2021",12,14]]}}},{"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8B2E68">
        <w:rPr>
          <w:rFonts w:ascii="Times New Roman" w:hAnsi="Times New Roman" w:cs="Times New Roman"/>
          <w:sz w:val="24"/>
          <w:szCs w:val="24"/>
        </w:rPr>
        <w:fldChar w:fldCharType="separate"/>
      </w:r>
      <w:r w:rsidR="00037023" w:rsidRPr="00037023">
        <w:rPr>
          <w:rFonts w:ascii="Times New Roman" w:hAnsi="Times New Roman" w:cs="Times New Roman"/>
          <w:sz w:val="24"/>
        </w:rPr>
        <w:t xml:space="preserve">(Danchev and Porter 2020, 2021; </w:t>
      </w:r>
      <w:proofErr w:type="spellStart"/>
      <w:r w:rsidR="00037023" w:rsidRPr="00037023">
        <w:rPr>
          <w:rFonts w:ascii="Times New Roman" w:hAnsi="Times New Roman" w:cs="Times New Roman"/>
          <w:sz w:val="24"/>
        </w:rPr>
        <w:t>Windzio</w:t>
      </w:r>
      <w:proofErr w:type="spellEnd"/>
      <w:r w:rsidR="00037023" w:rsidRPr="00037023">
        <w:rPr>
          <w:rFonts w:ascii="Times New Roman" w:hAnsi="Times New Roman" w:cs="Times New Roman"/>
          <w:sz w:val="24"/>
        </w:rPr>
        <w:t xml:space="preserve"> 2018)</w:t>
      </w:r>
      <w:r w:rsidR="008B2E68">
        <w:rPr>
          <w:rFonts w:ascii="Times New Roman" w:hAnsi="Times New Roman" w:cs="Times New Roman"/>
          <w:sz w:val="24"/>
          <w:szCs w:val="24"/>
        </w:rPr>
        <w:fldChar w:fldCharType="end"/>
      </w:r>
      <w:r w:rsidR="008B2E68">
        <w:rPr>
          <w:rFonts w:ascii="Times New Roman" w:hAnsi="Times New Roman" w:cs="Times New Roman"/>
          <w:sz w:val="24"/>
          <w:szCs w:val="24"/>
        </w:rPr>
        <w:t xml:space="preserve">. </w:t>
      </w:r>
    </w:p>
    <w:p w14:paraId="6268A491" w14:textId="6216B820" w:rsidR="00754EA4" w:rsidRDefault="008F7294" w:rsidP="00C038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application of network analysis to migration networks </w:t>
      </w:r>
      <w:r w:rsidR="008F0F9D">
        <w:rPr>
          <w:rFonts w:ascii="Times New Roman" w:hAnsi="Times New Roman" w:cs="Times New Roman"/>
          <w:sz w:val="24"/>
          <w:szCs w:val="24"/>
        </w:rPr>
        <w:t xml:space="preserve">is </w:t>
      </w:r>
      <w:r w:rsidR="009C1DF2">
        <w:rPr>
          <w:rFonts w:ascii="Times New Roman" w:hAnsi="Times New Roman" w:cs="Times New Roman"/>
          <w:sz w:val="24"/>
          <w:szCs w:val="24"/>
        </w:rPr>
        <w:t>fairly recent</w:t>
      </w:r>
      <w:r w:rsidR="00A74D7B">
        <w:rPr>
          <w:rFonts w:ascii="Times New Roman" w:hAnsi="Times New Roman" w:cs="Times New Roman"/>
          <w:sz w:val="24"/>
          <w:szCs w:val="24"/>
        </w:rPr>
        <w:t xml:space="preserve"> </w:t>
      </w:r>
      <w:r w:rsidR="00A74D7B">
        <w:rPr>
          <w:rFonts w:ascii="Times New Roman" w:hAnsi="Times New Roman" w:cs="Times New Roman"/>
          <w:sz w:val="24"/>
          <w:szCs w:val="24"/>
        </w:rPr>
        <w:fldChar w:fldCharType="begin"/>
      </w:r>
      <w:r w:rsidR="00A74D7B">
        <w:rPr>
          <w:rFonts w:ascii="Times New Roman" w:hAnsi="Times New Roman" w:cs="Times New Roman"/>
          <w:sz w:val="24"/>
          <w:szCs w:val="24"/>
        </w:rPr>
        <w:instrText xml:space="preserve"> ADDIN ZOTERO_ITEM CSL_CITATION {"citationID":"6Z56zPdE","properties":{"formattedCitation":"(Windzio 2018)","plainCitation":"(Windzio 2018)","noteIndex":0},"citationItems":[{"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A74D7B">
        <w:rPr>
          <w:rFonts w:ascii="Times New Roman" w:hAnsi="Times New Roman" w:cs="Times New Roman"/>
          <w:sz w:val="24"/>
          <w:szCs w:val="24"/>
        </w:rPr>
        <w:fldChar w:fldCharType="separate"/>
      </w:r>
      <w:r w:rsidR="00A74D7B" w:rsidRPr="00A74D7B">
        <w:rPr>
          <w:rFonts w:ascii="Times New Roman" w:hAnsi="Times New Roman" w:cs="Times New Roman"/>
          <w:sz w:val="24"/>
        </w:rPr>
        <w:t>(</w:t>
      </w:r>
      <w:proofErr w:type="spellStart"/>
      <w:r w:rsidR="00A74D7B" w:rsidRPr="00A74D7B">
        <w:rPr>
          <w:rFonts w:ascii="Times New Roman" w:hAnsi="Times New Roman" w:cs="Times New Roman"/>
          <w:sz w:val="24"/>
        </w:rPr>
        <w:t>Windzio</w:t>
      </w:r>
      <w:proofErr w:type="spellEnd"/>
      <w:r w:rsidR="00A74D7B" w:rsidRPr="00A74D7B">
        <w:rPr>
          <w:rFonts w:ascii="Times New Roman" w:hAnsi="Times New Roman" w:cs="Times New Roman"/>
          <w:sz w:val="24"/>
        </w:rPr>
        <w:t xml:space="preserve"> 2018)</w:t>
      </w:r>
      <w:r w:rsidR="00A74D7B">
        <w:rPr>
          <w:rFonts w:ascii="Times New Roman" w:hAnsi="Times New Roman" w:cs="Times New Roman"/>
          <w:sz w:val="24"/>
          <w:szCs w:val="24"/>
        </w:rPr>
        <w:fldChar w:fldCharType="end"/>
      </w:r>
      <w:r w:rsidR="009C1DF2">
        <w:rPr>
          <w:rFonts w:ascii="Times New Roman" w:hAnsi="Times New Roman" w:cs="Times New Roman"/>
          <w:sz w:val="24"/>
          <w:szCs w:val="24"/>
        </w:rPr>
        <w:t>,</w:t>
      </w:r>
      <w:r w:rsidR="000D0A05">
        <w:rPr>
          <w:rFonts w:ascii="Times New Roman" w:hAnsi="Times New Roman" w:cs="Times New Roman"/>
          <w:sz w:val="24"/>
          <w:szCs w:val="24"/>
        </w:rPr>
        <w:t xml:space="preserve"> there are many network analysis measure that </w:t>
      </w:r>
      <w:r w:rsidR="002471FA">
        <w:rPr>
          <w:rFonts w:ascii="Times New Roman" w:hAnsi="Times New Roman" w:cs="Times New Roman"/>
          <w:sz w:val="24"/>
          <w:szCs w:val="24"/>
        </w:rPr>
        <w:t>represent ideas from the migration literature</w:t>
      </w:r>
      <w:r w:rsidR="00890250">
        <w:rPr>
          <w:rFonts w:ascii="Times New Roman" w:hAnsi="Times New Roman" w:cs="Times New Roman"/>
          <w:sz w:val="24"/>
          <w:szCs w:val="24"/>
        </w:rPr>
        <w:t>.</w:t>
      </w:r>
    </w:p>
    <w:p w14:paraId="6DA6B0C7" w14:textId="2B2BC8EE" w:rsidR="00403ED9" w:rsidRPr="00DD78BB" w:rsidRDefault="00890250" w:rsidP="00536ABC">
      <w:pPr>
        <w:spacing w:line="480" w:lineRule="auto"/>
        <w:ind w:firstLine="720"/>
        <w:rPr>
          <w:rFonts w:ascii="Times New Roman" w:hAnsi="Times New Roman" w:cs="Times New Roman"/>
          <w:sz w:val="24"/>
          <w:szCs w:val="24"/>
        </w:rPr>
      </w:pPr>
      <w:r>
        <w:rPr>
          <w:rFonts w:ascii="Times New Roman" w:hAnsi="Times New Roman" w:cs="Times New Roman"/>
          <w:sz w:val="24"/>
          <w:szCs w:val="24"/>
        </w:rPr>
        <w:t>Degree is the number of connections a node has</w:t>
      </w:r>
      <w:r w:rsidR="00BF602F">
        <w:rPr>
          <w:rFonts w:ascii="Times New Roman" w:hAnsi="Times New Roman" w:cs="Times New Roman"/>
          <w:sz w:val="24"/>
          <w:szCs w:val="24"/>
        </w:rPr>
        <w:t xml:space="preserve"> and has the flexibility to be directional when </w:t>
      </w:r>
      <w:r w:rsidR="00895FDC">
        <w:rPr>
          <w:rFonts w:ascii="Times New Roman" w:hAnsi="Times New Roman" w:cs="Times New Roman"/>
          <w:sz w:val="24"/>
          <w:szCs w:val="24"/>
        </w:rPr>
        <w:t>practical</w:t>
      </w:r>
      <w:r w:rsidR="009A363F">
        <w:rPr>
          <w:rFonts w:ascii="Times New Roman" w:hAnsi="Times New Roman" w:cs="Times New Roman"/>
          <w:sz w:val="24"/>
          <w:szCs w:val="24"/>
        </w:rPr>
        <w:t xml:space="preserve"> </w:t>
      </w:r>
      <w:r w:rsidR="009A363F">
        <w:rPr>
          <w:rFonts w:ascii="Times New Roman" w:hAnsi="Times New Roman" w:cs="Times New Roman"/>
          <w:sz w:val="24"/>
          <w:szCs w:val="24"/>
        </w:rPr>
        <w:fldChar w:fldCharType="begin"/>
      </w:r>
      <w:r w:rsidR="009A363F">
        <w:rPr>
          <w:rFonts w:ascii="Times New Roman" w:hAnsi="Times New Roman" w:cs="Times New Roman"/>
          <w:sz w:val="24"/>
          <w:szCs w:val="24"/>
        </w:rPr>
        <w:instrText xml:space="preserve"> ADDIN ZOTERO_ITEM CSL_CITATION {"citationID":"FgxdPOvg","properties":{"formattedCitation":"(Robins 2015)","plainCitation":"(Robins 2015)","noteIndex":0},"citationItems":[{"id":1556,"uris":["http://zotero.org/users/6152647/items/UD5DDQVW"],"itemData":{"id":1556,"type":"book","abstract":"&lt;p&gt;Are you struggling to design your social network research? Are you looking for a book that covers more than social network analysis? If so, this is the book","ISBN":"978-1-5297-7111-4","language":"en","note":"DOI: 10.4135/9781473916753","publisher":"SAGE Publications Ltd","source":"methods.sagepub.com","title":"Doing Social Network Research: Network-based Research Design for Social Scientists","title-short":"Doing Social Network Research","URL":"https://methods.sagepub.com/book/mono/doing-social-network-research/toc","author":[{"family":"Robins","given":"Garry"}],"accessed":{"date-parts":[["2025",10,3]]},"issued":{"date-parts":[["2015"]]}}}],"schema":"https://github.com/citation-style-language/schema/raw/master/csl-citation.json"} </w:instrText>
      </w:r>
      <w:r w:rsidR="009A363F">
        <w:rPr>
          <w:rFonts w:ascii="Times New Roman" w:hAnsi="Times New Roman" w:cs="Times New Roman"/>
          <w:sz w:val="24"/>
          <w:szCs w:val="24"/>
        </w:rPr>
        <w:fldChar w:fldCharType="separate"/>
      </w:r>
      <w:r w:rsidR="009A363F" w:rsidRPr="009A363F">
        <w:rPr>
          <w:rFonts w:ascii="Times New Roman" w:hAnsi="Times New Roman" w:cs="Times New Roman"/>
          <w:sz w:val="24"/>
        </w:rPr>
        <w:t>(Robins 2015)</w:t>
      </w:r>
      <w:r w:rsidR="009A363F">
        <w:rPr>
          <w:rFonts w:ascii="Times New Roman" w:hAnsi="Times New Roman" w:cs="Times New Roman"/>
          <w:sz w:val="24"/>
          <w:szCs w:val="24"/>
        </w:rPr>
        <w:fldChar w:fldCharType="end"/>
      </w:r>
      <w:r>
        <w:rPr>
          <w:rFonts w:ascii="Times New Roman" w:hAnsi="Times New Roman" w:cs="Times New Roman"/>
          <w:sz w:val="24"/>
          <w:szCs w:val="24"/>
        </w:rPr>
        <w:t>.</w:t>
      </w:r>
      <w:r w:rsidR="00187B14">
        <w:rPr>
          <w:rFonts w:ascii="Times New Roman" w:hAnsi="Times New Roman" w:cs="Times New Roman"/>
          <w:sz w:val="24"/>
          <w:szCs w:val="24"/>
        </w:rPr>
        <w:t xml:space="preserve"> In-degree is the number of connections coming into a node, like migrations to a particular city, while out-degree is the number of connections leaving.</w:t>
      </w:r>
      <w:r>
        <w:rPr>
          <w:rFonts w:ascii="Times New Roman" w:hAnsi="Times New Roman" w:cs="Times New Roman"/>
          <w:sz w:val="24"/>
          <w:szCs w:val="24"/>
        </w:rPr>
        <w:t xml:space="preserve"> </w:t>
      </w:r>
      <w:r w:rsidR="001D69E5">
        <w:rPr>
          <w:rFonts w:ascii="Times New Roman" w:hAnsi="Times New Roman" w:cs="Times New Roman"/>
          <w:sz w:val="24"/>
          <w:szCs w:val="24"/>
        </w:rPr>
        <w:t xml:space="preserve">The traditional </w:t>
      </w:r>
      <w:r w:rsidR="00B9130E">
        <w:rPr>
          <w:rFonts w:ascii="Times New Roman" w:hAnsi="Times New Roman" w:cs="Times New Roman"/>
          <w:sz w:val="24"/>
          <w:szCs w:val="24"/>
        </w:rPr>
        <w:t>theories of migration point out a tendency fo</w:t>
      </w:r>
      <w:r w:rsidR="00B978F5">
        <w:rPr>
          <w:rFonts w:ascii="Times New Roman" w:hAnsi="Times New Roman" w:cs="Times New Roman"/>
          <w:sz w:val="24"/>
          <w:szCs w:val="24"/>
        </w:rPr>
        <w:t>r some locations to be the destination for</w:t>
      </w:r>
      <w:r w:rsidR="003519A9">
        <w:rPr>
          <w:rFonts w:ascii="Times New Roman" w:hAnsi="Times New Roman" w:cs="Times New Roman"/>
          <w:sz w:val="24"/>
          <w:szCs w:val="24"/>
        </w:rPr>
        <w:t xml:space="preserve"> many</w:t>
      </w:r>
      <w:r w:rsidR="00B978F5">
        <w:rPr>
          <w:rFonts w:ascii="Times New Roman" w:hAnsi="Times New Roman" w:cs="Times New Roman"/>
          <w:sz w:val="24"/>
          <w:szCs w:val="24"/>
        </w:rPr>
        <w:t xml:space="preserve"> migration streams</w:t>
      </w:r>
      <w:r w:rsidR="00345232">
        <w:rPr>
          <w:rFonts w:ascii="Times New Roman" w:hAnsi="Times New Roman" w:cs="Times New Roman"/>
          <w:sz w:val="24"/>
          <w:szCs w:val="24"/>
        </w:rPr>
        <w:t>, sometimes called hubs</w:t>
      </w:r>
      <w:r w:rsidR="003519A9">
        <w:rPr>
          <w:rFonts w:ascii="Times New Roman" w:hAnsi="Times New Roman" w:cs="Times New Roman"/>
          <w:sz w:val="24"/>
          <w:szCs w:val="24"/>
        </w:rPr>
        <w:t xml:space="preserve"> </w:t>
      </w:r>
      <w:r w:rsidR="003519A9">
        <w:rPr>
          <w:rFonts w:ascii="Times New Roman" w:hAnsi="Times New Roman" w:cs="Times New Roman"/>
          <w:sz w:val="24"/>
          <w:szCs w:val="24"/>
        </w:rPr>
        <w:fldChar w:fldCharType="begin"/>
      </w:r>
      <w:r w:rsidR="001C2664">
        <w:rPr>
          <w:rFonts w:ascii="Times New Roman" w:hAnsi="Times New Roman" w:cs="Times New Roman"/>
          <w:sz w:val="24"/>
          <w:szCs w:val="24"/>
        </w:rPr>
        <w:instrText xml:space="preserve"> ADDIN ZOTERO_ITEM CSL_CITATION {"citationID":"DcJXwBTJ","properties":{"formattedCitation":"(Bell, Charles-Edwards, Kupiszewska, et al. 2015; Newman 2018)","plainCitation":"(Bell, Charles-Edwards, Kupiszewska, et al. 2015; Newman 2018)","noteIndex":0},"citationItems":[{"id":1138,"uris":["http://zotero.org/users/6152647/items/V28TD59T"],"itemData":{"id":1138,"type":"article-journal","abstract":"Compared with other demographic processes, little attention has been given to the way levels and patterns of internal migration vary around the world. This can be traced in part to the absence of any central repository of internal migration data, but it also reflects widespread variation in the ways migration is measured. If robust, reliable comparisons between countries are to be made, a clear understanding of the available data is an essential pre-requisite. This paper reports results from the Internal Migration Around the GlobE project, which established an inventory of internal migration data collections for the 193 UN member States, identifying, inter alia, the types of data collected, the intervals over which it is measured and the spatial frameworks employed. Results reveal substantial diversity in data collection practice. We assess the strengths, limitations, and utility of the six principle ways migration is measured and examine their capacity to address key questions and issues in the field. We also identify avenues for harmonisation and conclude with recommendations which aim to facilitate cross-national comparisons. Copyright © 2014 John Wiley &amp; Sons, Ltd.","container-title":"Population, Space and Place","DOI":"10.1002/psp.1848","ISSN":"1544-8452","issue":"1","language":"en","license":"Copyright © 2014 John Wiley &amp; Sons, Ltd.","note":"_eprint: https://onlinelibrary.wiley.com/doi/pdf/10.1002/psp.1848","page":"1-17","source":"Wiley Online Library","title":"Internal Migration Data Around the World: Assessing Contemporary Practice","title-short":"Internal Migration Data Around the World","URL":"https://onlinelibrary.wiley.com/doi/abs/10.1002/psp.1848","volume":"21","author":[{"family":"Bell","given":"Martin"},{"family":"Charles-Edwards","given":"Elin"},{"family":"Kupiszewska","given":"Dorota"},{"family":"Kupiszewski","given":"Marek"},{"family":"Stillwell","given":"John"},{"family":"Zhu","given":"Yu"}],"accessed":{"date-parts":[["2024",5,9]]},"issued":{"date-parts":[["2015"]]}}},{"id":1543,"uris":["http://zotero.org/users/6152647/items/FLT8XLFM"],"itemData":{"id":1543,"type":"book","abstract":"The study of networks, including computer networks, social networks, and biological networks, has attracted enormous interest in recent years. The rise of the Internet and the wide availability of inexpensive computers have made it possible to gather and analyse network data on an unprecendented scale, and the development of new theoretical tools has allowed us to extract knowledge from networks of many different kinds. The study of networks is broadly interdisciplinary and developments have occurred in many fields, including mathematics, physics, computer and information sciences, biology, and the social science. This book brings together the most important breakthroughts in each of these fields and presents them in a unified fashion, highlighting the strong interconnections between work in different areas. Topics covered include the measurement of networks; methods for analysing network data, including methods developed in physics, statistics, and sociology; fundamentals of graph theory; computer algorithms, including spectral algorithms and community detection; mathematical models of networks such as random graph models and generative models; and models of processes taking place on networks.","ISBN":"978-0-19-880509-0","note":"DOI: 10.1093/oso/9780198805090.001.0001","publisher":"Oxford University Press","source":"Silverchair","title":"Networks","URL":"https://doi.org/10.1093/oso/9780198805090.001.0001","author":[{"family":"Newman","given":"Mark"}],"accessed":{"date-parts":[["2025",10,3]]},"issued":{"date-parts":[["2018",7,26]]}}}],"schema":"https://github.com/citation-style-language/schema/raw/master/csl-citation.json"} </w:instrText>
      </w:r>
      <w:r w:rsidR="003519A9">
        <w:rPr>
          <w:rFonts w:ascii="Times New Roman" w:hAnsi="Times New Roman" w:cs="Times New Roman"/>
          <w:sz w:val="24"/>
          <w:szCs w:val="24"/>
        </w:rPr>
        <w:fldChar w:fldCharType="separate"/>
      </w:r>
      <w:r w:rsidR="001C2664" w:rsidRPr="001C2664">
        <w:rPr>
          <w:rFonts w:ascii="Times New Roman" w:hAnsi="Times New Roman" w:cs="Times New Roman"/>
          <w:sz w:val="24"/>
        </w:rPr>
        <w:t xml:space="preserve">(Bell, Charles-Edwards, </w:t>
      </w:r>
      <w:proofErr w:type="spellStart"/>
      <w:r w:rsidR="001C2664" w:rsidRPr="001C2664">
        <w:rPr>
          <w:rFonts w:ascii="Times New Roman" w:hAnsi="Times New Roman" w:cs="Times New Roman"/>
          <w:sz w:val="24"/>
        </w:rPr>
        <w:t>Kupiszewska</w:t>
      </w:r>
      <w:proofErr w:type="spellEnd"/>
      <w:r w:rsidR="001C2664" w:rsidRPr="001C2664">
        <w:rPr>
          <w:rFonts w:ascii="Times New Roman" w:hAnsi="Times New Roman" w:cs="Times New Roman"/>
          <w:sz w:val="24"/>
        </w:rPr>
        <w:t>, et al. 2015; Newman 2018)</w:t>
      </w:r>
      <w:r w:rsidR="003519A9">
        <w:rPr>
          <w:rFonts w:ascii="Times New Roman" w:hAnsi="Times New Roman" w:cs="Times New Roman"/>
          <w:sz w:val="24"/>
          <w:szCs w:val="24"/>
        </w:rPr>
        <w:fldChar w:fldCharType="end"/>
      </w:r>
      <w:r w:rsidR="003519A9">
        <w:rPr>
          <w:rFonts w:ascii="Times New Roman" w:hAnsi="Times New Roman" w:cs="Times New Roman"/>
          <w:sz w:val="24"/>
          <w:szCs w:val="24"/>
        </w:rPr>
        <w:t>.</w:t>
      </w:r>
      <w:r w:rsidR="00536ABC">
        <w:rPr>
          <w:rFonts w:ascii="Times New Roman" w:hAnsi="Times New Roman" w:cs="Times New Roman"/>
          <w:sz w:val="24"/>
          <w:szCs w:val="24"/>
        </w:rPr>
        <w:t xml:space="preserve"> </w:t>
      </w:r>
      <w:r w:rsidR="002B177D">
        <w:rPr>
          <w:rFonts w:ascii="Times New Roman" w:hAnsi="Times New Roman" w:cs="Times New Roman"/>
          <w:sz w:val="24"/>
          <w:szCs w:val="24"/>
        </w:rPr>
        <w:t>Degree puts</w:t>
      </w:r>
      <w:r w:rsidR="009815D5">
        <w:rPr>
          <w:rFonts w:ascii="Times New Roman" w:hAnsi="Times New Roman" w:cs="Times New Roman"/>
          <w:sz w:val="24"/>
          <w:szCs w:val="24"/>
        </w:rPr>
        <w:t xml:space="preserve"> the focus of the analysis on </w:t>
      </w:r>
      <w:r w:rsidR="009078CB">
        <w:rPr>
          <w:rFonts w:ascii="Times New Roman" w:hAnsi="Times New Roman" w:cs="Times New Roman"/>
          <w:sz w:val="24"/>
          <w:szCs w:val="24"/>
        </w:rPr>
        <w:t xml:space="preserve">the </w:t>
      </w:r>
      <w:r w:rsidR="00D50AF9">
        <w:rPr>
          <w:rFonts w:ascii="Times New Roman" w:hAnsi="Times New Roman" w:cs="Times New Roman"/>
          <w:sz w:val="24"/>
          <w:szCs w:val="24"/>
        </w:rPr>
        <w:t xml:space="preserve">tendency </w:t>
      </w:r>
      <w:r w:rsidR="00173278">
        <w:rPr>
          <w:rFonts w:ascii="Times New Roman" w:hAnsi="Times New Roman" w:cs="Times New Roman"/>
          <w:sz w:val="24"/>
          <w:szCs w:val="24"/>
        </w:rPr>
        <w:t>to have connections with other places and describes the average effect of the</w:t>
      </w:r>
      <w:r w:rsidR="00DC1C1B">
        <w:rPr>
          <w:rFonts w:ascii="Times New Roman" w:hAnsi="Times New Roman" w:cs="Times New Roman"/>
          <w:sz w:val="24"/>
          <w:szCs w:val="24"/>
        </w:rPr>
        <w:t>se</w:t>
      </w:r>
      <w:r w:rsidR="00173278">
        <w:rPr>
          <w:rFonts w:ascii="Times New Roman" w:hAnsi="Times New Roman" w:cs="Times New Roman"/>
          <w:sz w:val="24"/>
          <w:szCs w:val="24"/>
        </w:rPr>
        <w:t xml:space="preserve"> relationship</w:t>
      </w:r>
      <w:r w:rsidR="00DC1C1B">
        <w:rPr>
          <w:rFonts w:ascii="Times New Roman" w:hAnsi="Times New Roman" w:cs="Times New Roman"/>
          <w:sz w:val="24"/>
          <w:szCs w:val="24"/>
        </w:rPr>
        <w:t>s between location</w:t>
      </w:r>
      <w:r w:rsidR="00173278">
        <w:rPr>
          <w:rFonts w:ascii="Times New Roman" w:hAnsi="Times New Roman" w:cs="Times New Roman"/>
          <w:sz w:val="24"/>
          <w:szCs w:val="24"/>
        </w:rPr>
        <w:t xml:space="preserve"> rather than the</w:t>
      </w:r>
      <w:r w:rsidR="0075478D">
        <w:rPr>
          <w:rFonts w:ascii="Times New Roman" w:hAnsi="Times New Roman" w:cs="Times New Roman"/>
          <w:sz w:val="24"/>
          <w:szCs w:val="24"/>
        </w:rPr>
        <w:t xml:space="preserve"> characteristics of the location</w:t>
      </w:r>
      <w:r w:rsidR="005904BB">
        <w:rPr>
          <w:rFonts w:ascii="Times New Roman" w:hAnsi="Times New Roman" w:cs="Times New Roman"/>
          <w:sz w:val="24"/>
          <w:szCs w:val="24"/>
        </w:rPr>
        <w:t xml:space="preserve"> </w:t>
      </w:r>
      <w:r w:rsidR="005904BB">
        <w:rPr>
          <w:rFonts w:ascii="Times New Roman" w:hAnsi="Times New Roman" w:cs="Times New Roman"/>
          <w:sz w:val="24"/>
          <w:szCs w:val="24"/>
        </w:rPr>
        <w:fldChar w:fldCharType="begin"/>
      </w:r>
      <w:r w:rsidR="00680D6B">
        <w:rPr>
          <w:rFonts w:ascii="Times New Roman" w:hAnsi="Times New Roman" w:cs="Times New Roman"/>
          <w:sz w:val="24"/>
          <w:szCs w:val="24"/>
        </w:rPr>
        <w:instrText xml:space="preserve"> ADDIN ZOTERO_ITEM CSL_CITATION {"citationID":"GzUQIWgL","properties":{"formattedCitation":"(Danchev and Porter 2020)","plainCitation":"(Danchev and Porter 2020)","noteIndex":0},"citationItems":[{"id":"7V6pkswC/L5n3Eqiu","uris":["http://zotero.org/users/6152647/items/7YIJGKZV"],"itemData":{"id":1541,"type":"webpage","abstract":"An emerging area of research is the study of macroscale migration patterns as a network of nodes that represent places (e.g., countries, cities, and rural areas) and edges that encode migration ties that connect those places. In this chapter, we first review advances in the study of migration networks and recent work that has employed network analysis to examine such networks at different geographical scales. In our discussion, we focus in particular on global scale migration networks. We then propose ways to leverage network analysis in concert with digital technologies and online geolocated data to examine the structure and dynamics of migration networks. The implementation of such approaches for studying migration networks faces many challenges, including ethical ones, methodological ones, socio-technological ones (e.g., data availability and reuse), and research reproducibility. We detail these challenges, and we then consider possible ways of linking digital geolocated data to administrative and survey data as a way of harnessing new technologies to construct increasingly realistic migration networks (e.g., using multiplex networks). We also briefly discuss new methods (e.g., multilayer network analysis) in network analysis and adjacent fields (e.g., machine learning) that can help advance understanding of macroscale patterns of migration.","container-title":"arXiv.org","language":"en","title":"Migration Networks: Applications of Network Analysis to Macroscale Migration Patterns","title-short":"Migration Networks","URL":"https://arxiv.org/abs/2002.10992v2","author":[{"family":"Danchev","given":"Valentin"},{"family":"Porter","given":"Mason A."}],"accessed":{"date-parts":[["2025",10,2]]},"issued":{"date-parts":[["2020",2,25]]}}}],"schema":"https://github.com/citation-style-language/schema/raw/master/csl-citation.json"} </w:instrText>
      </w:r>
      <w:r w:rsidR="005904BB">
        <w:rPr>
          <w:rFonts w:ascii="Times New Roman" w:hAnsi="Times New Roman" w:cs="Times New Roman"/>
          <w:sz w:val="24"/>
          <w:szCs w:val="24"/>
        </w:rPr>
        <w:fldChar w:fldCharType="separate"/>
      </w:r>
      <w:r w:rsidR="005904BB" w:rsidRPr="005904BB">
        <w:rPr>
          <w:rFonts w:ascii="Times New Roman" w:hAnsi="Times New Roman" w:cs="Times New Roman"/>
          <w:sz w:val="24"/>
        </w:rPr>
        <w:t>(Danchev and Porter 2020)</w:t>
      </w:r>
      <w:r w:rsidR="005904BB">
        <w:rPr>
          <w:rFonts w:ascii="Times New Roman" w:hAnsi="Times New Roman" w:cs="Times New Roman"/>
          <w:sz w:val="24"/>
          <w:szCs w:val="24"/>
        </w:rPr>
        <w:fldChar w:fldCharType="end"/>
      </w:r>
      <w:r w:rsidR="00B7048D">
        <w:rPr>
          <w:rFonts w:ascii="Times New Roman" w:hAnsi="Times New Roman" w:cs="Times New Roman"/>
          <w:sz w:val="24"/>
          <w:szCs w:val="24"/>
        </w:rPr>
        <w:t>.</w:t>
      </w:r>
      <w:r w:rsidR="00692620">
        <w:rPr>
          <w:rFonts w:ascii="Times New Roman" w:hAnsi="Times New Roman" w:cs="Times New Roman"/>
          <w:sz w:val="24"/>
          <w:szCs w:val="24"/>
        </w:rPr>
        <w:t xml:space="preserve"> Thus, </w:t>
      </w:r>
      <w:r w:rsidR="00493F94">
        <w:rPr>
          <w:rFonts w:ascii="Times New Roman" w:hAnsi="Times New Roman" w:cs="Times New Roman"/>
          <w:sz w:val="24"/>
          <w:szCs w:val="24"/>
        </w:rPr>
        <w:t xml:space="preserve">people from places with </w:t>
      </w:r>
      <w:proofErr w:type="gramStart"/>
      <w:r w:rsidR="00493F94">
        <w:rPr>
          <w:rFonts w:ascii="Times New Roman" w:hAnsi="Times New Roman" w:cs="Times New Roman"/>
          <w:sz w:val="24"/>
          <w:szCs w:val="24"/>
        </w:rPr>
        <w:t>a large number of</w:t>
      </w:r>
      <w:proofErr w:type="gramEnd"/>
      <w:r w:rsidR="00493F94">
        <w:rPr>
          <w:rFonts w:ascii="Times New Roman" w:hAnsi="Times New Roman" w:cs="Times New Roman"/>
          <w:sz w:val="24"/>
          <w:szCs w:val="24"/>
        </w:rPr>
        <w:t xml:space="preserve"> </w:t>
      </w:r>
      <w:r w:rsidR="003B6DA5">
        <w:rPr>
          <w:rFonts w:ascii="Times New Roman" w:hAnsi="Times New Roman" w:cs="Times New Roman"/>
          <w:sz w:val="24"/>
          <w:szCs w:val="24"/>
        </w:rPr>
        <w:t>in</w:t>
      </w:r>
      <w:r w:rsidR="00BF602F">
        <w:rPr>
          <w:rFonts w:ascii="Times New Roman" w:hAnsi="Times New Roman" w:cs="Times New Roman"/>
          <w:sz w:val="24"/>
          <w:szCs w:val="24"/>
        </w:rPr>
        <w:t>-degree</w:t>
      </w:r>
      <w:r w:rsidR="00187B14">
        <w:rPr>
          <w:rFonts w:ascii="Times New Roman" w:hAnsi="Times New Roman" w:cs="Times New Roman"/>
          <w:sz w:val="24"/>
          <w:szCs w:val="24"/>
        </w:rPr>
        <w:t xml:space="preserve"> </w:t>
      </w:r>
      <w:r w:rsidR="00CE5066">
        <w:rPr>
          <w:rFonts w:ascii="Times New Roman" w:hAnsi="Times New Roman" w:cs="Times New Roman"/>
          <w:sz w:val="24"/>
          <w:szCs w:val="24"/>
        </w:rPr>
        <w:t>could represent popularity while</w:t>
      </w:r>
      <w:r w:rsidR="00403ED9">
        <w:rPr>
          <w:rFonts w:ascii="Times New Roman" w:hAnsi="Times New Roman" w:cs="Times New Roman"/>
          <w:sz w:val="24"/>
          <w:szCs w:val="24"/>
        </w:rPr>
        <w:t xml:space="preserve"> people from</w:t>
      </w:r>
      <w:r w:rsidR="00CE5066">
        <w:rPr>
          <w:rFonts w:ascii="Times New Roman" w:hAnsi="Times New Roman" w:cs="Times New Roman"/>
          <w:sz w:val="24"/>
          <w:szCs w:val="24"/>
        </w:rPr>
        <w:t xml:space="preserve"> </w:t>
      </w:r>
      <w:r w:rsidR="00056BF8">
        <w:rPr>
          <w:rFonts w:ascii="Times New Roman" w:hAnsi="Times New Roman" w:cs="Times New Roman"/>
          <w:sz w:val="24"/>
          <w:szCs w:val="24"/>
        </w:rPr>
        <w:t>places with many out-degree</w:t>
      </w:r>
      <w:r w:rsidR="00403ED9">
        <w:rPr>
          <w:rFonts w:ascii="Times New Roman" w:hAnsi="Times New Roman" w:cs="Times New Roman"/>
          <w:sz w:val="24"/>
          <w:szCs w:val="24"/>
        </w:rPr>
        <w:t xml:space="preserve"> connections may have many accessible options for migration. </w:t>
      </w:r>
      <w:r w:rsidR="00BA3A21">
        <w:rPr>
          <w:rFonts w:ascii="Times New Roman" w:hAnsi="Times New Roman" w:cs="Times New Roman"/>
          <w:sz w:val="24"/>
          <w:szCs w:val="24"/>
        </w:rPr>
        <w:t xml:space="preserve">Additionally, we can consider the degree of the entire </w:t>
      </w:r>
      <w:proofErr w:type="gramStart"/>
      <w:r w:rsidR="00BA3A21">
        <w:rPr>
          <w:rFonts w:ascii="Times New Roman" w:hAnsi="Times New Roman" w:cs="Times New Roman"/>
          <w:sz w:val="24"/>
          <w:szCs w:val="24"/>
        </w:rPr>
        <w:t xml:space="preserve">network </w:t>
      </w:r>
      <w:r w:rsidR="00BA3A21" w:rsidRPr="00DD78BB">
        <w:rPr>
          <w:rFonts w:ascii="Times New Roman" w:hAnsi="Times New Roman" w:cs="Times New Roman"/>
          <w:sz w:val="24"/>
          <w:szCs w:val="24"/>
        </w:rPr>
        <w:t>as a whole, the</w:t>
      </w:r>
      <w:proofErr w:type="gramEnd"/>
      <w:r w:rsidR="00BA3A21" w:rsidRPr="00DD78BB">
        <w:rPr>
          <w:rFonts w:ascii="Times New Roman" w:hAnsi="Times New Roman" w:cs="Times New Roman"/>
          <w:sz w:val="24"/>
          <w:szCs w:val="24"/>
        </w:rPr>
        <w:t xml:space="preserve"> number of connections between all the nodes, which </w:t>
      </w:r>
      <w:r w:rsidR="00307BEB" w:rsidRPr="00DD78BB">
        <w:rPr>
          <w:rFonts w:ascii="Times New Roman" w:hAnsi="Times New Roman" w:cs="Times New Roman"/>
          <w:sz w:val="24"/>
          <w:szCs w:val="24"/>
        </w:rPr>
        <w:t xml:space="preserve">allows for comparisons across different </w:t>
      </w:r>
      <w:r w:rsidR="00514603" w:rsidRPr="00DD78BB">
        <w:rPr>
          <w:rFonts w:ascii="Times New Roman" w:hAnsi="Times New Roman" w:cs="Times New Roman"/>
          <w:sz w:val="24"/>
          <w:szCs w:val="24"/>
        </w:rPr>
        <w:t>matrices</w:t>
      </w:r>
      <w:r w:rsidR="00307BEB" w:rsidRPr="00DD78BB">
        <w:rPr>
          <w:rFonts w:ascii="Times New Roman" w:hAnsi="Times New Roman" w:cs="Times New Roman"/>
          <w:sz w:val="24"/>
          <w:szCs w:val="24"/>
        </w:rPr>
        <w:t>, either for different places</w:t>
      </w:r>
      <w:r w:rsidR="00101D1E" w:rsidRPr="00DD78BB">
        <w:rPr>
          <w:rFonts w:ascii="Times New Roman" w:hAnsi="Times New Roman" w:cs="Times New Roman"/>
          <w:sz w:val="24"/>
          <w:szCs w:val="24"/>
        </w:rPr>
        <w:t xml:space="preserve">, or times with different conditions. </w:t>
      </w:r>
    </w:p>
    <w:p w14:paraId="756339C9" w14:textId="293CC114" w:rsidR="00890250" w:rsidRDefault="002A03B6" w:rsidP="00536ABC">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lastRenderedPageBreak/>
        <w:t>C</w:t>
      </w:r>
      <w:r w:rsidR="00EE25D0" w:rsidRPr="00DD78BB">
        <w:rPr>
          <w:rFonts w:ascii="Times New Roman" w:hAnsi="Times New Roman" w:cs="Times New Roman"/>
          <w:sz w:val="24"/>
          <w:szCs w:val="24"/>
        </w:rPr>
        <w:t xml:space="preserve">ounter-migration streams, or </w:t>
      </w:r>
      <w:r w:rsidR="00C230A5" w:rsidRPr="00DD78BB">
        <w:rPr>
          <w:rFonts w:ascii="Times New Roman" w:hAnsi="Times New Roman" w:cs="Times New Roman"/>
          <w:sz w:val="24"/>
          <w:szCs w:val="24"/>
        </w:rPr>
        <w:t>a current of migran</w:t>
      </w:r>
      <w:r w:rsidR="0054752D" w:rsidRPr="00DD78BB">
        <w:rPr>
          <w:rFonts w:ascii="Times New Roman" w:hAnsi="Times New Roman" w:cs="Times New Roman"/>
          <w:sz w:val="24"/>
          <w:szCs w:val="24"/>
        </w:rPr>
        <w:t xml:space="preserve">ts returning from places that are usually destinations </w:t>
      </w:r>
      <w:r w:rsidR="001F491A" w:rsidRPr="00DD78BB">
        <w:rPr>
          <w:rFonts w:ascii="Times New Roman" w:hAnsi="Times New Roman" w:cs="Times New Roman"/>
          <w:sz w:val="24"/>
          <w:szCs w:val="24"/>
        </w:rPr>
        <w:t xml:space="preserve">to places that are usually </w:t>
      </w:r>
      <w:r w:rsidR="0040156E" w:rsidRPr="00DD78BB">
        <w:rPr>
          <w:rFonts w:ascii="Times New Roman" w:hAnsi="Times New Roman" w:cs="Times New Roman"/>
          <w:sz w:val="24"/>
          <w:szCs w:val="24"/>
        </w:rPr>
        <w:t>origins</w:t>
      </w:r>
      <w:r w:rsidRPr="00DD78BB">
        <w:rPr>
          <w:rFonts w:ascii="Times New Roman" w:hAnsi="Times New Roman" w:cs="Times New Roman"/>
          <w:sz w:val="24"/>
          <w:szCs w:val="24"/>
        </w:rPr>
        <w:t xml:space="preserve">, has been a frequent and time-honored observation by </w:t>
      </w:r>
      <w:r w:rsidR="00EA772F" w:rsidRPr="00DD78BB">
        <w:rPr>
          <w:rFonts w:ascii="Times New Roman" w:hAnsi="Times New Roman" w:cs="Times New Roman"/>
          <w:sz w:val="24"/>
          <w:szCs w:val="24"/>
        </w:rPr>
        <w:t xml:space="preserve">theorists of migration </w:t>
      </w:r>
      <w:r w:rsidR="00EA772F" w:rsidRPr="00DD78BB">
        <w:rPr>
          <w:rFonts w:ascii="Times New Roman" w:hAnsi="Times New Roman" w:cs="Times New Roman"/>
          <w:sz w:val="24"/>
          <w:szCs w:val="24"/>
        </w:rPr>
        <w:fldChar w:fldCharType="begin"/>
      </w:r>
      <w:r w:rsidR="00165842" w:rsidRPr="00DD78BB">
        <w:rPr>
          <w:rFonts w:ascii="Times New Roman" w:hAnsi="Times New Roman" w:cs="Times New Roman"/>
          <w:sz w:val="24"/>
          <w:szCs w:val="24"/>
        </w:rPr>
        <w:instrText xml:space="preserve"> ADDIN ZOTERO_ITEM CSL_CITATION {"citationID":"9ffP5O44","properties":{"formattedCitation":"(Grigg 1977; Ravenstein 1885)","plainCitation":"(Grigg 1977; Ravenstein 1885)","dontUpdate":true,"noteIndex":0},"citationItems":[{"id":1544,"uris":["http://zotero.org/users/6152647/items/8VJFEUG4"],"itemData":{"id":1544,"type":"article-journal","abstract":"E. G. Ravenstein's three articles on migration, the first published one hundred years ago, form the basis for most modern research on migration; if the three articles are collated, his “laws” or perhaps more accurately, hypotheses, total eleven. This article considers, briefly, Ravenstein's career, the sources on which his “laws” were based and some of the difficulties of interpreting the British Census place of birth data. The bulk of the article reviews subsequent work on his eleven hypotheses with reference to nineteenth-century British internal migration. Subsequent work has confirmed that migration was mainly short distance and that there was relatively little increase in the average distance travelled by migrants until after 1850. His step-by-step hypothesis remains untested, but his belief that most migration was from the countryside to the towns is confirmed as is his identification of counter currents. His ideas on sex and age differentials have been borne out. However, his assumptions about the relative importance of natural increase and migration in the growth of cities and the relative importance of “push” and “pull” factors in causing migration merit further research. His original hypotheses have for the most part been confirmed. However, the defects of the published data suggest that nineteenth-century migration will not be properly understood until the enumerators' schedules for the century have been analysed.","container-title":"Journal of Historical Geography","DOI":"10.1016/0305-7488(77)90143-8","ISSN":"0305-7488","issue":"1","journalAbbreviation":"Journal of Historical Geography","page":"41-54","source":"ScienceDirect","title":"E. G. Ravenstein and the “laws of migration”","URL":"https://www.sciencedirect.com/science/article/pii/0305748877901438","volume":"3","author":[{"family":"Grigg","given":"D. B."}],"accessed":{"date-parts":[["2025",10,3]]},"issued":{"date-parts":[["1977",1,1]]}}},{"id":1546,"uris":["http://zotero.org/users/6152647/items/H782YWHE"],"itemData":{"id":1546,"type":"article-journal","container-title":"Journal of the Statistical Society of London","DOI":"10.2307/2979181","ISSN":"0959-5341","issue":"2","note":"publisher: [Royal Statistical Society, Oxford University Press]","page":"167-235","source":"JSTOR","title":"The Laws of Migration","URL":"https://www.jstor.org/stable/2979181","volume":"48","author":[{"family":"Ravenstein","given":"E. G."}],"accessed":{"date-parts":[["2025",10,3]]},"issued":{"date-parts":[["1885"]]}}}],"schema":"https://github.com/citation-style-language/schema/raw/master/csl-citation.json"} </w:instrText>
      </w:r>
      <w:r w:rsidR="00EA772F" w:rsidRPr="00DD78BB">
        <w:rPr>
          <w:rFonts w:ascii="Times New Roman" w:hAnsi="Times New Roman" w:cs="Times New Roman"/>
          <w:sz w:val="24"/>
          <w:szCs w:val="24"/>
        </w:rPr>
        <w:fldChar w:fldCharType="separate"/>
      </w:r>
      <w:r w:rsidR="00EA772F" w:rsidRPr="00DD78BB">
        <w:rPr>
          <w:rFonts w:ascii="Times New Roman" w:hAnsi="Times New Roman" w:cs="Times New Roman"/>
          <w:sz w:val="24"/>
        </w:rPr>
        <w:t>(Grigg 1977</w:t>
      </w:r>
      <w:r w:rsidR="00610205" w:rsidRPr="00DD78BB">
        <w:rPr>
          <w:rFonts w:ascii="Times New Roman" w:hAnsi="Times New Roman" w:cs="Times New Roman"/>
          <w:sz w:val="24"/>
        </w:rPr>
        <w:t>:112</w:t>
      </w:r>
      <w:r w:rsidR="00EA772F" w:rsidRPr="00DD78BB">
        <w:rPr>
          <w:rFonts w:ascii="Times New Roman" w:hAnsi="Times New Roman" w:cs="Times New Roman"/>
          <w:sz w:val="24"/>
        </w:rPr>
        <w:t xml:space="preserve">; </w:t>
      </w:r>
      <w:proofErr w:type="spellStart"/>
      <w:r w:rsidR="00EA772F" w:rsidRPr="00DD78BB">
        <w:rPr>
          <w:rFonts w:ascii="Times New Roman" w:hAnsi="Times New Roman" w:cs="Times New Roman"/>
          <w:sz w:val="24"/>
        </w:rPr>
        <w:t>Ravenstein</w:t>
      </w:r>
      <w:proofErr w:type="spellEnd"/>
      <w:r w:rsidR="00EA772F" w:rsidRPr="00DD78BB">
        <w:rPr>
          <w:rFonts w:ascii="Times New Roman" w:hAnsi="Times New Roman" w:cs="Times New Roman"/>
          <w:sz w:val="24"/>
        </w:rPr>
        <w:t xml:space="preserve"> 1885</w:t>
      </w:r>
      <w:r w:rsidR="00610205" w:rsidRPr="00DD78BB">
        <w:rPr>
          <w:rFonts w:ascii="Times New Roman" w:hAnsi="Times New Roman" w:cs="Times New Roman"/>
          <w:sz w:val="24"/>
        </w:rPr>
        <w:t>:199</w:t>
      </w:r>
      <w:r w:rsidR="00EA772F" w:rsidRPr="00DD78BB">
        <w:rPr>
          <w:rFonts w:ascii="Times New Roman" w:hAnsi="Times New Roman" w:cs="Times New Roman"/>
          <w:sz w:val="24"/>
        </w:rPr>
        <w:t>)</w:t>
      </w:r>
      <w:r w:rsidR="00EA772F" w:rsidRPr="00DD78BB">
        <w:rPr>
          <w:rFonts w:ascii="Times New Roman" w:hAnsi="Times New Roman" w:cs="Times New Roman"/>
          <w:sz w:val="24"/>
          <w:szCs w:val="24"/>
        </w:rPr>
        <w:fldChar w:fldCharType="end"/>
      </w:r>
      <w:r w:rsidR="00610205" w:rsidRPr="00DD78BB">
        <w:rPr>
          <w:rFonts w:ascii="Times New Roman" w:hAnsi="Times New Roman" w:cs="Times New Roman"/>
          <w:sz w:val="24"/>
          <w:szCs w:val="24"/>
        </w:rPr>
        <w:t>.</w:t>
      </w:r>
      <w:r w:rsidR="000C4A84">
        <w:rPr>
          <w:rFonts w:ascii="Times New Roman" w:hAnsi="Times New Roman" w:cs="Times New Roman"/>
          <w:sz w:val="24"/>
          <w:szCs w:val="24"/>
        </w:rPr>
        <w:t xml:space="preserve"> Migrants may be returning to areas after obtaining resources </w:t>
      </w:r>
      <w:r w:rsidR="00C34995">
        <w:rPr>
          <w:rFonts w:ascii="Times New Roman" w:hAnsi="Times New Roman" w:cs="Times New Roman"/>
          <w:sz w:val="24"/>
          <w:szCs w:val="24"/>
        </w:rPr>
        <w:fldChar w:fldCharType="begin"/>
      </w:r>
      <w:r w:rsidR="007308F8">
        <w:rPr>
          <w:rFonts w:ascii="Times New Roman" w:hAnsi="Times New Roman" w:cs="Times New Roman"/>
          <w:sz w:val="24"/>
          <w:szCs w:val="24"/>
        </w:rPr>
        <w:instrText xml:space="preserve"> ADDIN ZOTERO_ITEM CSL_CITATION {"citationID":"ET6bcKkU","properties":{"formattedCitation":"(Stark and Bloom 1985; Stark and Taylor 1991)","plainCitation":"(Stark and Bloom 1985; Stark and Taylor 1991)","noteIndex":0},"citationItems":[{"id":1562,"uris":["http://zotero.org/users/6152647/items/GVWL4T9Q"],"itemData":{"id":1562,"type":"article-journal","container-title":"The American Economic Review","ISSN":"0002-8282","issue":"2","note":"publisher: American Economic Association","page":"173-178","source":"JSTOR","title":"The New Economics of Labor Migration","URL":"https://www.jstor.org/stable/1805591","volume":"75","author":[{"family":"Stark","given":"Oded"},{"family":"Bloom","given":"David E."}],"accessed":{"date-parts":[["2025",10,8]]},"issued":{"date-parts":[["1985"]]}}},{"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C34995">
        <w:rPr>
          <w:rFonts w:ascii="Times New Roman" w:hAnsi="Times New Roman" w:cs="Times New Roman"/>
          <w:sz w:val="24"/>
          <w:szCs w:val="24"/>
        </w:rPr>
        <w:fldChar w:fldCharType="separate"/>
      </w:r>
      <w:r w:rsidR="007308F8" w:rsidRPr="007308F8">
        <w:rPr>
          <w:rFonts w:ascii="Times New Roman" w:hAnsi="Times New Roman" w:cs="Times New Roman"/>
          <w:sz w:val="24"/>
        </w:rPr>
        <w:t>(Stark and Bloom 1985; Stark and Taylor 1991)</w:t>
      </w:r>
      <w:r w:rsidR="00C34995">
        <w:rPr>
          <w:rFonts w:ascii="Times New Roman" w:hAnsi="Times New Roman" w:cs="Times New Roman"/>
          <w:sz w:val="24"/>
          <w:szCs w:val="24"/>
        </w:rPr>
        <w:fldChar w:fldCharType="end"/>
      </w:r>
      <w:r w:rsidR="00552C10">
        <w:rPr>
          <w:rFonts w:ascii="Times New Roman" w:hAnsi="Times New Roman" w:cs="Times New Roman"/>
          <w:sz w:val="24"/>
          <w:szCs w:val="24"/>
        </w:rPr>
        <w:t>.</w:t>
      </w:r>
      <w:r w:rsidR="00610205" w:rsidRPr="00DD78BB">
        <w:rPr>
          <w:rFonts w:ascii="Times New Roman" w:hAnsi="Times New Roman" w:cs="Times New Roman"/>
          <w:sz w:val="24"/>
          <w:szCs w:val="24"/>
        </w:rPr>
        <w:t xml:space="preserve"> In network analysis, this is represented by reciprocity or the tendency for </w:t>
      </w:r>
      <w:r w:rsidR="00D87145" w:rsidRPr="00DD78BB">
        <w:rPr>
          <w:rFonts w:ascii="Times New Roman" w:hAnsi="Times New Roman" w:cs="Times New Roman"/>
          <w:sz w:val="24"/>
          <w:szCs w:val="24"/>
        </w:rPr>
        <w:t>nodes</w:t>
      </w:r>
      <w:r w:rsidR="00A705EB">
        <w:rPr>
          <w:rFonts w:ascii="Times New Roman" w:hAnsi="Times New Roman" w:cs="Times New Roman"/>
          <w:sz w:val="24"/>
          <w:szCs w:val="24"/>
        </w:rPr>
        <w:t>, counties or region</w:t>
      </w:r>
      <w:r w:rsidR="007D43CC">
        <w:rPr>
          <w:rFonts w:ascii="Times New Roman" w:hAnsi="Times New Roman" w:cs="Times New Roman"/>
          <w:sz w:val="24"/>
          <w:szCs w:val="24"/>
        </w:rPr>
        <w:t>s</w:t>
      </w:r>
      <w:r w:rsidR="00A705EB">
        <w:rPr>
          <w:rFonts w:ascii="Times New Roman" w:hAnsi="Times New Roman" w:cs="Times New Roman"/>
          <w:sz w:val="24"/>
          <w:szCs w:val="24"/>
        </w:rPr>
        <w:t>,</w:t>
      </w:r>
      <w:r w:rsidR="00D87145" w:rsidRPr="00DD78BB">
        <w:rPr>
          <w:rFonts w:ascii="Times New Roman" w:hAnsi="Times New Roman" w:cs="Times New Roman"/>
          <w:sz w:val="24"/>
          <w:szCs w:val="24"/>
        </w:rPr>
        <w:t xml:space="preserve"> to </w:t>
      </w:r>
      <w:r w:rsidR="00F20081" w:rsidRPr="00DD78BB">
        <w:rPr>
          <w:rFonts w:ascii="Times New Roman" w:hAnsi="Times New Roman" w:cs="Times New Roman"/>
          <w:sz w:val="24"/>
          <w:szCs w:val="24"/>
        </w:rPr>
        <w:t xml:space="preserve">both have in/out </w:t>
      </w:r>
      <w:r w:rsidR="00F276CC" w:rsidRPr="00DD78BB">
        <w:rPr>
          <w:rFonts w:ascii="Times New Roman" w:hAnsi="Times New Roman" w:cs="Times New Roman"/>
          <w:sz w:val="24"/>
          <w:szCs w:val="24"/>
        </w:rPr>
        <w:t xml:space="preserve">edges with each other </w:t>
      </w:r>
      <w:r w:rsidR="00F276CC" w:rsidRPr="00DD78BB">
        <w:rPr>
          <w:rFonts w:ascii="Times New Roman" w:hAnsi="Times New Roman" w:cs="Times New Roman"/>
          <w:sz w:val="24"/>
          <w:szCs w:val="24"/>
        </w:rPr>
        <w:fldChar w:fldCharType="begin"/>
      </w:r>
      <w:r w:rsidR="00F276CC" w:rsidRPr="00DD78BB">
        <w:rPr>
          <w:rFonts w:ascii="Times New Roman" w:hAnsi="Times New Roman" w:cs="Times New Roman"/>
          <w:sz w:val="24"/>
          <w:szCs w:val="24"/>
        </w:rPr>
        <w:instrText xml:space="preserve"> ADDIN ZOTERO_ITEM CSL_CITATION {"citationID":"zsWIHBTx","properties":{"formattedCitation":"(McCarty et al. 2019; Perry et al. 2018)","plainCitation":"(McCarty et al. 2019; Perry et al. 2018)","noteIndex":0},"citationItems":[{"id":1060,"uris":["http://zotero.org/users/6152647/items/R846RZX7"],"itemData":{"id":1060,"type":"book","abstract":"Written at an introductory level, and featuring engaging case examples, this book reviews the theory and practice of personal and egocentric network research. This approach offers powerful tools for capturing the impact of overlapping, changing social relationships and contexts on individuals' attitudes and behavior. The authors provide solid guidance on the formulation of research questions; research design; data collection, including decisions about survey modes and sampling frames; the measurement of network composition and structure, including the use of name generators; and statistical modeling, from basic regression techniques to more advanced multilevel and dynamic models. Ethical issues in personal network research are addressed. User-friendly features include boxes on major published studies, end-of-chapter suggestions for further reading, and an appendix describing the main software programs used in the field.","edition":"1st edition","event-place":"New York London","ISBN":"978-1-4625-3838-6","language":"English","number-of-pages":"270","publisher":"The Guilford Press","publisher-place":"New York London","source":"Amazon","title":"Conducting Personal Network Research: A Practical Guide","title-short":"Conducting Personal Network Research","author":[{"family":"McCarty","given":"Christopher"},{"family":"Lubbers","given":"Miranda J."},{"family":"Vacca","given":"Raffaele"},{"family":"Molina","given":"José Luis"}],"issued":{"date-parts":[["2019",4,1]]}}},{"id":1061,"uris":["http://zotero.org/users/6152647/items/93BCNBXN"],"itemData":{"id":1061,"type":"book","abstract":"Egocentric network analysis is used widely across the social sciences, especially in anthropology, political science, economics, and sociology, and is increasingly being employed in communications, informatics, and business and marketing studies. Egocentric network analysis requires a unique set of data collection and analysis skills that overlap only minimally with other network methodologies. However, until now there has been no single reference for conceptualizing, collecting, and analyzing egocentric social network data. This comprehensive guide to study design, data collection, and analysis brings together the state of knowledge with the most effective research tools to guide newcomers to this field. It is illustrated with many engaging examples and graphics and assumes no prior knowledge. Covering the entire research process in a logical sequence, from conceptualizing research questions to interpreting findings, this volume provides a solid foundation for researchers at any stage of their career to learn and apply ego network methods.","edition":"Reprint edition","event-place":"Cambridge, UK ; New York, NY","ISBN":"978-1-107-57931-6","language":"English","number-of-pages":"366","publisher":"Cambridge University Press","publisher-place":"Cambridge, UK ; New York, NY","source":"Amazon","title":"Egocentric Network Analysis: Foundations, Methods, and Models","title-short":"Egocentric Network Analysis","author":[{"family":"Perry","given":"Brea L."},{"family":"Pescosolido","given":"Bernice A."},{"family":"Borgatti","given":"Stephen P."}],"issued":{"date-parts":[["2018",3,22]]}}}],"schema":"https://github.com/citation-style-language/schema/raw/master/csl-citation.json"} </w:instrText>
      </w:r>
      <w:r w:rsidR="00F276CC" w:rsidRPr="00DD78BB">
        <w:rPr>
          <w:rFonts w:ascii="Times New Roman" w:hAnsi="Times New Roman" w:cs="Times New Roman"/>
          <w:sz w:val="24"/>
          <w:szCs w:val="24"/>
        </w:rPr>
        <w:fldChar w:fldCharType="separate"/>
      </w:r>
      <w:r w:rsidR="00F276CC" w:rsidRPr="00DD78BB">
        <w:rPr>
          <w:rFonts w:ascii="Times New Roman" w:hAnsi="Times New Roman" w:cs="Times New Roman"/>
          <w:sz w:val="24"/>
        </w:rPr>
        <w:t>(McCarty et al. 2019; Perry et al. 2018)</w:t>
      </w:r>
      <w:r w:rsidR="00F276CC" w:rsidRPr="00DD78BB">
        <w:rPr>
          <w:rFonts w:ascii="Times New Roman" w:hAnsi="Times New Roman" w:cs="Times New Roman"/>
          <w:sz w:val="24"/>
          <w:szCs w:val="24"/>
        </w:rPr>
        <w:fldChar w:fldCharType="end"/>
      </w:r>
      <w:r w:rsidR="00F276CC" w:rsidRPr="00DD78BB">
        <w:rPr>
          <w:rFonts w:ascii="Times New Roman" w:hAnsi="Times New Roman" w:cs="Times New Roman"/>
          <w:sz w:val="24"/>
          <w:szCs w:val="24"/>
        </w:rPr>
        <w:t>.</w:t>
      </w:r>
      <w:r w:rsidR="00552C10">
        <w:rPr>
          <w:rFonts w:ascii="Times New Roman" w:hAnsi="Times New Roman" w:cs="Times New Roman"/>
          <w:sz w:val="24"/>
          <w:szCs w:val="24"/>
        </w:rPr>
        <w:t xml:space="preserve"> </w:t>
      </w:r>
    </w:p>
    <w:p w14:paraId="25EE5347" w14:textId="2CEFFC70" w:rsidR="001750D2" w:rsidRDefault="001750D2" w:rsidP="00536A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osure or clustering of migration is described in </w:t>
      </w:r>
      <w:r w:rsidR="002862BA">
        <w:rPr>
          <w:rFonts w:ascii="Times New Roman" w:hAnsi="Times New Roman" w:cs="Times New Roman"/>
          <w:sz w:val="24"/>
          <w:szCs w:val="24"/>
        </w:rPr>
        <w:t>migration theory. Many locations are stepping-stones to other locations</w:t>
      </w:r>
      <w:r w:rsidR="001C2664">
        <w:rPr>
          <w:rFonts w:ascii="Times New Roman" w:hAnsi="Times New Roman" w:cs="Times New Roman"/>
          <w:sz w:val="24"/>
          <w:szCs w:val="24"/>
        </w:rPr>
        <w:fldChar w:fldCharType="begin"/>
      </w:r>
      <w:r w:rsidR="001C2664">
        <w:rPr>
          <w:rFonts w:ascii="Times New Roman" w:hAnsi="Times New Roman" w:cs="Times New Roman"/>
          <w:sz w:val="24"/>
          <w:szCs w:val="24"/>
        </w:rPr>
        <w:instrText xml:space="preserve"> ADDIN ZOTERO_ITEM CSL_CITATION {"citationID":"kkoA48cz","properties":{"formattedCitation":"(Bell, Charles-Edwards, Kupiszewska, et al. 2015; Bell, Charles-Edwards, Ueffing, et al. 2015; Bernard, Bell, and Charles-Edwards 2014)","plainCitation":"(Bell, Charles-Edwards, Kupiszewska, et al. 2015; Bell, Charles-Edwards, Ueffing, et al. 2015; Bernard, Bell, and Charles-Edwards 2014)","noteIndex":0},"citationItems":[{"id":1138,"uris":["http://zotero.org/users/6152647/items/V28TD59T"],"itemData":{"id":1138,"type":"article-journal","abstract":"Compared with other demographic processes, little attention has been given to the way levels and patterns of internal migration vary around the world. This can be traced in part to the absence of any central repository of internal migration data, but it also reflects widespread variation in the ways migration is measured. If robust, reliable comparisons between countries are to be made, a clear understanding of the available data is an essential pre-requisite. This paper reports results from the Internal Migration Around the GlobE project, which established an inventory of internal migration data collections for the 193 UN member States, identifying, inter alia, the types of data collected, the intervals over which it is measured and the spatial frameworks employed. Results reveal substantial diversity in data collection practice. We assess the strengths, limitations, and utility of the six principle ways migration is measured and examine their capacity to address key questions and issues in the field. We also identify avenues for harmonisation and conclude with recommendations which aim to facilitate cross-national comparisons. Copyright © 2014 John Wiley &amp; Sons, Ltd.","container-title":"Population, Space and Place","DOI":"10.1002/psp.1848","ISSN":"1544-8452","issue":"1","language":"en","license":"Copyright © 2014 John Wiley &amp; Sons, Ltd.","note":"_eprint: https://onlinelibrary.wiley.com/doi/pdf/10.1002/psp.1848","page":"1-17","source":"Wiley Online Library","title":"Internal Migration Data Around the World: Assessing Contemporary Practice","title-short":"Internal Migration Data Around the World","URL":"https://onlinelibrary.wiley.com/doi/abs/10.1002/psp.1848","volume":"21","author":[{"family":"Bell","given":"Martin"},{"family":"Charles-Edwards","given":"Elin"},{"family":"Kupiszewska","given":"Dorota"},{"family":"Kupiszewski","given":"Marek"},{"family":"Stillwell","given":"John"},{"family":"Zhu","given":"Yu"}],"accessed":{"date-parts":[["2024",5,9]]},"issued":{"date-parts":[["2015"]]}}},{"id":1139,"uris":["http://zotero.org/users/6152647/items/FZSJB3NU"],"itemData":{"id":1139,"type":"article-journal","abstract":"Migration is the principal demographic process shaping patterns of human settlement, and it serves an essential role in human development. While progress has been made in measuring international migration, internal migration statistics are as yet poorly developed in many countries. This article draws on a repository of data established under the IMAGE (Internal Migration Around the GlobE) project to address this deficit by constructing the first comprehensive league table of internal migration intensities for countries around the world. We review previous work, outline the major impediments to making reliable comparisons, and set out a methodology that combines a novel estimation procedure with a flexible spatial aggregation facility. We present the results in the form of league tables of aggregate crude migration intensities that capture all changes of address over one-year or five-year intervals for 96 countries, representing four-fifths of the global population. Explanation for the observed differences has been sought, inter alia, in historical, structural, cultural, and economic forces. We examine the links between development and migration intensity through simple correlations using a range of demographic, economic, and social variables. Results reveal clear associations between internal migration intensities and selected indicators of national development.","container-title":"Population and Development Review","DOI":"10.1111/j.1728-4457.2015.00025.x","ISSN":"1728-4457","issue":"1","language":"en","license":"© 2015 The Population Council, Inc.","note":"_eprint: https://onlinelibrary.wiley.com/doi/pdf/10.1111/j.1728-4457.2015.00025.x","page":"33-58","source":"Wiley Online Library","title":"Internal Migration and Development: Comparing Migration Intensities Around the World","title-short":"Internal Migration and Development","URL":"https://onlinelibrary.wiley.com/doi/abs/10.1111/j.1728-4457.2015.00025.x","volume":"41","author":[{"family":"Bell","given":"Martin"},{"family":"Charles-Edwards","given":"Elin"},{"family":"Ueffing","given":"Philipp"},{"family":"Stillwell","given":"John"},{"family":"Kupiszewski","given":"Marek"},{"family":"Kupiszewska","given":"Dorota"}],"accessed":{"date-parts":[["2024",5,9]]},"issued":{"date-parts":[["2015"]]}}},{"id":1141,"uris":["http://zotero.org/users/6152647/items/MRB4UL5E"],"itemData":{"id":1141,"type":"article-journal","abstract":"Despite underlying regularities in the age profile of migration, there is mounting evidence of cross-national variations in the ages at which migration occurs. Explanations for these differences have variously been sought by reference to cultural, social, and economic factors, and through analysis of reasons for moving. There is also a growing body of work linking migration events to particular transitions in the life course. We set out a conceptual framework that links contextual factors to the age structure of migration through life-course transitions that act as proximate determinants of the age at migration. We propose metrics to capture the prevalence, timing, and spread of four key life-course transitions: education completion, labor force entry, union formation, and first childbearing. We then seek to quantitatively establish the link between these indicators and the age and intensity of internal migration at its peak for a global sample of 27 countries. Correlation and factor analysis reveal substantial diversity in the timing and spread of transitions to adult roles, and show that cross-national differences in the age profile of migration closely parallel variations in the age structure of the life course for over two-thirds of countries. Migration age profiles are aligned with transitions to adulthood for both sexes but most strongly among women.","container-title":"Population and Development Review","DOI":"10.1111/j.1728-4457.2014.00671.x","ISSN":"1728-4457","issue":"2","language":"en","license":"© 2014 The Population Council, Inc.","note":"_eprint: https://onlinelibrary.wiley.com/doi/pdf/10.1111/j.1728-4457.2014.00671.x","page":"213-239","source":"Wiley Online Library","title":"Life-Course Transitions and the Age Profile of Internal Migration","URL":"https://onlinelibrary.wiley.com/doi/abs/10.1111/j.1728-4457.2014.00671.x","volume":"40","author":[{"family":"Bernard","given":"Aude"},{"family":"Bell","given":"Martin"},{"family":"Charles-Edwards","given":"Elin"}],"accessed":{"date-parts":[["2024",5,9]]},"issued":{"date-parts":[["2014"]]}}}],"schema":"https://github.com/citation-style-language/schema/raw/master/csl-citation.json"} </w:instrText>
      </w:r>
      <w:r w:rsidR="001C2664">
        <w:rPr>
          <w:rFonts w:ascii="Times New Roman" w:hAnsi="Times New Roman" w:cs="Times New Roman"/>
          <w:sz w:val="24"/>
          <w:szCs w:val="24"/>
        </w:rPr>
        <w:fldChar w:fldCharType="separate"/>
      </w:r>
      <w:r w:rsidR="001C2664" w:rsidRPr="001C2664">
        <w:rPr>
          <w:rFonts w:ascii="Times New Roman" w:hAnsi="Times New Roman" w:cs="Times New Roman"/>
          <w:sz w:val="24"/>
        </w:rPr>
        <w:t xml:space="preserve">(Bell, Charles-Edwards, </w:t>
      </w:r>
      <w:proofErr w:type="spellStart"/>
      <w:r w:rsidR="001C2664" w:rsidRPr="001C2664">
        <w:rPr>
          <w:rFonts w:ascii="Times New Roman" w:hAnsi="Times New Roman" w:cs="Times New Roman"/>
          <w:sz w:val="24"/>
        </w:rPr>
        <w:t>Kupiszewska</w:t>
      </w:r>
      <w:proofErr w:type="spellEnd"/>
      <w:r w:rsidR="001C2664" w:rsidRPr="001C2664">
        <w:rPr>
          <w:rFonts w:ascii="Times New Roman" w:hAnsi="Times New Roman" w:cs="Times New Roman"/>
          <w:sz w:val="24"/>
        </w:rPr>
        <w:t xml:space="preserve">, et al. 2015; Bell, Charles-Edwards, </w:t>
      </w:r>
      <w:proofErr w:type="spellStart"/>
      <w:r w:rsidR="001C2664" w:rsidRPr="001C2664">
        <w:rPr>
          <w:rFonts w:ascii="Times New Roman" w:hAnsi="Times New Roman" w:cs="Times New Roman"/>
          <w:sz w:val="24"/>
        </w:rPr>
        <w:t>Ueffing</w:t>
      </w:r>
      <w:proofErr w:type="spellEnd"/>
      <w:r w:rsidR="001C2664" w:rsidRPr="001C2664">
        <w:rPr>
          <w:rFonts w:ascii="Times New Roman" w:hAnsi="Times New Roman" w:cs="Times New Roman"/>
          <w:sz w:val="24"/>
        </w:rPr>
        <w:t>, et al. 2015; Bernard, Bell, and Charles-Edwards 2014)</w:t>
      </w:r>
      <w:r w:rsidR="001C2664">
        <w:rPr>
          <w:rFonts w:ascii="Times New Roman" w:hAnsi="Times New Roman" w:cs="Times New Roman"/>
          <w:sz w:val="24"/>
          <w:szCs w:val="24"/>
        </w:rPr>
        <w:fldChar w:fldCharType="end"/>
      </w:r>
      <w:r w:rsidR="002862BA">
        <w:rPr>
          <w:rFonts w:ascii="Times New Roman" w:hAnsi="Times New Roman" w:cs="Times New Roman"/>
          <w:sz w:val="24"/>
          <w:szCs w:val="24"/>
        </w:rPr>
        <w:t xml:space="preserve"> and a particular so-called destination may just the point of departure</w:t>
      </w:r>
      <w:r w:rsidR="001C2664">
        <w:rPr>
          <w:rFonts w:ascii="Times New Roman" w:hAnsi="Times New Roman" w:cs="Times New Roman"/>
          <w:sz w:val="24"/>
          <w:szCs w:val="24"/>
        </w:rPr>
        <w:t xml:space="preserve"> after a little while. The concept of transitivity, or in migration, how transitory a place is compared to other places in the matrix</w:t>
      </w:r>
      <w:r w:rsidR="005B28A7">
        <w:rPr>
          <w:rFonts w:ascii="Times New Roman" w:hAnsi="Times New Roman" w:cs="Times New Roman"/>
          <w:sz w:val="24"/>
          <w:szCs w:val="24"/>
        </w:rPr>
        <w:t>, can be analyzed.</w:t>
      </w:r>
      <w:r w:rsidR="00FE3A2A">
        <w:rPr>
          <w:rFonts w:ascii="Times New Roman" w:hAnsi="Times New Roman" w:cs="Times New Roman"/>
          <w:sz w:val="24"/>
          <w:szCs w:val="24"/>
        </w:rPr>
        <w:t xml:space="preserve"> The </w:t>
      </w:r>
      <w:r w:rsidR="00FE3A2A" w:rsidRPr="00FE3A2A">
        <w:rPr>
          <w:rFonts w:ascii="Times New Roman" w:hAnsi="Times New Roman" w:cs="Times New Roman"/>
          <w:sz w:val="24"/>
          <w:szCs w:val="24"/>
        </w:rPr>
        <w:t>Geometrically Weighted Edgewise Shared Partners (GWESP)</w:t>
      </w:r>
      <w:r w:rsidR="00FE3A2A">
        <w:rPr>
          <w:rFonts w:ascii="Times New Roman" w:hAnsi="Times New Roman" w:cs="Times New Roman"/>
          <w:sz w:val="24"/>
          <w:szCs w:val="24"/>
        </w:rPr>
        <w:t xml:space="preserve"> is a measure used to </w:t>
      </w:r>
      <w:r w:rsidR="004F2DD8">
        <w:rPr>
          <w:rFonts w:ascii="Times New Roman" w:hAnsi="Times New Roman" w:cs="Times New Roman"/>
          <w:sz w:val="24"/>
          <w:szCs w:val="24"/>
        </w:rPr>
        <w:t xml:space="preserve">analyze the transitivity of the networks. </w:t>
      </w:r>
      <w:r w:rsidR="00FF028B">
        <w:rPr>
          <w:rFonts w:ascii="Times New Roman" w:hAnsi="Times New Roman" w:cs="Times New Roman"/>
          <w:sz w:val="24"/>
          <w:szCs w:val="24"/>
        </w:rPr>
        <w:t xml:space="preserve">It is simply a </w:t>
      </w:r>
      <w:r w:rsidR="00584292">
        <w:rPr>
          <w:rFonts w:ascii="Times New Roman" w:hAnsi="Times New Roman" w:cs="Times New Roman"/>
          <w:sz w:val="24"/>
          <w:szCs w:val="24"/>
        </w:rPr>
        <w:t xml:space="preserve">count of transitive edges, triangles if we are looking at a map of nodes with lines connecting their edges, </w:t>
      </w:r>
      <w:r w:rsidR="004E64FC">
        <w:rPr>
          <w:rFonts w:ascii="Times New Roman" w:hAnsi="Times New Roman" w:cs="Times New Roman"/>
          <w:sz w:val="24"/>
          <w:szCs w:val="24"/>
        </w:rPr>
        <w:t>w</w:t>
      </w:r>
      <w:r w:rsidR="00A66037">
        <w:rPr>
          <w:rFonts w:ascii="Times New Roman" w:hAnsi="Times New Roman" w:cs="Times New Roman"/>
          <w:sz w:val="24"/>
          <w:szCs w:val="24"/>
        </w:rPr>
        <w:t xml:space="preserve">hile </w:t>
      </w:r>
      <w:proofErr w:type="gramStart"/>
      <w:r w:rsidR="00A66037">
        <w:rPr>
          <w:rFonts w:ascii="Times New Roman" w:hAnsi="Times New Roman" w:cs="Times New Roman"/>
          <w:sz w:val="24"/>
          <w:szCs w:val="24"/>
        </w:rPr>
        <w:t>weighting</w:t>
      </w:r>
      <w:proofErr w:type="gramEnd"/>
      <w:r w:rsidR="00D94237">
        <w:rPr>
          <w:rFonts w:ascii="Times New Roman" w:hAnsi="Times New Roman" w:cs="Times New Roman"/>
          <w:sz w:val="24"/>
          <w:szCs w:val="24"/>
        </w:rPr>
        <w:t xml:space="preserve"> the number of edges each node has to ensure equal representation of edges regardless of the degree of the node.</w:t>
      </w:r>
      <w:r w:rsidR="000A1531">
        <w:rPr>
          <w:rFonts w:ascii="Times New Roman" w:hAnsi="Times New Roman" w:cs="Times New Roman"/>
          <w:sz w:val="24"/>
          <w:szCs w:val="24"/>
        </w:rPr>
        <w:t xml:space="preserve"> This </w:t>
      </w:r>
      <w:r w:rsidR="004971FC">
        <w:rPr>
          <w:rFonts w:ascii="Times New Roman" w:hAnsi="Times New Roman" w:cs="Times New Roman"/>
          <w:sz w:val="24"/>
          <w:szCs w:val="24"/>
        </w:rPr>
        <w:t xml:space="preserve">is an important part of estimating </w:t>
      </w:r>
      <w:r w:rsidR="003625CA">
        <w:rPr>
          <w:rFonts w:ascii="Times New Roman" w:hAnsi="Times New Roman" w:cs="Times New Roman"/>
          <w:sz w:val="24"/>
          <w:szCs w:val="24"/>
        </w:rPr>
        <w:t>network models</w:t>
      </w:r>
      <w:r w:rsidR="004971FC">
        <w:rPr>
          <w:rFonts w:ascii="Times New Roman" w:hAnsi="Times New Roman" w:cs="Times New Roman"/>
          <w:sz w:val="24"/>
          <w:szCs w:val="24"/>
        </w:rPr>
        <w:t xml:space="preserve"> because </w:t>
      </w:r>
      <w:r w:rsidR="006B038B">
        <w:rPr>
          <w:rFonts w:ascii="Times New Roman" w:hAnsi="Times New Roman" w:cs="Times New Roman"/>
          <w:sz w:val="24"/>
          <w:szCs w:val="24"/>
        </w:rPr>
        <w:t xml:space="preserve">without a term like GWESP, the parameter space </w:t>
      </w:r>
      <w:r w:rsidR="005F0567">
        <w:rPr>
          <w:rFonts w:ascii="Times New Roman" w:hAnsi="Times New Roman" w:cs="Times New Roman"/>
          <w:sz w:val="24"/>
          <w:szCs w:val="24"/>
        </w:rPr>
        <w:t>“</w:t>
      </w:r>
      <w:r w:rsidR="006B038B">
        <w:rPr>
          <w:rFonts w:ascii="Times New Roman" w:hAnsi="Times New Roman" w:cs="Times New Roman"/>
          <w:sz w:val="24"/>
          <w:szCs w:val="24"/>
        </w:rPr>
        <w:t xml:space="preserve">corresponds to </w:t>
      </w:r>
      <w:r w:rsidR="005F0567">
        <w:rPr>
          <w:rFonts w:ascii="Times New Roman" w:hAnsi="Times New Roman" w:cs="Times New Roman"/>
          <w:sz w:val="24"/>
          <w:szCs w:val="24"/>
        </w:rPr>
        <w:t xml:space="preserve">nearly degenerate distributions” </w:t>
      </w:r>
      <w:r w:rsidR="005F0567">
        <w:rPr>
          <w:rFonts w:ascii="Times New Roman" w:hAnsi="Times New Roman" w:cs="Times New Roman"/>
          <w:sz w:val="24"/>
          <w:szCs w:val="24"/>
        </w:rPr>
        <w:fldChar w:fldCharType="begin"/>
      </w:r>
      <w:r w:rsidR="00680D6B">
        <w:rPr>
          <w:rFonts w:ascii="Times New Roman" w:hAnsi="Times New Roman" w:cs="Times New Roman"/>
          <w:sz w:val="24"/>
          <w:szCs w:val="24"/>
        </w:rPr>
        <w:instrText xml:space="preserve"> ADDIN ZOTERO_ITEM CSL_CITATION {"citationID":"NTWM7ZS4","properties":{"formattedCitation":"(Snijders et al. 2006)","plainCitation":"(Snijders et al. 2006)","dontUpdate":true,"noteIndex":0},"citationItems":[{"id":1559,"uris":["http://zotero.org/users/6152647/items/UZ7HN8JC"],"itemData":{"id":1559,"type":"article-journal","abstract":"The most promising class of statistical models for expressing structural properties of social networks observed at one moment in time is the class of exponential random graph models (ERGMs), also known as p* models. The strong point of these models is that they can represent a variety of structural tendencies, such as transitivity, that define complicated dependence patterns not easily modeled by more basic probability models. Recently, Markov chain Monte Carlo (MCMC) algorithms have been developed that produce approximate maximum likelihood estimators. Applying these models in their traditional specification to observed network data often has led to problems, however, which can be traced back to the fact that important parts of the parameter space correspond to nearly degenerate distributions, which may lead to convergence problems of estimation algorithms, and a poor fit to empirical data. This paper proposes new specifications of exponential random graph models. These specifications represent structural properties such as transitivity and heterogeneity of degrees by more complicated graph statistics than the traditional star and triangle counts. Three kinds of statistics are proposed: geometrically weighted degree distributions, alternating k-triangles, and alternating independent two-paths. Examples are presented both of modeling graphs and digraphs, in which the new specifications lead to much better results than the earlier existing specifications of the ERGM. It is concluded that the new specifications increase the range and applicability of the ERGM as a tool for the statistical analysis of social networks.","container-title":"Sociological Methodology","DOI":"10.1111/j.1467-9531.2006.00176.x","ISSN":"1467-9531","issue":"1","language":"en","note":"_eprint: https://onlinelibrary.wiley.com/doi/pdf/10.1111/j.1467-9531.2006.00176.x","page":"99-153","source":"Wiley Online Library","title":"New Specifications for Exponential Random Graph Models","URL":"https://onlinelibrary.wiley.com/doi/abs/10.1111/j.1467-9531.2006.00176.x","volume":"36","author":[{"family":"Snijders","given":"Tom A. B."},{"family":"Pattison","given":"Philippa E."},{"family":"Robins","given":"Garry L."},{"family":"Handcock","given":"Mark S."}],"accessed":{"date-parts":[["2025",10,8]]},"issued":{"date-parts":[["2006"]]}}}],"schema":"https://github.com/citation-style-language/schema/raw/master/csl-citation.json"} </w:instrText>
      </w:r>
      <w:r w:rsidR="005F0567">
        <w:rPr>
          <w:rFonts w:ascii="Times New Roman" w:hAnsi="Times New Roman" w:cs="Times New Roman"/>
          <w:sz w:val="24"/>
          <w:szCs w:val="24"/>
        </w:rPr>
        <w:fldChar w:fldCharType="separate"/>
      </w:r>
      <w:r w:rsidR="005F0567" w:rsidRPr="005F0567">
        <w:rPr>
          <w:rFonts w:ascii="Times New Roman" w:hAnsi="Times New Roman" w:cs="Times New Roman"/>
          <w:sz w:val="24"/>
        </w:rPr>
        <w:t>(Snijders et al. 2006</w:t>
      </w:r>
      <w:r w:rsidR="005F0567">
        <w:rPr>
          <w:rFonts w:ascii="Times New Roman" w:hAnsi="Times New Roman" w:cs="Times New Roman"/>
          <w:sz w:val="24"/>
        </w:rPr>
        <w:t>:1</w:t>
      </w:r>
      <w:r w:rsidR="005F0567" w:rsidRPr="005F0567">
        <w:rPr>
          <w:rFonts w:ascii="Times New Roman" w:hAnsi="Times New Roman" w:cs="Times New Roman"/>
          <w:sz w:val="24"/>
        </w:rPr>
        <w:t>)</w:t>
      </w:r>
      <w:r w:rsidR="005F0567">
        <w:rPr>
          <w:rFonts w:ascii="Times New Roman" w:hAnsi="Times New Roman" w:cs="Times New Roman"/>
          <w:sz w:val="24"/>
          <w:szCs w:val="24"/>
        </w:rPr>
        <w:fldChar w:fldCharType="end"/>
      </w:r>
      <w:r w:rsidR="005F0567">
        <w:rPr>
          <w:rFonts w:ascii="Times New Roman" w:hAnsi="Times New Roman" w:cs="Times New Roman"/>
          <w:sz w:val="24"/>
          <w:szCs w:val="24"/>
        </w:rPr>
        <w:t xml:space="preserve">. The term also helps separate out the </w:t>
      </w:r>
      <w:r w:rsidR="008118F7">
        <w:rPr>
          <w:rFonts w:ascii="Times New Roman" w:hAnsi="Times New Roman" w:cs="Times New Roman"/>
          <w:sz w:val="24"/>
          <w:szCs w:val="24"/>
        </w:rPr>
        <w:t xml:space="preserve">effects of similar but distinct ideas like homophily and </w:t>
      </w:r>
      <w:r w:rsidR="00FA5744">
        <w:rPr>
          <w:rFonts w:ascii="Times New Roman" w:hAnsi="Times New Roman" w:cs="Times New Roman"/>
          <w:sz w:val="24"/>
          <w:szCs w:val="24"/>
        </w:rPr>
        <w:t xml:space="preserve">reciprocity </w:t>
      </w:r>
      <w:r w:rsidR="007D4F27">
        <w:rPr>
          <w:rFonts w:ascii="Times New Roman" w:hAnsi="Times New Roman" w:cs="Times New Roman"/>
          <w:sz w:val="24"/>
          <w:szCs w:val="24"/>
        </w:rPr>
        <w:fldChar w:fldCharType="begin"/>
      </w:r>
      <w:r w:rsidR="007D4F27">
        <w:rPr>
          <w:rFonts w:ascii="Times New Roman" w:hAnsi="Times New Roman" w:cs="Times New Roman"/>
          <w:sz w:val="24"/>
          <w:szCs w:val="24"/>
        </w:rPr>
        <w:instrText xml:space="preserve"> ADDIN ZOTERO_ITEM CSL_CITATION {"citationID":"q0eaOVGn","properties":{"formattedCitation":"(Hunter and Handcock 2006)","plainCitation":"(Hunter and Handcock 2006)","noteIndex":0},"citationItems":[{"id":1561,"uris":["http://zotero.org/users/6152647/items/7XIUAVW8"],"itemData":{"id":1561,"type":"article-journal","abstract":"Network data arise in a wide variety of applications. Although descriptive statistics for networks abound in the literature, the science of fitting statistical models to complex network data is still in its infancy. The models considered in this article are based on exponential families; therefore, we refer to them as exponential random graph models (ERGMs). Although ERGMs are easy to postulate, maximum likelihood estimation of parameters in these models is very difficult. In this article, we first review the method of maximum likelihood estimation using Markov chain Monte Carlo in the context of fitting linear ERGMs. We then extend this methodology to the situation where the model comes from a curved exponential family. The curved exponential family methodology is applied to new specifications of ERGMs, proposed in an earlier article, having nonlinear parameters to represent structural properties of networks such as transitivity and heterogeneity of degrees. We review the difficult topic of implementing likelihood ratio tests for these models, then apply all these model-fitting and testing techniques to the estimation of linear and nonlinear parameters for a collaboration network between partners in a New England law firm.","container-title":"Journal of Computational and Graphical Statistics","DOI":"10.1198/106186006X133069","ISSN":"1061-8600","issue":"3","note":"publisher: ASA Website\n_eprint: https://doi.org/10.1198/106186006X133069","page":"565-583","source":"Taylor and Francis+NEJM","title":"Inference in Curved Exponential Family Models for Networks","URL":"https://doi.org/10.1198/106186006X133069","volume":"15","author":[{"family":"Hunter","given":"David R"},{"family":"Handcock","given":"Mark S"}],"accessed":{"date-parts":[["2025",10,8]]},"issued":{"date-parts":[["2006",9,1]]}}}],"schema":"https://github.com/citation-style-language/schema/raw/master/csl-citation.json"} </w:instrText>
      </w:r>
      <w:r w:rsidR="007D4F27">
        <w:rPr>
          <w:rFonts w:ascii="Times New Roman" w:hAnsi="Times New Roman" w:cs="Times New Roman"/>
          <w:sz w:val="24"/>
          <w:szCs w:val="24"/>
        </w:rPr>
        <w:fldChar w:fldCharType="separate"/>
      </w:r>
      <w:r w:rsidR="007D4F27" w:rsidRPr="007D4F27">
        <w:rPr>
          <w:rFonts w:ascii="Times New Roman" w:hAnsi="Times New Roman" w:cs="Times New Roman"/>
          <w:sz w:val="24"/>
        </w:rPr>
        <w:t>(Hunter and Handcock 2006)</w:t>
      </w:r>
      <w:r w:rsidR="007D4F27">
        <w:rPr>
          <w:rFonts w:ascii="Times New Roman" w:hAnsi="Times New Roman" w:cs="Times New Roman"/>
          <w:sz w:val="24"/>
          <w:szCs w:val="24"/>
        </w:rPr>
        <w:fldChar w:fldCharType="end"/>
      </w:r>
      <w:r w:rsidR="007D4F27">
        <w:rPr>
          <w:rFonts w:ascii="Times New Roman" w:hAnsi="Times New Roman" w:cs="Times New Roman"/>
          <w:sz w:val="24"/>
          <w:szCs w:val="24"/>
        </w:rPr>
        <w:t xml:space="preserve">. </w:t>
      </w:r>
    </w:p>
    <w:p w14:paraId="7FCF2EDC" w14:textId="65F3B0B7" w:rsidR="007D4F27" w:rsidRDefault="0074217E" w:rsidP="00C049B0">
      <w:pPr>
        <w:spacing w:line="480" w:lineRule="auto"/>
        <w:ind w:firstLine="720"/>
        <w:rPr>
          <w:rFonts w:ascii="Times New Roman" w:hAnsi="Times New Roman" w:cs="Times New Roman"/>
          <w:sz w:val="24"/>
          <w:szCs w:val="24"/>
        </w:rPr>
      </w:pPr>
      <w:r>
        <w:rPr>
          <w:rFonts w:ascii="Times New Roman" w:hAnsi="Times New Roman" w:cs="Times New Roman"/>
          <w:sz w:val="24"/>
          <w:szCs w:val="24"/>
        </w:rPr>
        <w:t>Homophily</w:t>
      </w:r>
      <w:r w:rsidR="007D4F27">
        <w:rPr>
          <w:rFonts w:ascii="Times New Roman" w:hAnsi="Times New Roman" w:cs="Times New Roman"/>
          <w:sz w:val="24"/>
          <w:szCs w:val="24"/>
        </w:rPr>
        <w:t xml:space="preserve"> is the tendency of </w:t>
      </w:r>
      <w:r w:rsidR="002C052B">
        <w:rPr>
          <w:rFonts w:ascii="Times New Roman" w:hAnsi="Times New Roman" w:cs="Times New Roman"/>
          <w:sz w:val="24"/>
          <w:szCs w:val="24"/>
        </w:rPr>
        <w:t xml:space="preserve">nodes to create edges with nodes with similar attributes, and is a ubiquitous part of human social networks </w:t>
      </w:r>
      <w:r w:rsidR="00297F9E">
        <w:rPr>
          <w:rFonts w:ascii="Times New Roman" w:hAnsi="Times New Roman" w:cs="Times New Roman"/>
          <w:sz w:val="24"/>
          <w:szCs w:val="24"/>
        </w:rPr>
        <w:fldChar w:fldCharType="begin"/>
      </w:r>
      <w:r w:rsidR="00297F9E">
        <w:rPr>
          <w:rFonts w:ascii="Times New Roman" w:hAnsi="Times New Roman" w:cs="Times New Roman"/>
          <w:sz w:val="24"/>
          <w:szCs w:val="24"/>
        </w:rPr>
        <w:instrText xml:space="preserve"> ADDIN ZOTERO_ITEM CSL_CITATION {"citationID":"HNZWLSMi","properties":{"formattedCitation":"(Bratter and O\\uc0\\u8217{}Connell 2017; Choudry, Williams, and Black 2017; Portes 1998; Windzio 2018)","plainCitation":"(Bratter and O’Connell 2017; Choudry, Williams, and Black 2017; Portes 1998; Windzio 2018)","noteIndex":0},"citationItems":[{"id":866,"uris":["http://zotero.org/users/6152647/items/ZLQPRPMN"],"itemData":{"id":866,"type":"article-journal","abstract":"This work interrogates the role of the law as an “actor” in the spatial patterning of racial classification. Laws governing racial intermarriage represent key ways that rigid distinctions between groups were codified. Critically, there is a great deal of state variation in these laws. We draw on a unique data set that combines samples from the 1990 and 2000 Census (5 percent IPUMS) and the 2009–2011 estimates from the American Community Survey with information on state-specific legal bans against intermarriage. Results from multilevel logistic and multinomial analyses indicate that a past of legal regulation is associated with a lower likelihood of a “mixed” classification for the offspring of black-white interracial unions, particularly in the 2009–11 period. Our results provide evidence that place-specific institutional legacies are imprinted on the classification choices made even in the midst of expanding options.","container-title":"Social Science Research","DOI":"10.1016/j.ssresearch.2017.08.010","ISSN":"0049-089X","journalAbbreviation":"Social Science Research","page":"102-116","source":"ScienceDirect","title":"Multiracial identities, single race history: Contemporary consequences of historical race and marriage laws for racial classification","title-short":"Multiracial identities, single race history","URL":"https://www.sciencedirect.com/science/article/pii/S0049089X16303325","volume":"68","author":[{"family":"Bratter","given":"Jenifer L."},{"family":"O'Connell","given":"Heather A."}],"accessed":{"date-parts":[["2023",10,16]]},"issued":{"date-parts":[["2017",11,1]]}}},{"id":996,"uris":["http://zotero.org/users/6152647/items/ZTMU9WJT"],"itemData":{"id":996,"type":"article-journal","abstract":"The aim of this article is to explore the structure of social capital in peer networks and its relation to the unequal access of educational resources within mathematics classrooms. We hypothesise that learners can gain access to mathematics through friendship networks which provide more or less help from peers that might sustain (or curtail) their mathematics learning based on a Bourdieusian framework. We report a social network analysis of mutually-recognised helping within friendship groups. This is complemented by observation and interviews that illustrate how different classrooms have different network structures, positioning learners of different ethnic minorities and genders in significantly different ways regarding access to learning. We argue that friendship networks mediate social capital and access to further cultural capital, and that this may help explain structural differences in attainment. Because ethnicity and gender, inter alia, mediate friendship networks, they also mediate access to capital in the classroom.","container-title":"British Journal of Sociology of Education","DOI":"10.1080/01425692.2016.1245129","ISSN":"0142-5692","issue":"7","note":"publisher: Routledge\n_eprint: https://doi.org/10.1080/01425692.2016.1245129","page":"1037-1053","source":"Taylor and Francis+NEJM","title":"Peer relations and access to capital in the mathematics classroom: a Bourdieusian social network analysis","title-short":"Peer relations and access to capital in the mathematics classroom","URL":"https://doi.org/10.1080/01425692.2016.1245129","volume":"38","author":[{"family":"Choudry","given":"Sophina"},{"family":"Williams","given":"Julian"},{"family":"Black","given":"Laura"}],"accessed":{"date-parts":[["2024",2,14]]},"issued":{"date-parts":[["2017",10,3]]}}},{"id":176,"uris":["http://zotero.org/users/6152647/items/436C3NZD"],"itemData":{"id":176,"type":"article-journal","abstract":"This paper reviews the origins and definitions of social capital in the writings of Bourdieu, Loury, and Coleman, among other authors. It distinguishes four sources of social capital and examines their dynamics. Applications of the concept in the sociological literature emphasize its role in social control, in family support, and in benefits mediated by extrafamilial networks. I provide examples of each of these positive functions. Negative consequences of the same processes also deserve attention for a balanced picture of the forces at play. I review four such consequences and illustrate them with relevant examples. Recent writings on social capital have extended the concept from an individual asset to a feature of communities and even nations. The final sections describe this conceptual stretch and examine its limitations. I argue that, as shorthand for the positive consequences of sociability, social capital has a definite place in sociological theory. However, excessive extensions of the concept may jeopardize its heuristic value.","container-title":"Annual Review of Sociology","DOI":"10.1146/annurev.soc.24.1.1","issue":"1","note":"_eprint: https://doi.org/10.1146/annurev.soc.24.1.1","page":"1-24","source":"Annual Reviews","title":"Social Capital: Its Origins and Applications in Modern Sociology","title-short":"Social Capital","URL":"https://doi.org/10.1146/annurev.soc.24.1.1","volume":"24","author":[{"family":"Portes","given":"Alejandro"}],"accessed":{"date-parts":[["2020",10,19]]},"issued":{"date-parts":[["1998"]]}}},{"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297F9E">
        <w:rPr>
          <w:rFonts w:ascii="Times New Roman" w:hAnsi="Times New Roman" w:cs="Times New Roman"/>
          <w:sz w:val="24"/>
          <w:szCs w:val="24"/>
        </w:rPr>
        <w:fldChar w:fldCharType="separate"/>
      </w:r>
      <w:r w:rsidR="00297F9E" w:rsidRPr="00297F9E">
        <w:rPr>
          <w:rFonts w:ascii="Times New Roman" w:hAnsi="Times New Roman" w:cs="Times New Roman"/>
          <w:kern w:val="0"/>
          <w:sz w:val="24"/>
        </w:rPr>
        <w:t xml:space="preserve">(Bratter and O’Connell 2017; Choudry, Williams, and Black 2017; Portes 1998; </w:t>
      </w:r>
      <w:proofErr w:type="spellStart"/>
      <w:r w:rsidR="00297F9E" w:rsidRPr="00297F9E">
        <w:rPr>
          <w:rFonts w:ascii="Times New Roman" w:hAnsi="Times New Roman" w:cs="Times New Roman"/>
          <w:kern w:val="0"/>
          <w:sz w:val="24"/>
        </w:rPr>
        <w:t>Windzio</w:t>
      </w:r>
      <w:proofErr w:type="spellEnd"/>
      <w:r w:rsidR="00297F9E" w:rsidRPr="00297F9E">
        <w:rPr>
          <w:rFonts w:ascii="Times New Roman" w:hAnsi="Times New Roman" w:cs="Times New Roman"/>
          <w:kern w:val="0"/>
          <w:sz w:val="24"/>
        </w:rPr>
        <w:t xml:space="preserve"> 2018)</w:t>
      </w:r>
      <w:r w:rsidR="00297F9E">
        <w:rPr>
          <w:rFonts w:ascii="Times New Roman" w:hAnsi="Times New Roman" w:cs="Times New Roman"/>
          <w:sz w:val="24"/>
          <w:szCs w:val="24"/>
        </w:rPr>
        <w:fldChar w:fldCharType="end"/>
      </w:r>
      <w:r>
        <w:rPr>
          <w:rFonts w:ascii="Times New Roman" w:hAnsi="Times New Roman" w:cs="Times New Roman"/>
          <w:sz w:val="24"/>
          <w:szCs w:val="24"/>
        </w:rPr>
        <w:t>.</w:t>
      </w:r>
      <w:r w:rsidR="00F541D5">
        <w:rPr>
          <w:rFonts w:ascii="Times New Roman" w:hAnsi="Times New Roman" w:cs="Times New Roman"/>
          <w:sz w:val="24"/>
          <w:szCs w:val="24"/>
        </w:rPr>
        <w:t xml:space="preserve"> Cumulative causation and trans-national </w:t>
      </w:r>
      <w:r w:rsidR="00D37B78">
        <w:rPr>
          <w:rFonts w:ascii="Times New Roman" w:hAnsi="Times New Roman" w:cs="Times New Roman"/>
          <w:sz w:val="24"/>
          <w:szCs w:val="24"/>
        </w:rPr>
        <w:t>space</w:t>
      </w:r>
      <w:r w:rsidR="002F1BD8">
        <w:rPr>
          <w:rFonts w:ascii="Times New Roman" w:hAnsi="Times New Roman" w:cs="Times New Roman"/>
          <w:sz w:val="24"/>
          <w:szCs w:val="24"/>
        </w:rPr>
        <w:t>s</w:t>
      </w:r>
      <w:r w:rsidR="00F541D5">
        <w:rPr>
          <w:rFonts w:ascii="Times New Roman" w:hAnsi="Times New Roman" w:cs="Times New Roman"/>
          <w:sz w:val="24"/>
          <w:szCs w:val="24"/>
        </w:rPr>
        <w:t xml:space="preserve"> address </w:t>
      </w:r>
      <w:r w:rsidR="00D37B78">
        <w:rPr>
          <w:rFonts w:ascii="Times New Roman" w:hAnsi="Times New Roman" w:cs="Times New Roman"/>
          <w:sz w:val="24"/>
          <w:szCs w:val="24"/>
        </w:rPr>
        <w:t xml:space="preserve">identify the tendency for migrants from origin countries to </w:t>
      </w:r>
      <w:r w:rsidR="00AD66D5">
        <w:rPr>
          <w:rFonts w:ascii="Times New Roman" w:hAnsi="Times New Roman" w:cs="Times New Roman"/>
          <w:sz w:val="24"/>
          <w:szCs w:val="24"/>
        </w:rPr>
        <w:t xml:space="preserve">cause additional </w:t>
      </w:r>
      <w:r w:rsidR="00AD66D5">
        <w:rPr>
          <w:rFonts w:ascii="Times New Roman" w:hAnsi="Times New Roman" w:cs="Times New Roman"/>
          <w:sz w:val="24"/>
          <w:szCs w:val="24"/>
        </w:rPr>
        <w:lastRenderedPageBreak/>
        <w:t xml:space="preserve">migration from the origin country through </w:t>
      </w:r>
      <w:r w:rsidR="00DE4BAE">
        <w:rPr>
          <w:rFonts w:ascii="Times New Roman" w:hAnsi="Times New Roman" w:cs="Times New Roman"/>
          <w:sz w:val="24"/>
          <w:szCs w:val="24"/>
        </w:rPr>
        <w:t>interpersonal connections. At an aggregate level, we would exp</w:t>
      </w:r>
      <w:r w:rsidR="00EF7A60">
        <w:rPr>
          <w:rFonts w:ascii="Times New Roman" w:hAnsi="Times New Roman" w:cs="Times New Roman"/>
          <w:sz w:val="24"/>
          <w:szCs w:val="24"/>
        </w:rPr>
        <w:t xml:space="preserve">ect individuals to choose to resettle in places with many </w:t>
      </w:r>
      <w:r w:rsidR="00045849">
        <w:rPr>
          <w:rFonts w:ascii="Times New Roman" w:hAnsi="Times New Roman" w:cs="Times New Roman"/>
          <w:sz w:val="24"/>
          <w:szCs w:val="24"/>
        </w:rPr>
        <w:t xml:space="preserve">other migrants from their </w:t>
      </w:r>
      <w:r w:rsidR="00C049B0">
        <w:rPr>
          <w:rFonts w:ascii="Times New Roman" w:hAnsi="Times New Roman" w:cs="Times New Roman"/>
          <w:sz w:val="24"/>
          <w:szCs w:val="24"/>
        </w:rPr>
        <w:t>country of origin</w:t>
      </w:r>
      <w:r w:rsidR="00045849">
        <w:rPr>
          <w:rFonts w:ascii="Times New Roman" w:hAnsi="Times New Roman" w:cs="Times New Roman"/>
          <w:sz w:val="24"/>
          <w:szCs w:val="24"/>
        </w:rPr>
        <w:t xml:space="preserve">. This tendency is captured under a homophily term in network analysis. </w:t>
      </w:r>
    </w:p>
    <w:p w14:paraId="173B38CD" w14:textId="6E18BCF4" w:rsidR="005B28A7" w:rsidRDefault="004A1B75" w:rsidP="00536ABC">
      <w:pPr>
        <w:spacing w:line="480" w:lineRule="auto"/>
        <w:ind w:firstLine="720"/>
        <w:rPr>
          <w:rFonts w:ascii="Times New Roman" w:hAnsi="Times New Roman" w:cs="Times New Roman"/>
          <w:color w:val="EE0000"/>
          <w:sz w:val="24"/>
          <w:szCs w:val="24"/>
        </w:rPr>
      </w:pPr>
      <w:r>
        <w:rPr>
          <w:rFonts w:ascii="Times New Roman" w:hAnsi="Times New Roman" w:cs="Times New Roman"/>
          <w:sz w:val="24"/>
          <w:szCs w:val="24"/>
        </w:rPr>
        <w:t>Chain migration, or the tendency to migrate in with multiple destinations before arriving at a final destination</w:t>
      </w:r>
      <w:r w:rsidR="00680D6B">
        <w:rPr>
          <w:rFonts w:ascii="Times New Roman" w:hAnsi="Times New Roman" w:cs="Times New Roman"/>
          <w:sz w:val="24"/>
          <w:szCs w:val="24"/>
        </w:rPr>
        <w:t xml:space="preserve"> </w:t>
      </w:r>
      <w:r w:rsidR="00680D6B">
        <w:rPr>
          <w:rFonts w:ascii="Times New Roman" w:hAnsi="Times New Roman" w:cs="Times New Roman"/>
          <w:sz w:val="24"/>
          <w:szCs w:val="24"/>
        </w:rPr>
        <w:fldChar w:fldCharType="begin"/>
      </w:r>
      <w:r w:rsidR="00680D6B">
        <w:rPr>
          <w:rFonts w:ascii="Times New Roman" w:hAnsi="Times New Roman" w:cs="Times New Roman"/>
          <w:sz w:val="24"/>
          <w:szCs w:val="24"/>
        </w:rPr>
        <w:instrText xml:space="preserve"> ADDIN ZOTERO_ITEM CSL_CITATION {"citationID":"T9khEaOR","properties":{"formattedCitation":"(Lucas 1997)","plainCitation":"(Lucas 1997)","noteIndex":0},"citationItems":[{"id":1161,"uris":["http://zotero.org/users/6152647/items/5VUY8NGS"],"itemData":{"id":1161,"type":"chapter","abstract":"This chapter reviews some of the principal contributions addressing three spheres related to migration: theory, empirical evidence and policy experience, focusing on the more recent literature. The chapter discusses the causes of migration-earnings opportunities and job search, information and financing, family strategies and the contextual setting, and displaced persons; and the economic consequences of internal migration—the direct and indirect effects of rural emigration on rural production, the overall effects on national product in the light of various market pathologies, and the consequences for income inequality. The understanding of factors determining the urban component of those earnings differentials remains poor. Efficiency wage stories now dominate the world of theory, but little evidence has been compiled either in favor of or in contradiction of these ideas. But, there are major policy areas, touching more or less directly upon migration, where almost no systematic empirical knowledge has yet been amassed.","container-title":"Handbook of Population and Family Economics","note":"DOI: 10.1016/S1574-003X(97)80005-0","page":"721-798","publisher":"Elsevier","source":"ScienceDirect","title":"Chapter 13 Internal migration in developing countries","URL":"https://www.sciencedirect.com/science/article/pii/S1574003X97800050","volume":"1","author":[{"family":"Lucas","given":"Robert E. B."}],"accessed":{"date-parts":[["2024",5,9]]},"issued":{"date-parts":[["1997",1,1]]}}}],"schema":"https://github.com/citation-style-language/schema/raw/master/csl-citation.json"} </w:instrText>
      </w:r>
      <w:r w:rsidR="00680D6B">
        <w:rPr>
          <w:rFonts w:ascii="Times New Roman" w:hAnsi="Times New Roman" w:cs="Times New Roman"/>
          <w:sz w:val="24"/>
          <w:szCs w:val="24"/>
        </w:rPr>
        <w:fldChar w:fldCharType="separate"/>
      </w:r>
      <w:r w:rsidR="00680D6B" w:rsidRPr="00680D6B">
        <w:rPr>
          <w:rFonts w:ascii="Times New Roman" w:hAnsi="Times New Roman" w:cs="Times New Roman"/>
          <w:sz w:val="24"/>
        </w:rPr>
        <w:t>(Lucas 1997)</w:t>
      </w:r>
      <w:r w:rsidR="00680D6B">
        <w:rPr>
          <w:rFonts w:ascii="Times New Roman" w:hAnsi="Times New Roman" w:cs="Times New Roman"/>
          <w:sz w:val="24"/>
          <w:szCs w:val="24"/>
        </w:rPr>
        <w:fldChar w:fldCharType="end"/>
      </w:r>
      <w:r w:rsidR="00673EA2">
        <w:rPr>
          <w:rFonts w:ascii="Times New Roman" w:hAnsi="Times New Roman" w:cs="Times New Roman"/>
          <w:sz w:val="24"/>
          <w:szCs w:val="24"/>
        </w:rPr>
        <w:t>.</w:t>
      </w:r>
      <w:r>
        <w:rPr>
          <w:rFonts w:ascii="Times New Roman" w:hAnsi="Times New Roman" w:cs="Times New Roman"/>
          <w:sz w:val="24"/>
          <w:szCs w:val="24"/>
        </w:rPr>
        <w:t xml:space="preserve"> </w:t>
      </w:r>
      <w:r w:rsidR="00C73DA8">
        <w:rPr>
          <w:rFonts w:ascii="Times New Roman" w:hAnsi="Times New Roman" w:cs="Times New Roman"/>
          <w:sz w:val="24"/>
          <w:szCs w:val="24"/>
        </w:rPr>
        <w:t xml:space="preserve"> These reflect </w:t>
      </w:r>
      <w:r w:rsidR="00673EA2">
        <w:rPr>
          <w:rFonts w:ascii="Times New Roman" w:hAnsi="Times New Roman" w:cs="Times New Roman"/>
          <w:sz w:val="24"/>
          <w:szCs w:val="24"/>
        </w:rPr>
        <w:t>relationships between aggregates and</w:t>
      </w:r>
      <w:r w:rsidR="00A65881">
        <w:rPr>
          <w:rFonts w:ascii="Times New Roman" w:hAnsi="Times New Roman" w:cs="Times New Roman"/>
          <w:sz w:val="24"/>
          <w:szCs w:val="24"/>
        </w:rPr>
        <w:t>,</w:t>
      </w:r>
      <w:r w:rsidR="00673EA2">
        <w:rPr>
          <w:rFonts w:ascii="Times New Roman" w:hAnsi="Times New Roman" w:cs="Times New Roman"/>
          <w:sz w:val="24"/>
          <w:szCs w:val="24"/>
        </w:rPr>
        <w:t xml:space="preserve"> when combined with cumulative causation theory</w:t>
      </w:r>
      <w:r w:rsidR="00C73DA8">
        <w:rPr>
          <w:rFonts w:ascii="Times New Roman" w:hAnsi="Times New Roman" w:cs="Times New Roman"/>
          <w:sz w:val="24"/>
          <w:szCs w:val="24"/>
        </w:rPr>
        <w:t>,</w:t>
      </w:r>
      <w:r w:rsidR="00A65881">
        <w:rPr>
          <w:rFonts w:ascii="Times New Roman" w:hAnsi="Times New Roman" w:cs="Times New Roman"/>
          <w:sz w:val="24"/>
          <w:szCs w:val="24"/>
        </w:rPr>
        <w:t xml:space="preserve"> these relationships </w:t>
      </w:r>
      <w:r w:rsidR="008E4853">
        <w:rPr>
          <w:rFonts w:ascii="Times New Roman" w:hAnsi="Times New Roman" w:cs="Times New Roman"/>
          <w:sz w:val="24"/>
          <w:szCs w:val="24"/>
        </w:rPr>
        <w:t>can persist; as</w:t>
      </w:r>
      <w:r w:rsidR="00C73DA8">
        <w:rPr>
          <w:rFonts w:ascii="Times New Roman" w:hAnsi="Times New Roman" w:cs="Times New Roman"/>
          <w:sz w:val="24"/>
          <w:szCs w:val="24"/>
        </w:rPr>
        <w:t xml:space="preserve"> seen qualitatively </w:t>
      </w:r>
      <w:r w:rsidR="00C73DA8">
        <w:rPr>
          <w:rFonts w:ascii="Times New Roman" w:hAnsi="Times New Roman" w:cs="Times New Roman"/>
          <w:sz w:val="24"/>
          <w:szCs w:val="24"/>
        </w:rPr>
        <w:fldChar w:fldCharType="begin"/>
      </w:r>
      <w:r w:rsidR="00C73DA8">
        <w:rPr>
          <w:rFonts w:ascii="Times New Roman" w:hAnsi="Times New Roman" w:cs="Times New Roman"/>
          <w:sz w:val="24"/>
          <w:szCs w:val="24"/>
        </w:rPr>
        <w:instrText xml:space="preserve"> ADDIN ZOTERO_ITEM CSL_CITATION {"citationID":"gwFKEWnM","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00C73DA8">
        <w:rPr>
          <w:rFonts w:ascii="Times New Roman" w:hAnsi="Times New Roman" w:cs="Times New Roman"/>
          <w:sz w:val="24"/>
          <w:szCs w:val="24"/>
        </w:rPr>
        <w:fldChar w:fldCharType="separate"/>
      </w:r>
      <w:r w:rsidR="00C73DA8" w:rsidRPr="00C73DA8">
        <w:rPr>
          <w:rFonts w:ascii="Times New Roman" w:hAnsi="Times New Roman" w:cs="Times New Roman"/>
          <w:sz w:val="24"/>
        </w:rPr>
        <w:t>(Fussell and Massey 2004; Massey 1990)</w:t>
      </w:r>
      <w:r w:rsidR="00C73DA8">
        <w:rPr>
          <w:rFonts w:ascii="Times New Roman" w:hAnsi="Times New Roman" w:cs="Times New Roman"/>
          <w:sz w:val="24"/>
          <w:szCs w:val="24"/>
        </w:rPr>
        <w:fldChar w:fldCharType="end"/>
      </w:r>
      <w:r w:rsidR="008E4853">
        <w:rPr>
          <w:rFonts w:ascii="Times New Roman" w:hAnsi="Times New Roman" w:cs="Times New Roman"/>
          <w:sz w:val="24"/>
          <w:szCs w:val="24"/>
        </w:rPr>
        <w:t xml:space="preserve">. These chains are </w:t>
      </w:r>
      <w:r w:rsidR="00C73DA8">
        <w:rPr>
          <w:rFonts w:ascii="Times New Roman" w:hAnsi="Times New Roman" w:cs="Times New Roman"/>
          <w:sz w:val="24"/>
          <w:szCs w:val="24"/>
        </w:rPr>
        <w:t xml:space="preserve">difficult to identify </w:t>
      </w:r>
      <w:r w:rsidR="00FC352B">
        <w:rPr>
          <w:rFonts w:ascii="Times New Roman" w:hAnsi="Times New Roman" w:cs="Times New Roman"/>
          <w:sz w:val="24"/>
          <w:szCs w:val="24"/>
        </w:rPr>
        <w:t xml:space="preserve">at </w:t>
      </w:r>
      <w:proofErr w:type="spellStart"/>
      <w:proofErr w:type="gramStart"/>
      <w:r w:rsidR="00FC352B">
        <w:rPr>
          <w:rFonts w:ascii="Times New Roman" w:hAnsi="Times New Roman" w:cs="Times New Roman"/>
          <w:sz w:val="24"/>
          <w:szCs w:val="24"/>
        </w:rPr>
        <w:t>a</w:t>
      </w:r>
      <w:proofErr w:type="spellEnd"/>
      <w:proofErr w:type="gramEnd"/>
      <w:r w:rsidR="00FC352B">
        <w:rPr>
          <w:rFonts w:ascii="Times New Roman" w:hAnsi="Times New Roman" w:cs="Times New Roman"/>
          <w:sz w:val="24"/>
          <w:szCs w:val="24"/>
        </w:rPr>
        <w:t xml:space="preserve"> individual level but should be identifiable at a macro level</w:t>
      </w:r>
      <w:r w:rsidR="00C73DA8">
        <w:rPr>
          <w:rFonts w:ascii="Times New Roman" w:hAnsi="Times New Roman" w:cs="Times New Roman"/>
          <w:sz w:val="24"/>
          <w:szCs w:val="24"/>
        </w:rPr>
        <w:t xml:space="preserve">. </w:t>
      </w:r>
      <w:r w:rsidR="00577D2B">
        <w:rPr>
          <w:rFonts w:ascii="Times New Roman" w:hAnsi="Times New Roman" w:cs="Times New Roman"/>
          <w:sz w:val="24"/>
          <w:szCs w:val="24"/>
        </w:rPr>
        <w:t>Network analysis can observe the clustering of edges for localities in the migration matrix</w:t>
      </w:r>
      <w:r w:rsidR="00675C73">
        <w:rPr>
          <w:rFonts w:ascii="Times New Roman" w:hAnsi="Times New Roman" w:cs="Times New Roman"/>
          <w:sz w:val="24"/>
          <w:szCs w:val="24"/>
        </w:rPr>
        <w:t>.</w:t>
      </w:r>
      <w:r w:rsidR="006C0FBB">
        <w:rPr>
          <w:rFonts w:ascii="Times New Roman" w:hAnsi="Times New Roman" w:cs="Times New Roman"/>
          <w:sz w:val="24"/>
          <w:szCs w:val="24"/>
        </w:rPr>
        <w:t xml:space="preserve"> The strength of the community can be captured in a</w:t>
      </w:r>
      <w:r w:rsidR="00902F48">
        <w:rPr>
          <w:rFonts w:ascii="Times New Roman" w:hAnsi="Times New Roman" w:cs="Times New Roman"/>
          <w:sz w:val="24"/>
          <w:szCs w:val="24"/>
        </w:rPr>
        <w:t xml:space="preserve"> modularity</w:t>
      </w:r>
      <w:r w:rsidR="006C0FBB">
        <w:rPr>
          <w:rFonts w:ascii="Times New Roman" w:hAnsi="Times New Roman" w:cs="Times New Roman"/>
          <w:sz w:val="24"/>
          <w:szCs w:val="24"/>
        </w:rPr>
        <w:t xml:space="preserve"> measure called </w:t>
      </w:r>
      <w:r w:rsidR="001742F7">
        <w:rPr>
          <w:rFonts w:ascii="Times New Roman" w:hAnsi="Times New Roman" w:cs="Times New Roman"/>
          <w:sz w:val="24"/>
          <w:szCs w:val="24"/>
        </w:rPr>
        <w:t>Q</w:t>
      </w:r>
      <w:r w:rsidR="00902F48">
        <w:rPr>
          <w:rFonts w:ascii="Times New Roman" w:hAnsi="Times New Roman" w:cs="Times New Roman"/>
          <w:sz w:val="24"/>
          <w:szCs w:val="24"/>
        </w:rPr>
        <w:t xml:space="preserve">, </w:t>
      </w:r>
      <w:r w:rsidR="006C1F51">
        <w:rPr>
          <w:rFonts w:ascii="Times New Roman" w:hAnsi="Times New Roman" w:cs="Times New Roman"/>
          <w:sz w:val="24"/>
          <w:szCs w:val="24"/>
        </w:rPr>
        <w:t xml:space="preserve">which examines the number of edges among a group </w:t>
      </w:r>
      <w:r w:rsidR="00BE229C">
        <w:rPr>
          <w:rFonts w:ascii="Times New Roman" w:hAnsi="Times New Roman" w:cs="Times New Roman"/>
          <w:sz w:val="24"/>
          <w:szCs w:val="24"/>
        </w:rPr>
        <w:t>compared to the expected number of edges for the rest of the graph</w:t>
      </w:r>
      <w:r w:rsidR="001742F7">
        <w:rPr>
          <w:rFonts w:ascii="Times New Roman" w:hAnsi="Times New Roman" w:cs="Times New Roman"/>
          <w:sz w:val="24"/>
          <w:szCs w:val="24"/>
        </w:rPr>
        <w:t xml:space="preserve"> </w:t>
      </w:r>
      <w:r w:rsidR="001742F7">
        <w:rPr>
          <w:rFonts w:ascii="Times New Roman" w:hAnsi="Times New Roman" w:cs="Times New Roman"/>
          <w:sz w:val="24"/>
          <w:szCs w:val="24"/>
        </w:rPr>
        <w:fldChar w:fldCharType="begin"/>
      </w:r>
      <w:r w:rsidR="001742F7">
        <w:rPr>
          <w:rFonts w:ascii="Times New Roman" w:hAnsi="Times New Roman" w:cs="Times New Roman"/>
          <w:sz w:val="24"/>
          <w:szCs w:val="24"/>
        </w:rPr>
        <w:instrText xml:space="preserve"> ADDIN ZOTERO_ITEM CSL_CITATION {"citationID":"r1q1SQ5m","properties":{"formattedCitation":"(Borgatti et al. 2022; Robins 2015)","plainCitation":"(Borgatti et al. 2022; Robins 2015)","noteIndex":0},"citationItems":[{"id":1554,"uris":["http://zotero.org/users/6152647/items/US5YZWXA"],"itemData":{"id":1554,"type":"book","abstract":"This approachable book introduces network research in R, walking you through every step of doing social network analysis. Drawing together research design, data collection and data analysis, it explains the core concepts of network analysis in a non-technical way.  The book balances an easy to follow explanation of the theoretical and statistical foundations underpinning network analysis with practical guidance on key steps like data management, preparation and visualisation. With clarity and expert insight, it:  • Discusses measures and techniques for analyzing social network data, including digital media  • Explains a range of statistical models including QAP and ERGM, giving you the tools to approach different types of networks • Offers digital resources like practice datasets and worked examples that help you get to grips with R software","event-place":"Thousand Oaks","ISBN":"978-1-5297-2247-5","language":"English","number-of-pages":"384","publisher":"SAGE Publications Ltd","publisher-place":"Thousand Oaks","source":"Amazon","title":"Analyzing Social Networks Using R","author":[{"family":"Borgatti","given":"Stephen P."},{"family":"Everett","given":"Martin G."},{"family":"Johnson","given":"Jeffrey C."},{"family":"Agneessens","given":"Filip"}],"issued":{"date-parts":[["2022"]]}}},{"id":1556,"uris":["http://zotero.org/users/6152647/items/UD5DDQVW"],"itemData":{"id":1556,"type":"book","abstract":"&lt;p&gt;Are you struggling to design your social network research? Are you looking for a book that covers more than social network analysis? If so, this is the book","ISBN":"978-1-5297-7111-4","language":"en","note":"DOI: 10.4135/9781473916753","publisher":"SAGE Publications Ltd","source":"methods.sagepub.com","title":"Doing Social Network Research: Network-based Research Design for Social Scientists","title-short":"Doing Social Network Research","URL":"https://methods.sagepub.com/book/mono/doing-social-network-research/toc","author":[{"family":"Robins","given":"Garry"}],"accessed":{"date-parts":[["2025",10,3]]},"issued":{"date-parts":[["2015"]]}}}],"schema":"https://github.com/citation-style-language/schema/raw/master/csl-citation.json"} </w:instrText>
      </w:r>
      <w:r w:rsidR="001742F7">
        <w:rPr>
          <w:rFonts w:ascii="Times New Roman" w:hAnsi="Times New Roman" w:cs="Times New Roman"/>
          <w:sz w:val="24"/>
          <w:szCs w:val="24"/>
        </w:rPr>
        <w:fldChar w:fldCharType="separate"/>
      </w:r>
      <w:r w:rsidR="001742F7" w:rsidRPr="001742F7">
        <w:rPr>
          <w:rFonts w:ascii="Times New Roman" w:hAnsi="Times New Roman" w:cs="Times New Roman"/>
          <w:sz w:val="24"/>
        </w:rPr>
        <w:t>(Borgatti et al. 2022; Robins 2015)</w:t>
      </w:r>
      <w:r w:rsidR="001742F7">
        <w:rPr>
          <w:rFonts w:ascii="Times New Roman" w:hAnsi="Times New Roman" w:cs="Times New Roman"/>
          <w:sz w:val="24"/>
          <w:szCs w:val="24"/>
        </w:rPr>
        <w:fldChar w:fldCharType="end"/>
      </w:r>
      <w:r w:rsidR="00BE229C">
        <w:rPr>
          <w:rFonts w:ascii="Times New Roman" w:hAnsi="Times New Roman" w:cs="Times New Roman"/>
          <w:sz w:val="24"/>
          <w:szCs w:val="24"/>
        </w:rPr>
        <w:t xml:space="preserve">. Then </w:t>
      </w:r>
      <w:r w:rsidR="00BE229C" w:rsidRPr="00955783">
        <w:rPr>
          <w:rFonts w:ascii="Times New Roman" w:hAnsi="Times New Roman" w:cs="Times New Roman"/>
          <w:color w:val="EE0000"/>
          <w:sz w:val="24"/>
          <w:szCs w:val="24"/>
        </w:rPr>
        <w:t xml:space="preserve">various </w:t>
      </w:r>
      <w:r w:rsidR="00C76D5A" w:rsidRPr="00955783">
        <w:rPr>
          <w:rFonts w:ascii="Times New Roman" w:hAnsi="Times New Roman" w:cs="Times New Roman"/>
          <w:color w:val="EE0000"/>
          <w:sz w:val="24"/>
          <w:szCs w:val="24"/>
        </w:rPr>
        <w:t>algorithms</w:t>
      </w:r>
      <w:r w:rsidR="00BE229C" w:rsidRPr="00955783">
        <w:rPr>
          <w:rFonts w:ascii="Times New Roman" w:hAnsi="Times New Roman" w:cs="Times New Roman"/>
          <w:color w:val="EE0000"/>
          <w:sz w:val="24"/>
          <w:szCs w:val="24"/>
        </w:rPr>
        <w:t xml:space="preserve"> </w:t>
      </w:r>
      <w:r w:rsidR="00BE229C">
        <w:rPr>
          <w:rFonts w:ascii="Times New Roman" w:hAnsi="Times New Roman" w:cs="Times New Roman"/>
          <w:sz w:val="24"/>
          <w:szCs w:val="24"/>
        </w:rPr>
        <w:t xml:space="preserve">can be used to identify groups maximizing </w:t>
      </w:r>
      <w:r w:rsidR="00D12C28">
        <w:rPr>
          <w:rFonts w:ascii="Times New Roman" w:hAnsi="Times New Roman" w:cs="Times New Roman"/>
          <w:sz w:val="24"/>
          <w:szCs w:val="24"/>
        </w:rPr>
        <w:t xml:space="preserve">Q for the various groups, </w:t>
      </w:r>
      <w:r w:rsidR="00C76D5A">
        <w:rPr>
          <w:rFonts w:ascii="Times New Roman" w:hAnsi="Times New Roman" w:cs="Times New Roman"/>
          <w:color w:val="EE0000"/>
          <w:sz w:val="24"/>
          <w:szCs w:val="24"/>
        </w:rPr>
        <w:t xml:space="preserve">WHAT </w:t>
      </w:r>
      <w:r w:rsidR="00955783">
        <w:rPr>
          <w:rFonts w:ascii="Times New Roman" w:hAnsi="Times New Roman" w:cs="Times New Roman"/>
          <w:color w:val="EE0000"/>
          <w:sz w:val="24"/>
          <w:szCs w:val="24"/>
        </w:rPr>
        <w:t xml:space="preserve">PACKAGES </w:t>
      </w:r>
      <w:r w:rsidR="00C76D5A">
        <w:rPr>
          <w:rFonts w:ascii="Times New Roman" w:hAnsi="Times New Roman" w:cs="Times New Roman"/>
          <w:color w:val="EE0000"/>
          <w:sz w:val="24"/>
          <w:szCs w:val="24"/>
        </w:rPr>
        <w:t>DO I HAV</w:t>
      </w:r>
      <w:r w:rsidR="00955783">
        <w:rPr>
          <w:rFonts w:ascii="Times New Roman" w:hAnsi="Times New Roman" w:cs="Times New Roman"/>
          <w:color w:val="EE0000"/>
          <w:sz w:val="24"/>
          <w:szCs w:val="24"/>
        </w:rPr>
        <w:t>E</w:t>
      </w:r>
      <w:r w:rsidR="00C76D5A">
        <w:rPr>
          <w:rFonts w:ascii="Times New Roman" w:hAnsi="Times New Roman" w:cs="Times New Roman"/>
          <w:color w:val="EE0000"/>
          <w:sz w:val="24"/>
          <w:szCs w:val="24"/>
        </w:rPr>
        <w:t xml:space="preserve"> ACCESS TO IN EC2?</w:t>
      </w:r>
    </w:p>
    <w:p w14:paraId="48CA5885" w14:textId="212E01F4" w:rsidR="00AF5525" w:rsidRPr="00DD78BB" w:rsidRDefault="007428D3" w:rsidP="007428D3">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t>The most important insight from network analysis to studies of migration is perhaps the recognition that neither the nodes (the locations) nor the edges between nodes (the streams between locations) are independent phenomena. The lack of independence violates the assumptions of many inferential tools, including ordinary least squares regression. There have been several innovations in response to this, including the multiple regression with Quadratic Assignment Procedure (MRQAP)</w:t>
      </w:r>
      <w:r w:rsidR="008A3C75" w:rsidRPr="00DD78BB">
        <w:rPr>
          <w:rFonts w:ascii="Times New Roman" w:hAnsi="Times New Roman" w:cs="Times New Roman"/>
          <w:sz w:val="24"/>
          <w:szCs w:val="24"/>
        </w:rPr>
        <w:t xml:space="preserve"> </w:t>
      </w:r>
      <w:r w:rsidR="00E24CD5" w:rsidRPr="00DD78BB">
        <w:rPr>
          <w:rFonts w:ascii="Times New Roman" w:hAnsi="Times New Roman" w:cs="Times New Roman"/>
          <w:sz w:val="24"/>
          <w:szCs w:val="24"/>
        </w:rPr>
        <w:fldChar w:fldCharType="begin"/>
      </w:r>
      <w:r w:rsidR="00E24CD5" w:rsidRPr="00DD78BB">
        <w:rPr>
          <w:rFonts w:ascii="Times New Roman" w:hAnsi="Times New Roman" w:cs="Times New Roman"/>
          <w:sz w:val="24"/>
          <w:szCs w:val="24"/>
        </w:rPr>
        <w:instrText xml:space="preserve"> ADDIN ZOTERO_ITEM CSL_CITATION {"citationID":"PnJUBgfb","properties":{"formattedCitation":"(Krackhardt 1988)","plainCitation":"(Krackhardt 1988)","noteIndex":0},"citationItems":[{"id":1547,"uris":["http://zotero.org/users/6152647/items/RT7QWAE7"],"itemData":{"id":1547,"type":"article-journal","abstract":"This paper argues that the quadratic assignment procedure (QAP) is superior to OLS for testing hypothesis in both simple and multiple regression models based on dyadic data, such as found in network analysis. A model of autocorrelation is proposed that is consistent with the assumptions of dyadic data. Results of Monte Carlo simulations indicate that OLS analysis is statistically biased, with the degree of bias varying as a function of the amount of structural autocorrelation. On the other hand, the simulations demonstrate that QAP is relatively unbiased. The Sampson data are used to illustrate the QAP multiple regression procedure and a general method of testing whether the results are statistically biased.","container-title":"Social Networks","DOI":"10.1016/0378-8733(88)90004-4","ISSN":"0378-8733","issue":"4","journalAbbreviation":"Social Networks","page":"359-381","source":"ScienceDirect","title":"Predicting with networks: Nonparametric multiple regression analysis of dyadic data","title-short":"Predicting with networks","URL":"https://www.sciencedirect.com/science/article/pii/0378873388900044","volume":"10","author":[{"family":"Krackhardt","given":"David"}],"accessed":{"date-parts":[["2025",10,3]]},"issued":{"date-parts":[["1988",12,1]]}}}],"schema":"https://github.com/citation-style-language/schema/raw/master/csl-citation.json"} </w:instrText>
      </w:r>
      <w:r w:rsidR="00E24CD5" w:rsidRPr="00DD78BB">
        <w:rPr>
          <w:rFonts w:ascii="Times New Roman" w:hAnsi="Times New Roman" w:cs="Times New Roman"/>
          <w:sz w:val="24"/>
          <w:szCs w:val="24"/>
        </w:rPr>
        <w:fldChar w:fldCharType="separate"/>
      </w:r>
      <w:r w:rsidR="00E24CD5" w:rsidRPr="00DD78BB">
        <w:rPr>
          <w:rFonts w:ascii="Times New Roman" w:hAnsi="Times New Roman" w:cs="Times New Roman"/>
          <w:sz w:val="24"/>
        </w:rPr>
        <w:t>(</w:t>
      </w:r>
      <w:proofErr w:type="spellStart"/>
      <w:r w:rsidR="00E24CD5" w:rsidRPr="00DD78BB">
        <w:rPr>
          <w:rFonts w:ascii="Times New Roman" w:hAnsi="Times New Roman" w:cs="Times New Roman"/>
          <w:sz w:val="24"/>
        </w:rPr>
        <w:t>Krackhardt</w:t>
      </w:r>
      <w:proofErr w:type="spellEnd"/>
      <w:r w:rsidR="00E24CD5" w:rsidRPr="00DD78BB">
        <w:rPr>
          <w:rFonts w:ascii="Times New Roman" w:hAnsi="Times New Roman" w:cs="Times New Roman"/>
          <w:sz w:val="24"/>
        </w:rPr>
        <w:t xml:space="preserve"> 1988)</w:t>
      </w:r>
      <w:r w:rsidR="00E24CD5" w:rsidRPr="00DD78BB">
        <w:rPr>
          <w:rFonts w:ascii="Times New Roman" w:hAnsi="Times New Roman" w:cs="Times New Roman"/>
          <w:sz w:val="24"/>
          <w:szCs w:val="24"/>
        </w:rPr>
        <w:fldChar w:fldCharType="end"/>
      </w:r>
      <w:r w:rsidRPr="00DD78BB">
        <w:rPr>
          <w:rFonts w:ascii="Times New Roman" w:hAnsi="Times New Roman" w:cs="Times New Roman"/>
          <w:sz w:val="24"/>
          <w:szCs w:val="24"/>
        </w:rPr>
        <w:t>.</w:t>
      </w:r>
      <w:r w:rsidR="00B34F91">
        <w:rPr>
          <w:rFonts w:ascii="Times New Roman" w:hAnsi="Times New Roman" w:cs="Times New Roman"/>
          <w:sz w:val="24"/>
          <w:szCs w:val="24"/>
        </w:rPr>
        <w:t xml:space="preserve"> There are also Exponential Random Graph Models (ERGMs)</w:t>
      </w:r>
      <w:r w:rsidR="00D516D1">
        <w:rPr>
          <w:rFonts w:ascii="Times New Roman" w:hAnsi="Times New Roman" w:cs="Times New Roman"/>
          <w:sz w:val="24"/>
          <w:szCs w:val="24"/>
        </w:rPr>
        <w:t>,</w:t>
      </w:r>
      <w:r w:rsidR="00B34F91">
        <w:rPr>
          <w:rFonts w:ascii="Times New Roman" w:hAnsi="Times New Roman" w:cs="Times New Roman"/>
          <w:sz w:val="24"/>
          <w:szCs w:val="24"/>
        </w:rPr>
        <w:t xml:space="preserve"> </w:t>
      </w:r>
      <w:r w:rsidR="00530688">
        <w:rPr>
          <w:rFonts w:ascii="Times New Roman" w:hAnsi="Times New Roman" w:cs="Times New Roman"/>
          <w:sz w:val="24"/>
          <w:szCs w:val="24"/>
        </w:rPr>
        <w:t>which</w:t>
      </w:r>
      <w:r w:rsidR="00D516D1">
        <w:rPr>
          <w:rFonts w:ascii="Times New Roman" w:hAnsi="Times New Roman" w:cs="Times New Roman"/>
          <w:sz w:val="24"/>
          <w:szCs w:val="24"/>
        </w:rPr>
        <w:t xml:space="preserve"> are generally </w:t>
      </w:r>
      <w:proofErr w:type="gramStart"/>
      <w:r w:rsidR="00D516D1">
        <w:rPr>
          <w:rFonts w:ascii="Times New Roman" w:hAnsi="Times New Roman" w:cs="Times New Roman"/>
          <w:sz w:val="24"/>
          <w:szCs w:val="24"/>
        </w:rPr>
        <w:t>better</w:t>
      </w:r>
      <w:proofErr w:type="gramEnd"/>
      <w:r w:rsidR="00D516D1">
        <w:rPr>
          <w:rFonts w:ascii="Times New Roman" w:hAnsi="Times New Roman" w:cs="Times New Roman"/>
          <w:sz w:val="24"/>
          <w:szCs w:val="24"/>
        </w:rPr>
        <w:t xml:space="preserve"> and</w:t>
      </w:r>
      <w:r w:rsidR="00530688">
        <w:rPr>
          <w:rFonts w:ascii="Times New Roman" w:hAnsi="Times New Roman" w:cs="Times New Roman"/>
          <w:sz w:val="24"/>
          <w:szCs w:val="24"/>
        </w:rPr>
        <w:t xml:space="preserve"> we will use in chapter three, but ERGMs are harder to estimate and often need </w:t>
      </w:r>
      <w:r w:rsidR="004F186F">
        <w:rPr>
          <w:rFonts w:ascii="Times New Roman" w:hAnsi="Times New Roman" w:cs="Times New Roman"/>
          <w:sz w:val="24"/>
          <w:szCs w:val="24"/>
        </w:rPr>
        <w:t>to use simple models for large networks</w:t>
      </w:r>
      <w:r w:rsidR="00813965">
        <w:rPr>
          <w:rFonts w:ascii="Times New Roman" w:hAnsi="Times New Roman" w:cs="Times New Roman"/>
          <w:sz w:val="24"/>
          <w:szCs w:val="24"/>
        </w:rPr>
        <w:t>, so</w:t>
      </w:r>
      <w:r w:rsidR="007907ED">
        <w:rPr>
          <w:rFonts w:ascii="Times New Roman" w:hAnsi="Times New Roman" w:cs="Times New Roman"/>
          <w:sz w:val="24"/>
          <w:szCs w:val="24"/>
        </w:rPr>
        <w:t xml:space="preserve"> MRQAPs are often necessary</w:t>
      </w:r>
      <w:r w:rsidR="004F186F">
        <w:rPr>
          <w:rFonts w:ascii="Times New Roman" w:hAnsi="Times New Roman" w:cs="Times New Roman"/>
          <w:sz w:val="24"/>
          <w:szCs w:val="24"/>
        </w:rPr>
        <w:t>.</w:t>
      </w:r>
      <w:r w:rsidR="00813965">
        <w:rPr>
          <w:rFonts w:ascii="Times New Roman" w:hAnsi="Times New Roman" w:cs="Times New Roman"/>
          <w:sz w:val="24"/>
          <w:szCs w:val="24"/>
        </w:rPr>
        <w:t xml:space="preserve"> </w:t>
      </w:r>
      <w:r w:rsidR="00130D9E" w:rsidRPr="00DD78BB">
        <w:rPr>
          <w:rFonts w:ascii="Times New Roman" w:hAnsi="Times New Roman" w:cs="Times New Roman"/>
          <w:sz w:val="24"/>
          <w:szCs w:val="24"/>
        </w:rPr>
        <w:t>The most popular MRQAP used today is the double semi-</w:t>
      </w:r>
      <w:proofErr w:type="spellStart"/>
      <w:r w:rsidR="00130D9E" w:rsidRPr="00DD78BB">
        <w:rPr>
          <w:rFonts w:ascii="Times New Roman" w:hAnsi="Times New Roman" w:cs="Times New Roman"/>
          <w:sz w:val="24"/>
          <w:szCs w:val="24"/>
        </w:rPr>
        <w:t>partialing</w:t>
      </w:r>
      <w:proofErr w:type="spellEnd"/>
      <w:r w:rsidR="00130D9E" w:rsidRPr="00DD78BB">
        <w:rPr>
          <w:rFonts w:ascii="Times New Roman" w:hAnsi="Times New Roman" w:cs="Times New Roman"/>
          <w:sz w:val="24"/>
          <w:szCs w:val="24"/>
        </w:rPr>
        <w:t xml:space="preserve"> procedure </w:t>
      </w:r>
      <w:r w:rsidR="00130D9E" w:rsidRPr="00DD78BB">
        <w:rPr>
          <w:rFonts w:ascii="Times New Roman" w:hAnsi="Times New Roman" w:cs="Times New Roman"/>
          <w:sz w:val="24"/>
          <w:szCs w:val="24"/>
        </w:rPr>
        <w:fldChar w:fldCharType="begin"/>
      </w:r>
      <w:r w:rsidR="00165842" w:rsidRPr="00DD78BB">
        <w:rPr>
          <w:rFonts w:ascii="Times New Roman" w:hAnsi="Times New Roman" w:cs="Times New Roman"/>
          <w:sz w:val="24"/>
          <w:szCs w:val="24"/>
        </w:rPr>
        <w:instrText xml:space="preserve"> ADDIN ZOTERO_ITEM CSL_CITATION {"citationID":"tbOjdPJH","properties":{"formattedCitation":"(David Dekker, David Krackhardt, and Tom Snijders 2007)","plainCitation":"(David Dekker, David Krackhardt, and Tom Snijders 2007)","noteIndex":0},"citationItems":[{"id":1549,"uris":["http://zotero.org/users/6152647/items/GE4FFTBU"],"itemData":{"id":1549,"type":"article-journal","abstract":"Multiple regression quadratic assignment procedures (MRQAP) tests are permutation tests for multiple linear regression model coefficients for data organized in square matrices of relatedness among n objects. Such a data structure is typical in social network studies, where variables indicate some ty …","container-title":"Psychometrika","DOI":"10.1007/s11336-007-9016-1","ISSN":"1860-0980","issue":"4","language":"en","note":"publisher: Psychometrika\nPMID: 20084106","source":"pubmed.ncbi.nlm.nih.gov","title":"Sensitivity of MRQAP Tests to Collinearity and Autocorrelation Conditions","URL":"https://pubmed.ncbi.nlm.nih.gov/20084106/","volume":"72","author":[{"literal":"David Dekker"},{"literal":"David Krackhardt"},{"literal":"Tom Snijders"}],"accessed":{"date-parts":[["2025",10,3]]},"issued":{"date-parts":[["2007"]]}}}],"schema":"https://github.com/citation-style-language/schema/raw/master/csl-citation.json"} </w:instrText>
      </w:r>
      <w:r w:rsidR="00130D9E" w:rsidRPr="00DD78BB">
        <w:rPr>
          <w:rFonts w:ascii="Times New Roman" w:hAnsi="Times New Roman" w:cs="Times New Roman"/>
          <w:sz w:val="24"/>
          <w:szCs w:val="24"/>
        </w:rPr>
        <w:fldChar w:fldCharType="separate"/>
      </w:r>
      <w:r w:rsidR="00165842" w:rsidRPr="00DD78BB">
        <w:rPr>
          <w:rFonts w:ascii="Times New Roman" w:hAnsi="Times New Roman" w:cs="Times New Roman"/>
          <w:sz w:val="24"/>
        </w:rPr>
        <w:t>(David Dekker, David Krackhardt, and Tom Snijders 2007)</w:t>
      </w:r>
      <w:r w:rsidR="00130D9E" w:rsidRPr="00DD78BB">
        <w:rPr>
          <w:rFonts w:ascii="Times New Roman" w:hAnsi="Times New Roman" w:cs="Times New Roman"/>
          <w:sz w:val="24"/>
          <w:szCs w:val="24"/>
        </w:rPr>
        <w:fldChar w:fldCharType="end"/>
      </w:r>
      <w:r w:rsidR="00130D9E" w:rsidRPr="00DD78BB">
        <w:rPr>
          <w:rFonts w:ascii="Times New Roman" w:hAnsi="Times New Roman" w:cs="Times New Roman"/>
          <w:sz w:val="24"/>
          <w:szCs w:val="24"/>
        </w:rPr>
        <w:t xml:space="preserve">, which </w:t>
      </w:r>
      <w:r w:rsidR="00F66A87" w:rsidRPr="00DD78BB">
        <w:rPr>
          <w:rFonts w:ascii="Times New Roman" w:hAnsi="Times New Roman" w:cs="Times New Roman"/>
          <w:sz w:val="24"/>
          <w:szCs w:val="24"/>
        </w:rPr>
        <w:t>I lay out here:</w:t>
      </w:r>
    </w:p>
    <w:p w14:paraId="41C8935F" w14:textId="23135E65" w:rsidR="00F66F56" w:rsidRPr="00DD78BB" w:rsidRDefault="00AF5525" w:rsidP="007428D3">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lastRenderedPageBreak/>
        <w:t xml:space="preserve">Consider a </w:t>
      </w:r>
      <w:r w:rsidR="009C63B4" w:rsidRPr="00DD78BB">
        <w:rPr>
          <w:rFonts w:ascii="Times New Roman" w:hAnsi="Times New Roman" w:cs="Times New Roman"/>
          <w:sz w:val="24"/>
          <w:szCs w:val="24"/>
        </w:rPr>
        <w:t xml:space="preserve">basic linear model for </w:t>
      </w:r>
      <w:r w:rsidR="002A0E92" w:rsidRPr="00DD78BB">
        <w:rPr>
          <w:rFonts w:ascii="Times New Roman" w:hAnsi="Times New Roman" w:cs="Times New Roman"/>
          <w:sz w:val="24"/>
          <w:szCs w:val="24"/>
        </w:rPr>
        <w:t xml:space="preserve">square </w:t>
      </w:r>
      <w:r w:rsidR="00474610" w:rsidRPr="00DD78BB">
        <w:rPr>
          <w:rFonts w:ascii="Times New Roman" w:hAnsi="Times New Roman" w:cs="Times New Roman"/>
          <w:sz w:val="24"/>
          <w:szCs w:val="24"/>
        </w:rPr>
        <w:t xml:space="preserve">matrix </w:t>
      </w:r>
      <w:r w:rsidR="002A0E92" w:rsidRPr="00DD78BB">
        <w:rPr>
          <w:rFonts w:ascii="Times New Roman" w:hAnsi="Times New Roman" w:cs="Times New Roman"/>
          <w:sz w:val="24"/>
          <w:szCs w:val="24"/>
        </w:rPr>
        <w:t>data</w:t>
      </w:r>
      <w:r w:rsidR="00474610" w:rsidRPr="00DD78BB">
        <w:rPr>
          <w:rFonts w:ascii="Times New Roman" w:hAnsi="Times New Roman" w:cs="Times New Roman"/>
          <w:sz w:val="24"/>
          <w:szCs w:val="24"/>
        </w:rPr>
        <w:t xml:space="preserve"> like </w:t>
      </w:r>
    </w:p>
    <w:p w14:paraId="07069EBF" w14:textId="01660488" w:rsidR="00AF5525" w:rsidRPr="00DD78BB" w:rsidRDefault="005B4869" w:rsidP="003F6B20">
      <w:pPr>
        <w:spacing w:line="480" w:lineRule="auto"/>
        <w:rPr>
          <w:rFonts w:ascii="Times New Roman" w:hAnsi="Times New Roman" w:cs="Times New Roman"/>
          <w:sz w:val="24"/>
          <w:szCs w:val="24"/>
        </w:rPr>
      </w:pPr>
      <w:r w:rsidRPr="00DD78BB">
        <w:rPr>
          <w:rFonts w:ascii="Times New Roman" w:hAnsi="Times New Roman" w:cs="Times New Roman"/>
          <w:sz w:val="24"/>
          <w:szCs w:val="24"/>
        </w:rPr>
        <w:t xml:space="preserve"> </w:t>
      </w:r>
      <w:r w:rsidR="00474610" w:rsidRPr="00DD78BB">
        <w:rPr>
          <w:rFonts w:ascii="Times New Roman" w:hAnsi="Times New Roman" w:cs="Times New Roman"/>
          <w:noProof/>
        </w:rPr>
        <w:drawing>
          <wp:inline distT="0" distB="0" distL="0" distR="0" wp14:anchorId="73D346B5" wp14:editId="6632B6A0">
            <wp:extent cx="1136015" cy="187325"/>
            <wp:effectExtent l="0" t="0" r="6985" b="3175"/>
            <wp:docPr id="2004799585" name="Picture 1" descr="graphic file with name M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 descr="graphic file with name M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6015" cy="187325"/>
                    </a:xfrm>
                    <a:prstGeom prst="rect">
                      <a:avLst/>
                    </a:prstGeom>
                    <a:noFill/>
                    <a:ln>
                      <a:noFill/>
                    </a:ln>
                  </pic:spPr>
                </pic:pic>
              </a:graphicData>
            </a:graphic>
          </wp:inline>
        </w:drawing>
      </w:r>
      <w:r w:rsidRPr="00DD78BB">
        <w:rPr>
          <w:rFonts w:ascii="Times New Roman" w:hAnsi="Times New Roman" w:cs="Times New Roman"/>
          <w:sz w:val="24"/>
          <w:szCs w:val="24"/>
        </w:rPr>
        <w:t xml:space="preserve"> </w:t>
      </w:r>
    </w:p>
    <w:p w14:paraId="6276D479" w14:textId="3C5ACB12" w:rsidR="00F66F56" w:rsidRPr="00DD78BB" w:rsidRDefault="006A3158" w:rsidP="003F6B20">
      <w:pPr>
        <w:spacing w:line="480" w:lineRule="auto"/>
        <w:ind w:left="720"/>
        <w:rPr>
          <w:rFonts w:ascii="Times New Roman" w:hAnsi="Times New Roman" w:cs="Times New Roman"/>
          <w:sz w:val="24"/>
          <w:szCs w:val="24"/>
        </w:rPr>
      </w:pPr>
      <w:r w:rsidRPr="00DD78BB">
        <w:rPr>
          <w:rFonts w:ascii="Times New Roman" w:hAnsi="Times New Roman" w:cs="Times New Roman"/>
          <w:sz w:val="24"/>
          <w:szCs w:val="24"/>
        </w:rPr>
        <w:t xml:space="preserve">where </w:t>
      </w:r>
      <w:r w:rsidRPr="00DD78BB">
        <w:rPr>
          <w:rFonts w:ascii="Times New Roman" w:hAnsi="Times New Roman" w:cs="Times New Roman"/>
          <w:i/>
          <w:iCs/>
          <w:sz w:val="24"/>
          <w:szCs w:val="24"/>
        </w:rPr>
        <w:t>Y</w:t>
      </w:r>
      <w:r w:rsidRPr="00DD78BB">
        <w:rPr>
          <w:rFonts w:ascii="Times New Roman" w:hAnsi="Times New Roman" w:cs="Times New Roman"/>
          <w:sz w:val="24"/>
          <w:szCs w:val="24"/>
        </w:rPr>
        <w:t xml:space="preserve">, </w:t>
      </w:r>
      <w:r w:rsidRPr="00DD78BB">
        <w:rPr>
          <w:rFonts w:ascii="Times New Roman" w:hAnsi="Times New Roman" w:cs="Times New Roman"/>
          <w:i/>
          <w:iCs/>
          <w:sz w:val="24"/>
          <w:szCs w:val="24"/>
        </w:rPr>
        <w:t>X</w:t>
      </w:r>
      <w:r w:rsidRPr="00DD78BB">
        <w:rPr>
          <w:rFonts w:ascii="Times New Roman" w:hAnsi="Times New Roman" w:cs="Times New Roman"/>
          <w:sz w:val="24"/>
          <w:szCs w:val="24"/>
        </w:rPr>
        <w:t xml:space="preserve">, and </w:t>
      </w:r>
      <w:proofErr w:type="spellStart"/>
      <w:r w:rsidRPr="00DD78BB">
        <w:rPr>
          <w:rFonts w:ascii="Times New Roman" w:hAnsi="Times New Roman" w:cs="Times New Roman"/>
          <w:i/>
          <w:iCs/>
          <w:sz w:val="24"/>
          <w:szCs w:val="24"/>
        </w:rPr>
        <w:t>E</w:t>
      </w:r>
      <w:proofErr w:type="spellEnd"/>
      <w:r w:rsidRPr="00DD78BB">
        <w:rPr>
          <w:rFonts w:ascii="Times New Roman" w:hAnsi="Times New Roman" w:cs="Times New Roman"/>
          <w:sz w:val="24"/>
          <w:szCs w:val="24"/>
        </w:rPr>
        <w:t xml:space="preserve"> are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matrices, </w:t>
      </w:r>
      <w:r w:rsidRPr="00DD78BB">
        <w:rPr>
          <w:rFonts w:ascii="Times New Roman" w:hAnsi="Times New Roman" w:cs="Times New Roman"/>
          <w:i/>
          <w:iCs/>
          <w:sz w:val="24"/>
          <w:szCs w:val="24"/>
        </w:rPr>
        <w:t>β</w:t>
      </w:r>
      <w:r w:rsidRPr="00DD78BB">
        <w:rPr>
          <w:rFonts w:ascii="Times New Roman" w:hAnsi="Times New Roman" w:cs="Times New Roman"/>
          <w:sz w:val="24"/>
          <w:szCs w:val="24"/>
        </w:rPr>
        <w:t xml:space="preserve"> is a scalar, </w:t>
      </w:r>
      <w:r w:rsidRPr="00DD78BB">
        <w:rPr>
          <w:rFonts w:ascii="Times New Roman" w:hAnsi="Times New Roman" w:cs="Times New Roman"/>
          <w:i/>
          <w:iCs/>
          <w:sz w:val="24"/>
          <w:szCs w:val="24"/>
        </w:rPr>
        <w:t>Z</w:t>
      </w:r>
      <w:r w:rsidRPr="00DD78BB">
        <w:rPr>
          <w:rFonts w:ascii="Times New Roman" w:hAnsi="Times New Roman" w:cs="Times New Roman"/>
          <w:sz w:val="24"/>
          <w:szCs w:val="24"/>
        </w:rPr>
        <w:t xml:space="preserve"> is an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 </w:t>
      </w:r>
      <w:r w:rsidRPr="00DD78BB">
        <w:rPr>
          <w:rFonts w:ascii="Times New Roman" w:hAnsi="Times New Roman" w:cs="Times New Roman"/>
          <w:i/>
          <w:iCs/>
          <w:sz w:val="24"/>
          <w:szCs w:val="24"/>
        </w:rPr>
        <w:t>q</w:t>
      </w:r>
      <w:r w:rsidRPr="00DD78BB">
        <w:rPr>
          <w:rFonts w:ascii="Times New Roman" w:hAnsi="Times New Roman" w:cs="Times New Roman"/>
          <w:sz w:val="24"/>
          <w:szCs w:val="24"/>
        </w:rPr>
        <w:t xml:space="preserve"> array, and </w:t>
      </w:r>
      <w:r w:rsidRPr="00DD78BB">
        <w:rPr>
          <w:rFonts w:ascii="Times New Roman" w:hAnsi="Times New Roman" w:cs="Times New Roman"/>
          <w:i/>
          <w:iCs/>
          <w:sz w:val="24"/>
          <w:szCs w:val="24"/>
        </w:rPr>
        <w:t>γ</w:t>
      </w:r>
      <w:r w:rsidRPr="00DD78BB">
        <w:rPr>
          <w:rFonts w:ascii="Times New Roman" w:hAnsi="Times New Roman" w:cs="Times New Roman"/>
          <w:sz w:val="24"/>
          <w:szCs w:val="24"/>
        </w:rPr>
        <w:t xml:space="preserve"> is </w:t>
      </w:r>
      <w:r w:rsidRPr="00DD78BB">
        <w:rPr>
          <w:rFonts w:ascii="Times New Roman" w:hAnsi="Times New Roman" w:cs="Times New Roman"/>
          <w:i/>
          <w:iCs/>
          <w:sz w:val="24"/>
          <w:szCs w:val="24"/>
        </w:rPr>
        <w:t>q</w:t>
      </w:r>
      <w:r w:rsidRPr="00DD78BB">
        <w:rPr>
          <w:rFonts w:ascii="Times New Roman" w:hAnsi="Times New Roman" w:cs="Times New Roman"/>
          <w:sz w:val="24"/>
          <w:szCs w:val="24"/>
        </w:rPr>
        <w:t xml:space="preserve"> × 1. The diagonals of the matrices are always ignored. The null hypothesis is</w:t>
      </w:r>
    </w:p>
    <w:p w14:paraId="3C130AF4" w14:textId="6966D414" w:rsidR="006E6326" w:rsidRPr="00DD78BB" w:rsidRDefault="006E6326" w:rsidP="003F6B20">
      <w:pPr>
        <w:spacing w:line="480" w:lineRule="auto"/>
        <w:rPr>
          <w:rFonts w:ascii="Times New Roman" w:hAnsi="Times New Roman" w:cs="Times New Roman"/>
          <w:sz w:val="24"/>
          <w:szCs w:val="24"/>
        </w:rPr>
      </w:pPr>
      <w:r w:rsidRPr="00DD78BB">
        <w:rPr>
          <w:rFonts w:ascii="Times New Roman" w:hAnsi="Times New Roman" w:cs="Times New Roman"/>
          <w:noProof/>
        </w:rPr>
        <w:drawing>
          <wp:inline distT="0" distB="0" distL="0" distR="0" wp14:anchorId="71E83946" wp14:editId="41A4C6AE">
            <wp:extent cx="678815" cy="187325"/>
            <wp:effectExtent l="0" t="0" r="6985" b="3175"/>
            <wp:docPr id="1748259775" name="Picture 3" descr="graphic file with name M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 descr="graphic file with name M2.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78815" cy="187325"/>
                    </a:xfrm>
                    <a:prstGeom prst="rect">
                      <a:avLst/>
                    </a:prstGeom>
                    <a:noFill/>
                    <a:ln>
                      <a:noFill/>
                    </a:ln>
                  </pic:spPr>
                </pic:pic>
              </a:graphicData>
            </a:graphic>
          </wp:inline>
        </w:drawing>
      </w:r>
    </w:p>
    <w:p w14:paraId="276DAB40" w14:textId="4407F679" w:rsidR="006E6326" w:rsidRPr="00DD78BB" w:rsidRDefault="006E6326" w:rsidP="003F6B20">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t>And</w:t>
      </w:r>
      <w:r w:rsidR="00517F95" w:rsidRPr="00DD78BB">
        <w:rPr>
          <w:rFonts w:ascii="Times New Roman" w:hAnsi="Times New Roman" w:cs="Times New Roman"/>
          <w:sz w:val="24"/>
          <w:szCs w:val="24"/>
        </w:rPr>
        <w:t xml:space="preserve"> the </w:t>
      </w:r>
      <w:r w:rsidR="00181218" w:rsidRPr="00DD78BB">
        <w:rPr>
          <w:rFonts w:ascii="Times New Roman" w:hAnsi="Times New Roman" w:cs="Times New Roman"/>
          <w:sz w:val="24"/>
          <w:szCs w:val="24"/>
        </w:rPr>
        <w:t xml:space="preserve">relationship between X and Z </w:t>
      </w:r>
      <w:r w:rsidR="00B10F8A" w:rsidRPr="00DD78BB">
        <w:rPr>
          <w:rFonts w:ascii="Times New Roman" w:hAnsi="Times New Roman" w:cs="Times New Roman"/>
          <w:sz w:val="24"/>
          <w:szCs w:val="24"/>
        </w:rPr>
        <w:t xml:space="preserve">assumed to be </w:t>
      </w:r>
      <w:r w:rsidR="00796280" w:rsidRPr="00DD78BB">
        <w:rPr>
          <w:rFonts w:ascii="Times New Roman" w:hAnsi="Times New Roman" w:cs="Times New Roman"/>
          <w:sz w:val="24"/>
          <w:szCs w:val="24"/>
        </w:rPr>
        <w:t>not independent</w:t>
      </w:r>
      <w:r w:rsidR="0073463F" w:rsidRPr="00DD78BB">
        <w:rPr>
          <w:rFonts w:ascii="Times New Roman" w:hAnsi="Times New Roman" w:cs="Times New Roman"/>
          <w:sz w:val="24"/>
          <w:szCs w:val="24"/>
        </w:rPr>
        <w:t xml:space="preserve"> and </w:t>
      </w:r>
      <w:r w:rsidR="0091046E" w:rsidRPr="00DD78BB">
        <w:rPr>
          <w:rFonts w:ascii="Times New Roman" w:hAnsi="Times New Roman" w:cs="Times New Roman"/>
          <w:sz w:val="24"/>
          <w:szCs w:val="24"/>
        </w:rPr>
        <w:t xml:space="preserve">assumed to be </w:t>
      </w:r>
      <w:r w:rsidR="00E87F7C" w:rsidRPr="00DD78BB">
        <w:rPr>
          <w:rFonts w:ascii="Times New Roman" w:hAnsi="Times New Roman" w:cs="Times New Roman"/>
          <w:sz w:val="24"/>
          <w:szCs w:val="24"/>
        </w:rPr>
        <w:t xml:space="preserve"> </w:t>
      </w:r>
    </w:p>
    <w:p w14:paraId="259428A7" w14:textId="535708E6" w:rsidR="00854BA1" w:rsidRPr="00DD78BB" w:rsidRDefault="00854BA1" w:rsidP="003F6B20">
      <w:pPr>
        <w:spacing w:line="480" w:lineRule="auto"/>
        <w:rPr>
          <w:rFonts w:ascii="Times New Roman" w:hAnsi="Times New Roman" w:cs="Times New Roman"/>
          <w:sz w:val="24"/>
          <w:szCs w:val="24"/>
        </w:rPr>
      </w:pPr>
      <w:r w:rsidRPr="00DD78BB">
        <w:rPr>
          <w:rFonts w:ascii="Times New Roman" w:hAnsi="Times New Roman" w:cs="Times New Roman"/>
          <w:noProof/>
        </w:rPr>
        <w:drawing>
          <wp:inline distT="0" distB="0" distL="0" distR="0" wp14:anchorId="5C3F3EFA" wp14:editId="5ED2AD81">
            <wp:extent cx="768985" cy="152400"/>
            <wp:effectExtent l="0" t="0" r="0" b="0"/>
            <wp:docPr id="782760187" name="Picture 4" descr="graphic file with name M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3" descr="graphic file with name M3.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8985" cy="152400"/>
                    </a:xfrm>
                    <a:prstGeom prst="rect">
                      <a:avLst/>
                    </a:prstGeom>
                    <a:noFill/>
                    <a:ln>
                      <a:noFill/>
                    </a:ln>
                  </pic:spPr>
                </pic:pic>
              </a:graphicData>
            </a:graphic>
          </wp:inline>
        </w:drawing>
      </w:r>
    </w:p>
    <w:p w14:paraId="2D8C1B74" w14:textId="0FAF2189" w:rsidR="00854BA1" w:rsidRPr="00DD78BB" w:rsidRDefault="00D46814" w:rsidP="003F6B20">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t xml:space="preserve">Where </w:t>
      </w:r>
      <w:r w:rsidRPr="00DD78BB">
        <w:rPr>
          <w:rFonts w:ascii="Times New Roman" w:hAnsi="Times New Roman" w:cs="Times New Roman"/>
          <w:i/>
          <w:iCs/>
          <w:sz w:val="24"/>
          <w:szCs w:val="24"/>
        </w:rPr>
        <w:t>V</w:t>
      </w:r>
      <w:r w:rsidRPr="00DD78BB">
        <w:rPr>
          <w:rFonts w:ascii="Times New Roman" w:hAnsi="Times New Roman" w:cs="Times New Roman"/>
          <w:sz w:val="24"/>
          <w:szCs w:val="24"/>
        </w:rPr>
        <w:t xml:space="preserve"> is an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 </w:t>
      </w:r>
      <w:r w:rsidRPr="00DD78BB">
        <w:rPr>
          <w:rFonts w:ascii="Times New Roman" w:hAnsi="Times New Roman" w:cs="Times New Roman"/>
          <w:i/>
          <w:iCs/>
          <w:sz w:val="24"/>
          <w:szCs w:val="24"/>
        </w:rPr>
        <w:t>n</w:t>
      </w:r>
      <w:r w:rsidRPr="00DD78BB">
        <w:rPr>
          <w:rFonts w:ascii="Times New Roman" w:hAnsi="Times New Roman" w:cs="Times New Roman"/>
          <w:sz w:val="24"/>
          <w:szCs w:val="24"/>
        </w:rPr>
        <w:t xml:space="preserve"> matrix</w:t>
      </w:r>
      <w:r w:rsidR="00635B89" w:rsidRPr="00DD78BB">
        <w:rPr>
          <w:rFonts w:ascii="Times New Roman" w:hAnsi="Times New Roman" w:cs="Times New Roman"/>
          <w:sz w:val="24"/>
          <w:szCs w:val="24"/>
        </w:rPr>
        <w:t>.</w:t>
      </w:r>
      <w:r w:rsidR="0065743B" w:rsidRPr="00DD78BB">
        <w:rPr>
          <w:rFonts w:ascii="Times New Roman" w:hAnsi="Times New Roman" w:cs="Times New Roman"/>
          <w:sz w:val="24"/>
          <w:szCs w:val="24"/>
        </w:rPr>
        <w:t xml:space="preserve"> </w:t>
      </w:r>
      <w:r w:rsidR="00635B89" w:rsidRPr="00DD78BB">
        <w:rPr>
          <w:rFonts w:ascii="Times New Roman" w:hAnsi="Times New Roman" w:cs="Times New Roman"/>
          <w:sz w:val="24"/>
          <w:szCs w:val="24"/>
        </w:rPr>
        <w:t xml:space="preserve">The situation </w:t>
      </w:r>
      <w:r w:rsidR="00635B89" w:rsidRPr="00DD78BB">
        <w:rPr>
          <w:rFonts w:ascii="Times New Roman" w:hAnsi="Times New Roman" w:cs="Times New Roman"/>
          <w:i/>
          <w:iCs/>
          <w:sz w:val="24"/>
          <w:szCs w:val="24"/>
        </w:rPr>
        <w:t>δ</w:t>
      </w:r>
      <w:r w:rsidR="00635B89" w:rsidRPr="00DD78BB">
        <w:rPr>
          <w:rFonts w:ascii="Times New Roman" w:hAnsi="Times New Roman" w:cs="Times New Roman"/>
          <w:sz w:val="24"/>
          <w:szCs w:val="24"/>
        </w:rPr>
        <w:t xml:space="preserve"> ≠ 0 </w:t>
      </w:r>
      <w:r w:rsidR="0065743B" w:rsidRPr="00DD78BB">
        <w:rPr>
          <w:rFonts w:ascii="Times New Roman" w:hAnsi="Times New Roman" w:cs="Times New Roman"/>
          <w:sz w:val="24"/>
          <w:szCs w:val="24"/>
        </w:rPr>
        <w:t>is</w:t>
      </w:r>
      <w:r w:rsidR="00635B89" w:rsidRPr="00DD78BB">
        <w:rPr>
          <w:rFonts w:ascii="Times New Roman" w:hAnsi="Times New Roman" w:cs="Times New Roman"/>
          <w:sz w:val="24"/>
          <w:szCs w:val="24"/>
        </w:rPr>
        <w:t xml:space="preserve"> called collinearity</w:t>
      </w:r>
      <w:r w:rsidR="0065743B" w:rsidRPr="00DD78BB">
        <w:rPr>
          <w:rFonts w:ascii="Times New Roman" w:hAnsi="Times New Roman" w:cs="Times New Roman"/>
          <w:sz w:val="24"/>
          <w:szCs w:val="24"/>
        </w:rPr>
        <w:t>.</w:t>
      </w:r>
      <w:r w:rsidR="00CE3802" w:rsidRPr="00DD78BB">
        <w:rPr>
          <w:rFonts w:ascii="Times New Roman" w:hAnsi="Times New Roman" w:cs="Times New Roman"/>
        </w:rPr>
        <w:t xml:space="preserve"> </w:t>
      </w:r>
      <w:r w:rsidR="00CE3802" w:rsidRPr="00DD78BB">
        <w:rPr>
          <w:rFonts w:ascii="Times New Roman" w:hAnsi="Times New Roman" w:cs="Times New Roman"/>
          <w:sz w:val="24"/>
          <w:szCs w:val="24"/>
        </w:rPr>
        <w:t xml:space="preserve">The nonparametric approach to square matrix data means here that the residuals associated with the </w:t>
      </w:r>
      <w:r w:rsidR="00CE3802" w:rsidRPr="00DD78BB">
        <w:rPr>
          <w:rFonts w:ascii="Times New Roman" w:hAnsi="Times New Roman" w:cs="Times New Roman"/>
          <w:i/>
          <w:iCs/>
          <w:sz w:val="24"/>
          <w:szCs w:val="24"/>
        </w:rPr>
        <w:t>n</w:t>
      </w:r>
      <w:r w:rsidR="00CE3802" w:rsidRPr="00DD78BB">
        <w:rPr>
          <w:rFonts w:ascii="Times New Roman" w:hAnsi="Times New Roman" w:cs="Times New Roman"/>
          <w:sz w:val="24"/>
          <w:szCs w:val="24"/>
        </w:rPr>
        <w:t xml:space="preserve"> objects are exchangeable or, </w:t>
      </w:r>
      <w:r w:rsidR="00465567" w:rsidRPr="00DD78BB">
        <w:rPr>
          <w:rFonts w:ascii="Times New Roman" w:hAnsi="Times New Roman" w:cs="Times New Roman"/>
          <w:sz w:val="24"/>
          <w:szCs w:val="24"/>
        </w:rPr>
        <w:t>in other words</w:t>
      </w:r>
      <w:r w:rsidR="00CE3802" w:rsidRPr="00DD78BB">
        <w:rPr>
          <w:rFonts w:ascii="Times New Roman" w:hAnsi="Times New Roman" w:cs="Times New Roman"/>
          <w:sz w:val="24"/>
          <w:szCs w:val="24"/>
        </w:rPr>
        <w:t xml:space="preserve">, the matrices </w:t>
      </w:r>
      <w:r w:rsidR="00CE3802" w:rsidRPr="00DD78BB">
        <w:rPr>
          <w:rFonts w:ascii="Times New Roman" w:hAnsi="Times New Roman" w:cs="Times New Roman"/>
          <w:i/>
          <w:iCs/>
          <w:sz w:val="24"/>
          <w:szCs w:val="24"/>
        </w:rPr>
        <w:t>E</w:t>
      </w:r>
      <w:r w:rsidR="00CE3802" w:rsidRPr="00DD78BB">
        <w:rPr>
          <w:rFonts w:ascii="Times New Roman" w:hAnsi="Times New Roman" w:cs="Times New Roman"/>
          <w:sz w:val="24"/>
          <w:szCs w:val="24"/>
        </w:rPr>
        <w:t xml:space="preserve"> and </w:t>
      </w:r>
      <w:r w:rsidR="00CE3802" w:rsidRPr="00DD78BB">
        <w:rPr>
          <w:rFonts w:ascii="Times New Roman" w:hAnsi="Times New Roman" w:cs="Times New Roman"/>
          <w:i/>
          <w:iCs/>
          <w:sz w:val="24"/>
          <w:szCs w:val="24"/>
        </w:rPr>
        <w:t>V</w:t>
      </w:r>
      <w:r w:rsidR="00CE3802" w:rsidRPr="00DD78BB">
        <w:rPr>
          <w:rFonts w:ascii="Times New Roman" w:hAnsi="Times New Roman" w:cs="Times New Roman"/>
          <w:sz w:val="24"/>
          <w:szCs w:val="24"/>
        </w:rPr>
        <w:t xml:space="preserve"> are invariant under permutations of rows and columns simultaneously by the same permutation. Whenever the term </w:t>
      </w:r>
      <w:r w:rsidR="00CE3802" w:rsidRPr="00DD78BB">
        <w:rPr>
          <w:rFonts w:ascii="Times New Roman" w:hAnsi="Times New Roman" w:cs="Times New Roman"/>
          <w:i/>
          <w:iCs/>
          <w:sz w:val="24"/>
          <w:szCs w:val="24"/>
        </w:rPr>
        <w:t>permutation</w:t>
      </w:r>
      <w:r w:rsidR="00CE3802" w:rsidRPr="00DD78BB">
        <w:rPr>
          <w:rFonts w:ascii="Times New Roman" w:hAnsi="Times New Roman" w:cs="Times New Roman"/>
          <w:sz w:val="24"/>
          <w:szCs w:val="24"/>
        </w:rPr>
        <w:t xml:space="preserve"> is used, it will be assumed that this permutation acts on rows and columns simultaneously</w:t>
      </w:r>
      <w:r w:rsidR="00D52E23" w:rsidRPr="00DD78BB">
        <w:rPr>
          <w:rFonts w:ascii="Times New Roman" w:hAnsi="Times New Roman" w:cs="Times New Roman"/>
          <w:sz w:val="24"/>
          <w:szCs w:val="24"/>
        </w:rPr>
        <w:t>, which is describe</w:t>
      </w:r>
      <w:r w:rsidR="00CF5395" w:rsidRPr="00DD78BB">
        <w:rPr>
          <w:rFonts w:ascii="Times New Roman" w:hAnsi="Times New Roman" w:cs="Times New Roman"/>
          <w:sz w:val="24"/>
          <w:szCs w:val="24"/>
        </w:rPr>
        <w:t>d</w:t>
      </w:r>
      <w:r w:rsidR="00D52E23" w:rsidRPr="00DD78BB">
        <w:rPr>
          <w:rFonts w:ascii="Times New Roman" w:hAnsi="Times New Roman" w:cs="Times New Roman"/>
          <w:sz w:val="24"/>
          <w:szCs w:val="24"/>
        </w:rPr>
        <w:t xml:space="preserve"> by the </w:t>
      </w:r>
      <w:r w:rsidR="00CF71DA" w:rsidRPr="00DD78BB">
        <w:rPr>
          <w:rFonts w:ascii="Times New Roman" w:hAnsi="Times New Roman" w:cs="Times New Roman"/>
          <w:sz w:val="24"/>
          <w:szCs w:val="24"/>
        </w:rPr>
        <w:t>π symbol</w:t>
      </w:r>
      <w:r w:rsidR="002B36F3" w:rsidRPr="00DD78BB">
        <w:rPr>
          <w:rFonts w:ascii="Times New Roman" w:hAnsi="Times New Roman" w:cs="Times New Roman"/>
          <w:sz w:val="24"/>
          <w:szCs w:val="24"/>
        </w:rPr>
        <w:t>.</w:t>
      </w:r>
      <w:r w:rsidR="00E64725" w:rsidRPr="00DD78BB">
        <w:rPr>
          <w:rFonts w:ascii="Times New Roman" w:hAnsi="Times New Roman" w:cs="Times New Roman"/>
          <w:sz w:val="24"/>
          <w:szCs w:val="24"/>
        </w:rPr>
        <w:t xml:space="preserve"> </w:t>
      </w:r>
    </w:p>
    <w:p w14:paraId="277681E5" w14:textId="58C76F53" w:rsidR="0055698B" w:rsidRPr="00DD78BB" w:rsidRDefault="00A036C4" w:rsidP="0055542A">
      <w:pPr>
        <w:spacing w:line="480" w:lineRule="auto"/>
        <w:ind w:firstLine="720"/>
        <w:rPr>
          <w:rFonts w:ascii="Times New Roman" w:hAnsi="Times New Roman" w:cs="Times New Roman"/>
          <w:sz w:val="24"/>
          <w:szCs w:val="24"/>
        </w:rPr>
      </w:pPr>
      <w:r w:rsidRPr="00DD78BB">
        <w:rPr>
          <w:rFonts w:ascii="Times New Roman" w:hAnsi="Times New Roman" w:cs="Times New Roman"/>
          <w:sz w:val="24"/>
          <w:szCs w:val="24"/>
        </w:rPr>
        <w:t xml:space="preserve">The </w:t>
      </w:r>
      <w:r w:rsidR="005A43DF" w:rsidRPr="00DD78BB">
        <w:rPr>
          <w:rFonts w:ascii="Times New Roman" w:hAnsi="Times New Roman" w:cs="Times New Roman"/>
          <w:sz w:val="24"/>
          <w:szCs w:val="24"/>
        </w:rPr>
        <w:t>re</w:t>
      </w:r>
      <w:r w:rsidR="0055542A" w:rsidRPr="00DD78BB">
        <w:rPr>
          <w:rFonts w:ascii="Times New Roman" w:hAnsi="Times New Roman" w:cs="Times New Roman"/>
          <w:sz w:val="24"/>
          <w:szCs w:val="24"/>
        </w:rPr>
        <w:t xml:space="preserve">sidual between X and Z can be defined as </w:t>
      </w:r>
    </w:p>
    <w:p w14:paraId="5E9F8992" w14:textId="58AAB1DE" w:rsidR="00066A5B" w:rsidRPr="00DD78BB" w:rsidRDefault="00066A5B" w:rsidP="00066A5B">
      <w:pPr>
        <w:spacing w:line="480" w:lineRule="auto"/>
        <w:rPr>
          <w:rFonts w:ascii="Times New Roman" w:hAnsi="Times New Roman" w:cs="Times New Roman"/>
          <w:sz w:val="24"/>
          <w:szCs w:val="24"/>
        </w:rPr>
      </w:pPr>
      <w:r w:rsidRPr="00DD78BB">
        <w:rPr>
          <w:rFonts w:ascii="Times New Roman" w:hAnsi="Times New Roman" w:cs="Times New Roman"/>
          <w:noProof/>
        </w:rPr>
        <w:drawing>
          <wp:inline distT="0" distB="0" distL="0" distR="0" wp14:anchorId="6B59EFA2" wp14:editId="0AA5E4A2">
            <wp:extent cx="893445" cy="221615"/>
            <wp:effectExtent l="0" t="0" r="1905" b="6985"/>
            <wp:docPr id="1040182965" name="Picture 6" descr="graphic file with name M2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2" descr="graphic file with name M22.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93445" cy="221615"/>
                    </a:xfrm>
                    <a:prstGeom prst="rect">
                      <a:avLst/>
                    </a:prstGeom>
                    <a:noFill/>
                    <a:ln>
                      <a:noFill/>
                    </a:ln>
                  </pic:spPr>
                </pic:pic>
              </a:graphicData>
            </a:graphic>
          </wp:inline>
        </w:drawing>
      </w:r>
    </w:p>
    <w:p w14:paraId="6FB73A5A" w14:textId="0227E2E0" w:rsidR="00125F5F" w:rsidRPr="00125F5F" w:rsidRDefault="00125F5F" w:rsidP="00125F5F">
      <w:pPr>
        <w:spacing w:line="480" w:lineRule="auto"/>
        <w:rPr>
          <w:rFonts w:ascii="Times New Roman" w:hAnsi="Times New Roman" w:cs="Times New Roman"/>
          <w:sz w:val="24"/>
          <w:szCs w:val="24"/>
        </w:rPr>
      </w:pPr>
      <w:r w:rsidRPr="00125F5F">
        <w:rPr>
          <w:rFonts w:ascii="Times New Roman" w:hAnsi="Times New Roman" w:cs="Times New Roman"/>
          <w:sz w:val="24"/>
          <w:szCs w:val="24"/>
        </w:rPr>
        <w:t xml:space="preserve">, where </w:t>
      </w:r>
      <w:r w:rsidRPr="00DD78BB">
        <w:rPr>
          <w:rFonts w:ascii="Times New Roman" w:hAnsi="Times New Roman" w:cs="Times New Roman"/>
          <w:noProof/>
          <w:sz w:val="24"/>
          <w:szCs w:val="24"/>
        </w:rPr>
        <w:drawing>
          <wp:inline distT="0" distB="0" distL="0" distR="0" wp14:anchorId="312C5E8A" wp14:editId="509513DD">
            <wp:extent cx="76200" cy="190500"/>
            <wp:effectExtent l="0" t="0" r="0" b="0"/>
            <wp:docPr id="1910779147" name="Picture 11" descr="Inlin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3" descr="Inline graphi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6200" cy="190500"/>
                    </a:xfrm>
                    <a:prstGeom prst="rect">
                      <a:avLst/>
                    </a:prstGeom>
                    <a:noFill/>
                    <a:ln>
                      <a:noFill/>
                    </a:ln>
                  </pic:spPr>
                </pic:pic>
              </a:graphicData>
            </a:graphic>
          </wp:inline>
        </w:drawing>
      </w:r>
      <w:r w:rsidRPr="00125F5F">
        <w:rPr>
          <w:rFonts w:ascii="Times New Roman" w:hAnsi="Times New Roman" w:cs="Times New Roman"/>
          <w:sz w:val="24"/>
          <w:szCs w:val="24"/>
        </w:rPr>
        <w:t xml:space="preserve">is the OLS estimate for the model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02"/>
      </w:tblGrid>
      <w:tr w:rsidR="00C038EF" w:rsidRPr="00125F5F" w14:paraId="211F0AC2" w14:textId="77777777">
        <w:trPr>
          <w:tblCellSpacing w:w="15" w:type="dxa"/>
        </w:trPr>
        <w:tc>
          <w:tcPr>
            <w:tcW w:w="0" w:type="auto"/>
            <w:vAlign w:val="center"/>
            <w:hideMark/>
          </w:tcPr>
          <w:p w14:paraId="634675B8" w14:textId="6F859D79" w:rsidR="00125F5F" w:rsidRPr="00125F5F" w:rsidRDefault="00125F5F" w:rsidP="00125F5F">
            <w:pPr>
              <w:spacing w:line="480" w:lineRule="auto"/>
              <w:rPr>
                <w:rFonts w:ascii="Times New Roman" w:hAnsi="Times New Roman" w:cs="Times New Roman"/>
                <w:sz w:val="24"/>
                <w:szCs w:val="24"/>
              </w:rPr>
            </w:pPr>
            <w:r w:rsidRPr="00DD78BB">
              <w:rPr>
                <w:rFonts w:ascii="Times New Roman" w:hAnsi="Times New Roman" w:cs="Times New Roman"/>
                <w:noProof/>
                <w:sz w:val="24"/>
                <w:szCs w:val="24"/>
              </w:rPr>
              <w:drawing>
                <wp:inline distT="0" distB="0" distL="0" distR="0" wp14:anchorId="0E33AE6D" wp14:editId="1AB010EA">
                  <wp:extent cx="769620" cy="152400"/>
                  <wp:effectExtent l="0" t="0" r="0" b="0"/>
                  <wp:docPr id="1839416550" name="Picture 10" descr="graphic file with name M2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4" descr="graphic file with name M24.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69620" cy="152400"/>
                          </a:xfrm>
                          <a:prstGeom prst="rect">
                            <a:avLst/>
                          </a:prstGeom>
                          <a:noFill/>
                          <a:ln>
                            <a:noFill/>
                          </a:ln>
                        </pic:spPr>
                      </pic:pic>
                    </a:graphicData>
                  </a:graphic>
                </wp:inline>
              </w:drawing>
            </w:r>
          </w:p>
        </w:tc>
      </w:tr>
    </w:tbl>
    <w:p w14:paraId="7A0C05B2" w14:textId="4B833930" w:rsidR="00F66D8D" w:rsidRPr="00DD78BB" w:rsidRDefault="002B4F53" w:rsidP="00DD78BB">
      <w:pPr>
        <w:spacing w:line="480" w:lineRule="auto"/>
        <w:ind w:firstLine="720"/>
        <w:rPr>
          <w:rFonts w:ascii="Times New Roman" w:hAnsi="Times New Roman" w:cs="Times New Roman"/>
        </w:rPr>
      </w:pPr>
      <w:r w:rsidRPr="00DD78BB">
        <w:rPr>
          <w:rFonts w:ascii="Times New Roman" w:hAnsi="Times New Roman" w:cs="Times New Roman"/>
          <w:sz w:val="24"/>
          <w:szCs w:val="24"/>
        </w:rPr>
        <w:t>Row</w:t>
      </w:r>
      <w:r w:rsidR="00F66D8D" w:rsidRPr="00DD78BB">
        <w:rPr>
          <w:rFonts w:ascii="Times New Roman" w:hAnsi="Times New Roman" w:cs="Times New Roman"/>
          <w:sz w:val="24"/>
          <w:szCs w:val="24"/>
        </w:rPr>
        <w:t>/</w:t>
      </w:r>
      <w:r w:rsidRPr="00DD78BB">
        <w:rPr>
          <w:rFonts w:ascii="Times New Roman" w:hAnsi="Times New Roman" w:cs="Times New Roman"/>
          <w:sz w:val="24"/>
          <w:szCs w:val="24"/>
        </w:rPr>
        <w:t>colum</w:t>
      </w:r>
      <w:r w:rsidR="00F66D8D" w:rsidRPr="00DD78BB">
        <w:rPr>
          <w:rFonts w:ascii="Times New Roman" w:hAnsi="Times New Roman" w:cs="Times New Roman"/>
          <w:sz w:val="24"/>
          <w:szCs w:val="24"/>
        </w:rPr>
        <w:t>n permutations</w:t>
      </w:r>
      <w:r w:rsidR="007E0DD3" w:rsidRPr="00DD78BB">
        <w:rPr>
          <w:rFonts w:ascii="Times New Roman" w:hAnsi="Times New Roman" w:cs="Times New Roman"/>
          <w:sz w:val="24"/>
          <w:szCs w:val="24"/>
        </w:rPr>
        <w:t xml:space="preserve"> are</w:t>
      </w:r>
      <w:r w:rsidR="00C605FF" w:rsidRPr="00DD78BB">
        <w:rPr>
          <w:rFonts w:ascii="Times New Roman" w:hAnsi="Times New Roman" w:cs="Times New Roman"/>
          <w:sz w:val="24"/>
          <w:szCs w:val="24"/>
        </w:rPr>
        <w:t xml:space="preserve"> designated by π, </w:t>
      </w:r>
      <w:r w:rsidR="007E0DD3" w:rsidRPr="00DD78BB">
        <w:rPr>
          <w:rFonts w:ascii="Times New Roman" w:hAnsi="Times New Roman" w:cs="Times New Roman"/>
          <w:sz w:val="24"/>
          <w:szCs w:val="24"/>
        </w:rPr>
        <w:t>and the</w:t>
      </w:r>
      <w:r w:rsidR="00C605FF" w:rsidRPr="00DD78BB">
        <w:rPr>
          <w:rFonts w:ascii="Times New Roman" w:hAnsi="Times New Roman" w:cs="Times New Roman"/>
          <w:sz w:val="24"/>
          <w:szCs w:val="24"/>
        </w:rPr>
        <w:t xml:space="preserve"> residuals</w:t>
      </w:r>
      <w:r w:rsidR="007E0DD3" w:rsidRPr="00DD78BB">
        <w:rPr>
          <w:rFonts w:ascii="Times New Roman" w:hAnsi="Times New Roman" w:cs="Times New Roman"/>
          <w:sz w:val="24"/>
          <w:szCs w:val="24"/>
        </w:rPr>
        <w:t xml:space="preserve"> are</w:t>
      </w:r>
      <w:r w:rsidR="00F66D8D" w:rsidRPr="00DD78BB">
        <w:rPr>
          <w:rFonts w:ascii="Times New Roman" w:hAnsi="Times New Roman" w:cs="Times New Roman"/>
        </w:rPr>
        <w:t xml:space="preserve"> permuted</w:t>
      </w:r>
      <w:r w:rsidR="00FB141D" w:rsidRPr="00DD78BB">
        <w:rPr>
          <w:rFonts w:ascii="Times New Roman" w:hAnsi="Times New Roman" w:cs="Times New Roman"/>
        </w:rPr>
        <w:t>.</w:t>
      </w:r>
      <w:r w:rsidR="00EB7299" w:rsidRPr="00DD78BB">
        <w:rPr>
          <w:rFonts w:ascii="Times New Roman" w:hAnsi="Times New Roman" w:cs="Times New Roman"/>
        </w:rPr>
        <w:t xml:space="preserve"> The resulting permutations are </w:t>
      </w:r>
      <w:r w:rsidR="00A3603A" w:rsidRPr="00DD78BB">
        <w:rPr>
          <w:rFonts w:ascii="Times New Roman" w:hAnsi="Times New Roman" w:cs="Times New Roman"/>
        </w:rPr>
        <w:t>isomorphic</w:t>
      </w:r>
      <w:r w:rsidR="00EB7299" w:rsidRPr="00DD78BB">
        <w:rPr>
          <w:rFonts w:ascii="Times New Roman" w:hAnsi="Times New Roman" w:cs="Times New Roman"/>
        </w:rPr>
        <w:t xml:space="preserve"> to the original</w:t>
      </w:r>
      <w:r w:rsidR="003D5A5E" w:rsidRPr="00DD78BB">
        <w:rPr>
          <w:rFonts w:ascii="Times New Roman" w:hAnsi="Times New Roman" w:cs="Times New Roman"/>
        </w:rPr>
        <w:t xml:space="preserve">, so all features of the original matrix are retained except for relationships about the order of the objects. </w:t>
      </w:r>
      <w:r w:rsidR="002E4FF2" w:rsidRPr="00DD78BB">
        <w:rPr>
          <w:rFonts w:ascii="Times New Roman" w:hAnsi="Times New Roman" w:cs="Times New Roman"/>
        </w:rPr>
        <w:t xml:space="preserve">Repeating these permutations can generate a </w:t>
      </w:r>
      <w:r w:rsidR="002E4FF2" w:rsidRPr="00DD78BB">
        <w:rPr>
          <w:rFonts w:ascii="Times New Roman" w:hAnsi="Times New Roman" w:cs="Times New Roman"/>
        </w:rPr>
        <w:lastRenderedPageBreak/>
        <w:t xml:space="preserve">reference distribution for </w:t>
      </w:r>
      <w:r w:rsidR="00513AE1" w:rsidRPr="00DD78BB">
        <w:rPr>
          <w:rFonts w:ascii="Times New Roman" w:hAnsi="Times New Roman" w:cs="Times New Roman"/>
        </w:rPr>
        <w:t>values under the set of all permutations</w:t>
      </w:r>
      <w:r w:rsidR="00A3603A" w:rsidRPr="00DD78BB">
        <w:rPr>
          <w:rFonts w:ascii="Times New Roman" w:hAnsi="Times New Roman" w:cs="Times New Roman"/>
        </w:rPr>
        <w:t xml:space="preserve"> which can then be used to </w:t>
      </w:r>
      <w:r w:rsidR="00D25F13" w:rsidRPr="00DD78BB">
        <w:rPr>
          <w:rFonts w:ascii="Times New Roman" w:hAnsi="Times New Roman" w:cs="Times New Roman"/>
        </w:rPr>
        <w:t>test the null hypothesis that two matrices are independent</w:t>
      </w:r>
      <w:r w:rsidR="00513AE1" w:rsidRPr="00DD78BB">
        <w:rPr>
          <w:rFonts w:ascii="Times New Roman" w:hAnsi="Times New Roman" w:cs="Times New Roman"/>
        </w:rPr>
        <w:t>.</w:t>
      </w:r>
      <w:r w:rsidR="00FB141D" w:rsidRPr="00DD78BB">
        <w:rPr>
          <w:rFonts w:ascii="Times New Roman" w:hAnsi="Times New Roman" w:cs="Times New Roman"/>
        </w:rPr>
        <w:t xml:space="preserve"> T</w:t>
      </w:r>
      <w:r w:rsidR="00F66D8D" w:rsidRPr="00DD78BB">
        <w:rPr>
          <w:rFonts w:ascii="Times New Roman" w:hAnsi="Times New Roman" w:cs="Times New Roman"/>
        </w:rPr>
        <w:t xml:space="preserve">he model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70"/>
      </w:tblGrid>
      <w:tr w:rsidR="00C038EF" w:rsidRPr="00F66D8D" w14:paraId="4704A4A4" w14:textId="77777777">
        <w:trPr>
          <w:tblCellSpacing w:w="15" w:type="dxa"/>
        </w:trPr>
        <w:tc>
          <w:tcPr>
            <w:tcW w:w="0" w:type="auto"/>
            <w:vAlign w:val="center"/>
            <w:hideMark/>
          </w:tcPr>
          <w:p w14:paraId="3A43684A" w14:textId="40019010" w:rsidR="00F66D8D" w:rsidRPr="00F66D8D" w:rsidRDefault="00F66D8D" w:rsidP="00F66D8D">
            <w:pPr>
              <w:spacing w:line="480" w:lineRule="auto"/>
              <w:rPr>
                <w:rFonts w:ascii="Times New Roman" w:hAnsi="Times New Roman" w:cs="Times New Roman"/>
                <w:sz w:val="24"/>
                <w:szCs w:val="24"/>
              </w:rPr>
            </w:pPr>
            <w:r w:rsidRPr="00DD78BB">
              <w:rPr>
                <w:rFonts w:ascii="Times New Roman" w:hAnsi="Times New Roman" w:cs="Times New Roman"/>
                <w:noProof/>
                <w:sz w:val="24"/>
                <w:szCs w:val="24"/>
              </w:rPr>
              <w:drawing>
                <wp:inline distT="0" distB="0" distL="0" distR="0" wp14:anchorId="7D1A6E72" wp14:editId="5C017C11">
                  <wp:extent cx="1440180" cy="190500"/>
                  <wp:effectExtent l="0" t="0" r="7620" b="0"/>
                  <wp:docPr id="1444681431" name="Picture 13" descr="graphic file with name M2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5" descr="graphic file with name M25.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40180" cy="190500"/>
                          </a:xfrm>
                          <a:prstGeom prst="rect">
                            <a:avLst/>
                          </a:prstGeom>
                          <a:noFill/>
                          <a:ln>
                            <a:noFill/>
                          </a:ln>
                        </pic:spPr>
                      </pic:pic>
                    </a:graphicData>
                  </a:graphic>
                </wp:inline>
              </w:drawing>
            </w:r>
          </w:p>
        </w:tc>
      </w:tr>
    </w:tbl>
    <w:p w14:paraId="0083F398" w14:textId="77777777" w:rsidR="006E06EE" w:rsidRPr="00DD78BB" w:rsidRDefault="00F66D8D" w:rsidP="00124F4C">
      <w:pPr>
        <w:spacing w:line="480" w:lineRule="auto"/>
        <w:rPr>
          <w:rFonts w:ascii="Times New Roman" w:hAnsi="Times New Roman" w:cs="Times New Roman"/>
        </w:rPr>
      </w:pPr>
      <w:r w:rsidRPr="00F66D8D">
        <w:rPr>
          <w:rFonts w:ascii="Times New Roman" w:hAnsi="Times New Roman" w:cs="Times New Roman"/>
          <w:sz w:val="24"/>
          <w:szCs w:val="24"/>
        </w:rPr>
        <w:t xml:space="preserve">is used to obtain reference values for the test </w:t>
      </w:r>
      <w:proofErr w:type="gramStart"/>
      <w:r w:rsidRPr="00F66D8D">
        <w:rPr>
          <w:rFonts w:ascii="Times New Roman" w:hAnsi="Times New Roman" w:cs="Times New Roman"/>
          <w:sz w:val="24"/>
          <w:szCs w:val="24"/>
        </w:rPr>
        <w:t>statistic</w:t>
      </w:r>
      <w:proofErr w:type="gramEnd"/>
      <w:r w:rsidR="00C605FF" w:rsidRPr="00DD78BB">
        <w:rPr>
          <w:rFonts w:ascii="Times New Roman" w:hAnsi="Times New Roman" w:cs="Times New Roman"/>
          <w:sz w:val="24"/>
          <w:szCs w:val="24"/>
        </w:rPr>
        <w:t>.</w:t>
      </w:r>
      <w:r w:rsidR="00124F4C" w:rsidRPr="00DD78BB">
        <w:rPr>
          <w:rFonts w:ascii="Times New Roman" w:eastAsia="Times New Roman" w:hAnsi="Times New Roman" w:cs="Times New Roman"/>
          <w:kern w:val="0"/>
          <w:sz w:val="24"/>
          <w:szCs w:val="24"/>
          <w14:ligatures w14:val="none"/>
        </w:rPr>
        <w:t xml:space="preserve"> </w:t>
      </w:r>
      <w:r w:rsidR="00124F4C" w:rsidRPr="00DD78BB">
        <w:rPr>
          <w:rFonts w:ascii="Times New Roman" w:hAnsi="Times New Roman" w:cs="Times New Roman"/>
        </w:rPr>
        <w:t xml:space="preserve">The rationale being that under the null hypothesis </w:t>
      </w:r>
      <w:r w:rsidR="00124F4C" w:rsidRPr="00DD78BB">
        <w:rPr>
          <w:rFonts w:ascii="Times New Roman" w:hAnsi="Times New Roman" w:cs="Times New Roman"/>
          <w:i/>
          <w:iCs/>
        </w:rPr>
        <w:t>β</w:t>
      </w:r>
      <w:r w:rsidR="00124F4C" w:rsidRPr="00DD78BB">
        <w:rPr>
          <w:rFonts w:ascii="Times New Roman" w:hAnsi="Times New Roman" w:cs="Times New Roman"/>
        </w:rPr>
        <w:t xml:space="preserve"> = 0, the </w:t>
      </w:r>
      <w:r w:rsidR="005D2EAD" w:rsidRPr="00DD78BB">
        <w:rPr>
          <w:rFonts w:ascii="Times New Roman" w:hAnsi="Times New Roman" w:cs="Times New Roman"/>
        </w:rPr>
        <w:t>above</w:t>
      </w:r>
      <w:r w:rsidR="00124F4C" w:rsidRPr="00DD78BB">
        <w:rPr>
          <w:rFonts w:ascii="Times New Roman" w:hAnsi="Times New Roman" w:cs="Times New Roman"/>
        </w:rPr>
        <w:t xml:space="preserve"> model</w:t>
      </w:r>
      <w:r w:rsidR="005D2EAD" w:rsidRPr="00DD78BB">
        <w:rPr>
          <w:rFonts w:ascii="Times New Roman" w:hAnsi="Times New Roman" w:cs="Times New Roman"/>
        </w:rPr>
        <w:t xml:space="preserve"> </w:t>
      </w:r>
      <w:r w:rsidR="00124F4C" w:rsidRPr="00DD78BB">
        <w:rPr>
          <w:rFonts w:ascii="Times New Roman" w:hAnsi="Times New Roman" w:cs="Times New Roman"/>
        </w:rPr>
        <w:t xml:space="preserve">for </w:t>
      </w:r>
      <w:r w:rsidR="00124F4C" w:rsidRPr="00DD78BB">
        <w:rPr>
          <w:rFonts w:ascii="Times New Roman" w:hAnsi="Times New Roman" w:cs="Times New Roman"/>
          <w:i/>
          <w:iCs/>
        </w:rPr>
        <w:t>Y</w:t>
      </w:r>
      <w:r w:rsidR="00124F4C" w:rsidRPr="00DD78BB">
        <w:rPr>
          <w:rFonts w:ascii="Times New Roman" w:hAnsi="Times New Roman" w:cs="Times New Roman"/>
        </w:rPr>
        <w:t xml:space="preserve"> is the same as the original model </w:t>
      </w:r>
    </w:p>
    <w:p w14:paraId="4DE67A7D" w14:textId="1DF5F9FC" w:rsidR="006E06EE" w:rsidRPr="00DD78BB" w:rsidRDefault="006E06EE" w:rsidP="00124F4C">
      <w:pPr>
        <w:spacing w:line="480" w:lineRule="auto"/>
        <w:rPr>
          <w:rFonts w:ascii="Times New Roman" w:hAnsi="Times New Roman" w:cs="Times New Roman"/>
        </w:rPr>
      </w:pPr>
      <w:r w:rsidRPr="00DD78BB">
        <w:rPr>
          <w:rFonts w:ascii="Times New Roman" w:hAnsi="Times New Roman" w:cs="Times New Roman"/>
          <w:noProof/>
        </w:rPr>
        <w:drawing>
          <wp:inline distT="0" distB="0" distL="0" distR="0" wp14:anchorId="1BF0E755" wp14:editId="22474E32">
            <wp:extent cx="1136015" cy="187325"/>
            <wp:effectExtent l="0" t="0" r="6985" b="3175"/>
            <wp:docPr id="978848419" name="Picture 18" descr="graphic file with name M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 descr="graphic file with name M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36015" cy="187325"/>
                    </a:xfrm>
                    <a:prstGeom prst="rect">
                      <a:avLst/>
                    </a:prstGeom>
                    <a:noFill/>
                    <a:ln>
                      <a:noFill/>
                    </a:ln>
                  </pic:spPr>
                </pic:pic>
              </a:graphicData>
            </a:graphic>
          </wp:inline>
        </w:drawing>
      </w:r>
    </w:p>
    <w:p w14:paraId="128E3EAA" w14:textId="5DACEBFF" w:rsidR="00124F4C" w:rsidRPr="00DD78BB" w:rsidRDefault="00124F4C" w:rsidP="00124F4C">
      <w:pPr>
        <w:spacing w:line="480" w:lineRule="auto"/>
        <w:rPr>
          <w:rFonts w:ascii="Times New Roman" w:hAnsi="Times New Roman" w:cs="Times New Roman"/>
        </w:rPr>
      </w:pPr>
      <w:r w:rsidRPr="00DD78BB">
        <w:rPr>
          <w:rFonts w:ascii="Times New Roman" w:hAnsi="Times New Roman" w:cs="Times New Roman"/>
        </w:rPr>
        <w:t xml:space="preserve">, and if the estimation error </w:t>
      </w:r>
      <w:r w:rsidRPr="00DD78BB">
        <w:rPr>
          <w:rFonts w:ascii="Times New Roman" w:hAnsi="Times New Roman" w:cs="Times New Roman"/>
          <w:noProof/>
        </w:rPr>
        <w:drawing>
          <wp:inline distT="0" distB="0" distL="0" distR="0" wp14:anchorId="0DE922C1" wp14:editId="19259527">
            <wp:extent cx="335280" cy="190500"/>
            <wp:effectExtent l="0" t="0" r="7620" b="0"/>
            <wp:docPr id="2020878026" name="Picture 17" descr="Inline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6" descr="Inline graphic"/>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280" cy="190500"/>
                    </a:xfrm>
                    <a:prstGeom prst="rect">
                      <a:avLst/>
                    </a:prstGeom>
                    <a:noFill/>
                    <a:ln>
                      <a:noFill/>
                    </a:ln>
                  </pic:spPr>
                </pic:pic>
              </a:graphicData>
            </a:graphic>
          </wp:inline>
        </w:drawing>
      </w:r>
      <w:r w:rsidRPr="00DD78BB">
        <w:rPr>
          <w:rFonts w:ascii="Times New Roman" w:hAnsi="Times New Roman" w:cs="Times New Roman"/>
        </w:rPr>
        <w:t xml:space="preserve">is negligible, the permutational invariance assumption for </w:t>
      </w:r>
      <w:r w:rsidRPr="00DD78BB">
        <w:rPr>
          <w:rFonts w:ascii="Times New Roman" w:hAnsi="Times New Roman" w:cs="Times New Roman"/>
          <w:i/>
          <w:iCs/>
        </w:rPr>
        <w:t>V</w:t>
      </w:r>
      <w:r w:rsidRPr="00DD78BB">
        <w:rPr>
          <w:rFonts w:ascii="Times New Roman" w:hAnsi="Times New Roman" w:cs="Times New Roman"/>
        </w:rPr>
        <w:t xml:space="preserve"> implies that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70"/>
      </w:tblGrid>
      <w:tr w:rsidR="00C038EF" w:rsidRPr="00124F4C" w14:paraId="7A56139F" w14:textId="77777777">
        <w:trPr>
          <w:tblCellSpacing w:w="15" w:type="dxa"/>
        </w:trPr>
        <w:tc>
          <w:tcPr>
            <w:tcW w:w="0" w:type="auto"/>
            <w:vAlign w:val="center"/>
            <w:hideMark/>
          </w:tcPr>
          <w:p w14:paraId="7606B4E1" w14:textId="25121A24" w:rsidR="00124F4C" w:rsidRPr="00124F4C" w:rsidRDefault="00124F4C" w:rsidP="00124F4C">
            <w:pPr>
              <w:spacing w:line="480" w:lineRule="auto"/>
              <w:rPr>
                <w:rFonts w:ascii="Times New Roman" w:hAnsi="Times New Roman" w:cs="Times New Roman"/>
                <w:sz w:val="24"/>
                <w:szCs w:val="24"/>
              </w:rPr>
            </w:pPr>
            <w:r w:rsidRPr="00DD78BB">
              <w:rPr>
                <w:rFonts w:ascii="Times New Roman" w:hAnsi="Times New Roman" w:cs="Times New Roman"/>
                <w:noProof/>
                <w:sz w:val="24"/>
                <w:szCs w:val="24"/>
              </w:rPr>
              <w:drawing>
                <wp:inline distT="0" distB="0" distL="0" distR="0" wp14:anchorId="43E71144" wp14:editId="039C7A72">
                  <wp:extent cx="1638300" cy="228600"/>
                  <wp:effectExtent l="0" t="0" r="0" b="0"/>
                  <wp:docPr id="946757633" name="Picture 16" descr="graphic file with name M2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27" descr="graphic file with name M27.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38300" cy="228600"/>
                          </a:xfrm>
                          <a:prstGeom prst="rect">
                            <a:avLst/>
                          </a:prstGeom>
                          <a:noFill/>
                          <a:ln>
                            <a:noFill/>
                          </a:ln>
                        </pic:spPr>
                      </pic:pic>
                    </a:graphicData>
                  </a:graphic>
                </wp:inline>
              </w:drawing>
            </w:r>
          </w:p>
        </w:tc>
      </w:tr>
    </w:tbl>
    <w:p w14:paraId="3064FDC4" w14:textId="2D90B996" w:rsidR="00F276CC" w:rsidRPr="006A2D83" w:rsidRDefault="00124F4C" w:rsidP="00FD798B">
      <w:pPr>
        <w:spacing w:line="480" w:lineRule="auto"/>
        <w:rPr>
          <w:rFonts w:ascii="Times New Roman" w:hAnsi="Times New Roman" w:cs="Times New Roman"/>
          <w:sz w:val="24"/>
          <w:szCs w:val="24"/>
        </w:rPr>
      </w:pPr>
      <w:r w:rsidRPr="00124F4C">
        <w:rPr>
          <w:rFonts w:ascii="Times New Roman" w:hAnsi="Times New Roman" w:cs="Times New Roman"/>
          <w:sz w:val="24"/>
          <w:szCs w:val="24"/>
        </w:rPr>
        <w:t xml:space="preserve">has the same distribution as </w:t>
      </w:r>
      <w:r w:rsidRPr="00124F4C">
        <w:rPr>
          <w:rFonts w:ascii="Times New Roman" w:hAnsi="Times New Roman" w:cs="Times New Roman"/>
          <w:i/>
          <w:iCs/>
          <w:sz w:val="24"/>
          <w:szCs w:val="24"/>
        </w:rPr>
        <w:t>V</w:t>
      </w:r>
      <w:r w:rsidRPr="00124F4C">
        <w:rPr>
          <w:rFonts w:ascii="Times New Roman" w:hAnsi="Times New Roman" w:cs="Times New Roman"/>
          <w:sz w:val="24"/>
          <w:szCs w:val="24"/>
        </w:rPr>
        <w:t>.</w:t>
      </w: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06BFB806"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w:t>
      </w:r>
      <w:r w:rsidR="007F7AA9">
        <w:rPr>
          <w:rFonts w:ascii="Times New Roman" w:hAnsi="Times New Roman" w:cs="Times New Roman"/>
          <w:sz w:val="24"/>
          <w:szCs w:val="24"/>
        </w:rPr>
        <w:t xml:space="preserve">propose </w:t>
      </w:r>
      <w:r w:rsidRPr="006A2D83">
        <w:rPr>
          <w:rFonts w:ascii="Times New Roman" w:hAnsi="Times New Roman" w:cs="Times New Roman"/>
          <w:sz w:val="24"/>
          <w:szCs w:val="24"/>
        </w:rPr>
        <w:t>creat</w:t>
      </w:r>
      <w:r w:rsidR="007F7AA9">
        <w:rPr>
          <w:rFonts w:ascii="Times New Roman" w:hAnsi="Times New Roman" w:cs="Times New Roman"/>
          <w:sz w:val="24"/>
          <w:szCs w:val="24"/>
        </w:rPr>
        <w:t>ing</w:t>
      </w:r>
      <w:r w:rsidRPr="006A2D83">
        <w:rPr>
          <w:rFonts w:ascii="Times New Roman" w:hAnsi="Times New Roman" w:cs="Times New Roman"/>
          <w:sz w:val="24"/>
          <w:szCs w:val="24"/>
        </w:rPr>
        <w:t xml:space="preserve"> </w:t>
      </w:r>
      <w:r>
        <w:rPr>
          <w:rFonts w:ascii="Times New Roman" w:hAnsi="Times New Roman" w:cs="Times New Roman"/>
          <w:sz w:val="24"/>
          <w:szCs w:val="24"/>
        </w:rPr>
        <w:t xml:space="preserve">net migration </w:t>
      </w:r>
      <w:r w:rsidR="00514603">
        <w:rPr>
          <w:rFonts w:ascii="Times New Roman" w:hAnsi="Times New Roman" w:cs="Times New Roman"/>
          <w:sz w:val="24"/>
          <w:szCs w:val="24"/>
        </w:rPr>
        <w:t>matrices</w:t>
      </w:r>
      <w:r>
        <w:rPr>
          <w:rFonts w:ascii="Times New Roman" w:hAnsi="Times New Roman" w:cs="Times New Roman"/>
          <w:sz w:val="24"/>
          <w:szCs w:val="24"/>
        </w:rPr>
        <w:t xml:space="preserve">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y, 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from the PPM logistic regression model for 2019. This matrix </w:t>
      </w:r>
      <w:r w:rsidR="00C73ECF">
        <w:rPr>
          <w:rFonts w:ascii="Times New Roman" w:hAnsi="Times New Roman" w:cs="Times New Roman"/>
          <w:sz w:val="24"/>
          <w:szCs w:val="24"/>
        </w:rPr>
        <w:t xml:space="preserve">operation </w:t>
      </w:r>
      <w:r w:rsidR="002C3C44">
        <w:rPr>
          <w:rFonts w:ascii="Times New Roman" w:hAnsi="Times New Roman" w:cs="Times New Roman"/>
          <w:sz w:val="24"/>
          <w:szCs w:val="24"/>
        </w:rPr>
        <w:t>uses</w:t>
      </w:r>
      <w:r w:rsidR="00C73ECF" w:rsidRPr="006A2D83">
        <w:rPr>
          <w:rFonts w:ascii="Times New Roman" w:hAnsi="Times New Roman" w:cs="Times New Roman"/>
          <w:sz w:val="24"/>
          <w:szCs w:val="24"/>
        </w:rPr>
        <w:t xml:space="preserve"> algebra</w:t>
      </w:r>
      <w:r w:rsidR="002C3C44">
        <w:rPr>
          <w:rFonts w:ascii="Times New Roman" w:hAnsi="Times New Roman" w:cs="Times New Roman"/>
          <w:sz w:val="24"/>
          <w:szCs w:val="24"/>
        </w:rPr>
        <w:t>ic logic</w:t>
      </w:r>
      <w:r w:rsidR="008F65B5">
        <w:rPr>
          <w:rFonts w:ascii="Times New Roman" w:hAnsi="Times New Roman" w:cs="Times New Roman"/>
          <w:sz w:val="24"/>
          <w:szCs w:val="24"/>
        </w:rPr>
        <w:t>:</w:t>
      </w:r>
      <w:r w:rsidR="00C73ECF">
        <w:rPr>
          <w:rFonts w:ascii="Times New Roman" w:hAnsi="Times New Roman" w:cs="Times New Roman"/>
          <w:sz w:val="24"/>
          <w:szCs w:val="24"/>
        </w:rPr>
        <w:t xml:space="preserve"> because each data product is subtracted from the same data</w:t>
      </w:r>
      <w:r w:rsidR="003950E7">
        <w:rPr>
          <w:rFonts w:ascii="Times New Roman" w:hAnsi="Times New Roman" w:cs="Times New Roman"/>
          <w:sz w:val="24"/>
          <w:szCs w:val="24"/>
        </w:rPr>
        <w:t>, the</w:t>
      </w:r>
      <w:r w:rsidR="00C73ECF">
        <w:rPr>
          <w:rFonts w:ascii="Times New Roman" w:hAnsi="Times New Roman" w:cs="Times New Roman"/>
          <w:sz w:val="24"/>
          <w:szCs w:val="24"/>
        </w:rPr>
        <w:t xml:space="preserve"> PPM from 2019</w:t>
      </w:r>
      <w:r w:rsidR="008F65B5">
        <w:rPr>
          <w:rFonts w:ascii="Times New Roman" w:hAnsi="Times New Roman" w:cs="Times New Roman"/>
          <w:sz w:val="24"/>
          <w:szCs w:val="24"/>
        </w:rPr>
        <w:t>, comparisons between the</w:t>
      </w:r>
      <w:r w:rsidR="003950E7">
        <w:rPr>
          <w:rFonts w:ascii="Times New Roman" w:hAnsi="Times New Roman" w:cs="Times New Roman"/>
          <w:sz w:val="24"/>
          <w:szCs w:val="24"/>
        </w:rPr>
        <w:t xml:space="preserve"> difference</w:t>
      </w:r>
      <w:r w:rsidR="008F65B5">
        <w:rPr>
          <w:rFonts w:ascii="Times New Roman" w:hAnsi="Times New Roman" w:cs="Times New Roman"/>
          <w:sz w:val="24"/>
          <w:szCs w:val="24"/>
        </w:rPr>
        <w:t xml:space="preserve"> </w:t>
      </w:r>
      <w:r w:rsidR="00514603">
        <w:rPr>
          <w:rFonts w:ascii="Times New Roman" w:hAnsi="Times New Roman" w:cs="Times New Roman"/>
          <w:sz w:val="24"/>
          <w:szCs w:val="24"/>
        </w:rPr>
        <w:t>matrices</w:t>
      </w:r>
      <w:r w:rsidR="008F65B5">
        <w:rPr>
          <w:rFonts w:ascii="Times New Roman" w:hAnsi="Times New Roman" w:cs="Times New Roman"/>
          <w:sz w:val="24"/>
          <w:szCs w:val="24"/>
        </w:rPr>
        <w:t xml:space="preserve"> reveal only the dataset’s characteristics and not the PPM from 2019</w:t>
      </w:r>
      <w:r w:rsidR="00C73ECF" w:rsidRPr="006A2D83">
        <w:rPr>
          <w:rFonts w:ascii="Times New Roman" w:hAnsi="Times New Roman" w:cs="Times New Roman"/>
          <w:sz w:val="24"/>
          <w:szCs w:val="24"/>
        </w:rPr>
        <w:t>.</w:t>
      </w:r>
      <w:r w:rsidR="00C73ECF">
        <w:rPr>
          <w:rFonts w:ascii="Times New Roman" w:hAnsi="Times New Roman" w:cs="Times New Roman"/>
          <w:sz w:val="24"/>
          <w:szCs w:val="24"/>
        </w:rPr>
        <w:t xml:space="preserve"> This analyzes </w:t>
      </w:r>
      <w:r w:rsidR="008C2B96">
        <w:rPr>
          <w:rFonts w:ascii="Times New Roman" w:hAnsi="Times New Roman" w:cs="Times New Roman"/>
          <w:sz w:val="24"/>
          <w:szCs w:val="24"/>
        </w:rPr>
        <w:t xml:space="preserve">the differences between migration </w:t>
      </w:r>
      <w:r w:rsidR="008C2B96" w:rsidRPr="006A2D83">
        <w:rPr>
          <w:rFonts w:ascii="Times New Roman" w:hAnsi="Times New Roman" w:cs="Times New Roman"/>
          <w:sz w:val="24"/>
          <w:szCs w:val="24"/>
        </w:rPr>
        <w:t>matri</w:t>
      </w:r>
      <w:r w:rsidR="00514603">
        <w:rPr>
          <w:rFonts w:ascii="Times New Roman" w:hAnsi="Times New Roman" w:cs="Times New Roman"/>
          <w:sz w:val="24"/>
          <w:szCs w:val="24"/>
        </w:rPr>
        <w:t>c</w:t>
      </w:r>
      <w:r w:rsidR="008C2B96" w:rsidRPr="006A2D83">
        <w:rPr>
          <w:rFonts w:ascii="Times New Roman" w:hAnsi="Times New Roman" w:cs="Times New Roman"/>
          <w:sz w:val="24"/>
          <w:szCs w:val="24"/>
        </w:rPr>
        <w:t>es</w:t>
      </w:r>
      <w:r w:rsidR="008C2B96">
        <w:rPr>
          <w:rFonts w:ascii="Times New Roman" w:hAnsi="Times New Roman" w:cs="Times New Roman"/>
          <w:sz w:val="24"/>
          <w:szCs w:val="24"/>
        </w:rPr>
        <w:t xml:space="preserve"> built from the different methods. </w:t>
      </w:r>
      <w:r w:rsidR="008C6869">
        <w:rPr>
          <w:rFonts w:ascii="Times New Roman" w:hAnsi="Times New Roman" w:cs="Times New Roman"/>
          <w:sz w:val="24"/>
          <w:szCs w:val="24"/>
        </w:rPr>
        <w:t xml:space="preserve">While </w:t>
      </w:r>
      <w:r w:rsidR="00E46501">
        <w:rPr>
          <w:rFonts w:ascii="Times New Roman" w:hAnsi="Times New Roman" w:cs="Times New Roman"/>
          <w:sz w:val="24"/>
          <w:szCs w:val="24"/>
        </w:rPr>
        <w:t>taking the results of this</w:t>
      </w:r>
      <w:r w:rsidR="008C6869">
        <w:rPr>
          <w:rFonts w:ascii="Times New Roman" w:hAnsi="Times New Roman" w:cs="Times New Roman"/>
          <w:sz w:val="24"/>
          <w:szCs w:val="24"/>
        </w:rPr>
        <w:t xml:space="preserve"> method does assume that the 2019 PPM </w:t>
      </w:r>
      <w:r w:rsidR="00426241">
        <w:rPr>
          <w:rFonts w:ascii="Times New Roman" w:hAnsi="Times New Roman" w:cs="Times New Roman"/>
          <w:sz w:val="24"/>
          <w:szCs w:val="24"/>
        </w:rPr>
        <w:t xml:space="preserve">is </w:t>
      </w:r>
      <w:r w:rsidR="00E46501">
        <w:rPr>
          <w:rFonts w:ascii="Times New Roman" w:hAnsi="Times New Roman" w:cs="Times New Roman"/>
          <w:sz w:val="24"/>
          <w:szCs w:val="24"/>
        </w:rPr>
        <w:t>accurate</w:t>
      </w:r>
      <w:r w:rsidR="009F1B49">
        <w:rPr>
          <w:rFonts w:ascii="Times New Roman" w:hAnsi="Times New Roman" w:cs="Times New Roman"/>
          <w:sz w:val="24"/>
          <w:szCs w:val="24"/>
        </w:rPr>
        <w:t xml:space="preserve">, </w:t>
      </w:r>
      <w:r w:rsidR="007B6717">
        <w:rPr>
          <w:rFonts w:ascii="Times New Roman" w:hAnsi="Times New Roman" w:cs="Times New Roman"/>
          <w:sz w:val="24"/>
          <w:szCs w:val="24"/>
        </w:rPr>
        <w:t xml:space="preserve">the purpose of this analysis is not to present </w:t>
      </w:r>
      <w:r w:rsidR="007877CF">
        <w:rPr>
          <w:rFonts w:ascii="Times New Roman" w:hAnsi="Times New Roman" w:cs="Times New Roman"/>
          <w:sz w:val="24"/>
          <w:szCs w:val="24"/>
        </w:rPr>
        <w:t>any migration matri</w:t>
      </w:r>
      <w:r w:rsidR="00514603">
        <w:rPr>
          <w:rFonts w:ascii="Times New Roman" w:hAnsi="Times New Roman" w:cs="Times New Roman"/>
          <w:sz w:val="24"/>
          <w:szCs w:val="24"/>
        </w:rPr>
        <w:t>c</w:t>
      </w:r>
      <w:r w:rsidR="007877CF">
        <w:rPr>
          <w:rFonts w:ascii="Times New Roman" w:hAnsi="Times New Roman" w:cs="Times New Roman"/>
          <w:sz w:val="24"/>
          <w:szCs w:val="24"/>
        </w:rPr>
        <w:t xml:space="preserve">es as true, but rather </w:t>
      </w:r>
      <w:r w:rsidR="007877CF">
        <w:rPr>
          <w:rFonts w:ascii="Times New Roman" w:hAnsi="Times New Roman" w:cs="Times New Roman"/>
          <w:sz w:val="24"/>
          <w:szCs w:val="24"/>
        </w:rPr>
        <w:lastRenderedPageBreak/>
        <w:t xml:space="preserve">to compare </w:t>
      </w:r>
      <w:r w:rsidR="008766C7">
        <w:rPr>
          <w:rFonts w:ascii="Times New Roman" w:hAnsi="Times New Roman" w:cs="Times New Roman"/>
          <w:sz w:val="24"/>
          <w:szCs w:val="24"/>
        </w:rPr>
        <w:t xml:space="preserve">the </w:t>
      </w:r>
      <w:r w:rsidR="00514603">
        <w:rPr>
          <w:rFonts w:ascii="Times New Roman" w:hAnsi="Times New Roman" w:cs="Times New Roman"/>
          <w:sz w:val="24"/>
          <w:szCs w:val="24"/>
        </w:rPr>
        <w:t>matrices</w:t>
      </w:r>
      <w:r w:rsidR="00584226">
        <w:rPr>
          <w:rFonts w:ascii="Times New Roman" w:hAnsi="Times New Roman" w:cs="Times New Roman"/>
          <w:sz w:val="24"/>
          <w:szCs w:val="24"/>
        </w:rPr>
        <w:t xml:space="preserve"> that could be made from </w:t>
      </w:r>
      <w:r w:rsidR="0034540E">
        <w:rPr>
          <w:rFonts w:ascii="Times New Roman" w:hAnsi="Times New Roman" w:cs="Times New Roman"/>
          <w:sz w:val="24"/>
          <w:szCs w:val="24"/>
        </w:rPr>
        <w:t xml:space="preserve">the </w:t>
      </w:r>
      <w:r w:rsidR="0045777A">
        <w:rPr>
          <w:rFonts w:ascii="Times New Roman" w:hAnsi="Times New Roman" w:cs="Times New Roman"/>
          <w:sz w:val="24"/>
          <w:szCs w:val="24"/>
        </w:rPr>
        <w:t>respected 2020 Decennial Census with other methods</w:t>
      </w:r>
      <w:r w:rsidR="00911581">
        <w:rPr>
          <w:rFonts w:ascii="Times New Roman" w:hAnsi="Times New Roman" w:cs="Times New Roman"/>
          <w:sz w:val="24"/>
          <w:szCs w:val="24"/>
        </w:rPr>
        <w:t xml:space="preserve"> if the 2020 Decennial Census </w:t>
      </w:r>
      <w:r w:rsidR="00D30EF9">
        <w:rPr>
          <w:rFonts w:ascii="Times New Roman" w:hAnsi="Times New Roman" w:cs="Times New Roman"/>
          <w:sz w:val="24"/>
          <w:szCs w:val="24"/>
        </w:rPr>
        <w:t xml:space="preserve">could be used to create </w:t>
      </w:r>
      <w:r w:rsidR="00641F92">
        <w:rPr>
          <w:rFonts w:ascii="Times New Roman" w:hAnsi="Times New Roman" w:cs="Times New Roman"/>
          <w:sz w:val="24"/>
          <w:szCs w:val="24"/>
        </w:rPr>
        <w:t>year</w:t>
      </w:r>
      <w:r w:rsidR="00514603">
        <w:rPr>
          <w:rFonts w:ascii="Times New Roman" w:hAnsi="Times New Roman" w:cs="Times New Roman"/>
          <w:sz w:val="24"/>
          <w:szCs w:val="24"/>
        </w:rPr>
        <w:t xml:space="preserve">ly migration matrices. </w:t>
      </w:r>
      <w:r w:rsidR="008C2B96" w:rsidRPr="006A2D83">
        <w:rPr>
          <w:rFonts w:ascii="Times New Roman" w:hAnsi="Times New Roman" w:cs="Times New Roman"/>
          <w:sz w:val="24"/>
          <w:szCs w:val="24"/>
        </w:rPr>
        <w:t xml:space="preserve"> </w:t>
      </w:r>
    </w:p>
    <w:p w14:paraId="1D42C04C" w14:textId="1584D0AD" w:rsidR="002E1969" w:rsidRDefault="008C2B96" w:rsidP="00814D26">
      <w:pPr>
        <w:spacing w:line="480" w:lineRule="auto"/>
        <w:rPr>
          <w:rFonts w:ascii="Times New Roman" w:hAnsi="Times New Roman" w:cs="Times New Roman"/>
          <w:sz w:val="24"/>
          <w:szCs w:val="24"/>
        </w:rPr>
      </w:pPr>
      <w:r>
        <w:rPr>
          <w:rFonts w:ascii="Times New Roman" w:hAnsi="Times New Roman" w:cs="Times New Roman"/>
          <w:sz w:val="24"/>
          <w:szCs w:val="24"/>
        </w:rPr>
        <w:tab/>
        <w:t>The validity of t</w:t>
      </w:r>
      <w:r w:rsidR="002E1969">
        <w:rPr>
          <w:rFonts w:ascii="Times New Roman" w:hAnsi="Times New Roman" w:cs="Times New Roman"/>
          <w:sz w:val="24"/>
          <w:szCs w:val="24"/>
        </w:rPr>
        <w:t xml:space="preserve">he BRAPPA and PPM are argued similarly to the first chapter, we compare the </w:t>
      </w:r>
      <w:r w:rsidR="00514603">
        <w:rPr>
          <w:rFonts w:ascii="Times New Roman" w:hAnsi="Times New Roman" w:cs="Times New Roman"/>
          <w:sz w:val="24"/>
          <w:szCs w:val="24"/>
        </w:rPr>
        <w:t>matrices</w:t>
      </w:r>
      <w:r w:rsidR="002E1969">
        <w:rPr>
          <w:rFonts w:ascii="Times New Roman" w:hAnsi="Times New Roman" w:cs="Times New Roman"/>
          <w:sz w:val="24"/>
          <w:szCs w:val="24"/>
        </w:rPr>
        <w:t xml:space="preserve"> based on the different approaches, assuming the decennial census represents the ground truth. However, I also add modeling and</w:t>
      </w:r>
      <w:r w:rsidR="005234AB">
        <w:rPr>
          <w:rFonts w:ascii="Times New Roman" w:hAnsi="Times New Roman" w:cs="Times New Roman"/>
          <w:sz w:val="24"/>
          <w:szCs w:val="24"/>
        </w:rPr>
        <w:t xml:space="preserve"> an</w:t>
      </w:r>
      <w:r w:rsidR="002E1969">
        <w:rPr>
          <w:rFonts w:ascii="Times New Roman" w:hAnsi="Times New Roman" w:cs="Times New Roman"/>
          <w:sz w:val="24"/>
          <w:szCs w:val="24"/>
        </w:rPr>
        <w:t xml:space="preserve"> </w:t>
      </w:r>
      <w:r w:rsidR="006A2D83" w:rsidRPr="006A2D83">
        <w:rPr>
          <w:rFonts w:ascii="Times New Roman" w:hAnsi="Times New Roman" w:cs="Times New Roman"/>
          <w:sz w:val="24"/>
          <w:szCs w:val="24"/>
        </w:rPr>
        <w:t>MRQAP</w:t>
      </w:r>
      <w:r w:rsidR="00255546">
        <w:rPr>
          <w:rFonts w:ascii="Times New Roman" w:hAnsi="Times New Roman" w:cs="Times New Roman"/>
          <w:sz w:val="24"/>
          <w:szCs w:val="24"/>
        </w:rPr>
        <w:t xml:space="preserve"> to be able to estimate the marginal effects between the various estimates</w:t>
      </w:r>
      <w:r w:rsidR="002E1969">
        <w:rPr>
          <w:rFonts w:ascii="Times New Roman" w:hAnsi="Times New Roman" w:cs="Times New Roman"/>
          <w:sz w:val="24"/>
          <w:szCs w:val="24"/>
        </w:rPr>
        <w:t xml:space="preserve">. </w:t>
      </w:r>
    </w:p>
    <w:p w14:paraId="35EF3ADF" w14:textId="3BD926F0" w:rsidR="007B46BD" w:rsidRDefault="007B46BD" w:rsidP="00814D26">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4840478F" w14:textId="34820987" w:rsidR="0011531E" w:rsidRPr="005032D8" w:rsidRDefault="0011531E" w:rsidP="00814D26">
      <w:pPr>
        <w:spacing w:line="480" w:lineRule="auto"/>
        <w:rPr>
          <w:rFonts w:ascii="Times New Roman" w:hAnsi="Times New Roman" w:cs="Times New Roman"/>
          <w:color w:val="EE0000"/>
          <w:sz w:val="24"/>
          <w:szCs w:val="24"/>
        </w:rPr>
      </w:pPr>
      <w:r w:rsidRPr="005032D8">
        <w:rPr>
          <w:rFonts w:ascii="Times New Roman" w:hAnsi="Times New Roman" w:cs="Times New Roman"/>
          <w:color w:val="EE0000"/>
          <w:sz w:val="24"/>
          <w:szCs w:val="24"/>
        </w:rPr>
        <w:t>(NOTE for Dr. Amaral</w:t>
      </w:r>
      <w:r w:rsidR="005032D8" w:rsidRPr="005032D8">
        <w:rPr>
          <w:rFonts w:ascii="Times New Roman" w:hAnsi="Times New Roman" w:cs="Times New Roman"/>
          <w:color w:val="EE0000"/>
          <w:sz w:val="24"/>
          <w:szCs w:val="24"/>
        </w:rPr>
        <w:t xml:space="preserve">: I was </w:t>
      </w:r>
      <w:r w:rsidR="005032D8">
        <w:rPr>
          <w:rFonts w:ascii="Times New Roman" w:hAnsi="Times New Roman" w:cs="Times New Roman"/>
          <w:color w:val="EE0000"/>
          <w:sz w:val="24"/>
          <w:szCs w:val="24"/>
        </w:rPr>
        <w:t>making these analyses with synthetic data</w:t>
      </w:r>
      <w:r w:rsidR="0047748C">
        <w:rPr>
          <w:rFonts w:ascii="Times New Roman" w:hAnsi="Times New Roman" w:cs="Times New Roman"/>
          <w:color w:val="EE0000"/>
          <w:sz w:val="24"/>
          <w:szCs w:val="24"/>
        </w:rPr>
        <w:t xml:space="preserve"> </w:t>
      </w:r>
      <w:r w:rsidR="002F52BB">
        <w:rPr>
          <w:rFonts w:ascii="Times New Roman" w:hAnsi="Times New Roman" w:cs="Times New Roman"/>
          <w:color w:val="EE0000"/>
          <w:sz w:val="24"/>
          <w:szCs w:val="24"/>
        </w:rPr>
        <w:t xml:space="preserve">before the shutdown. The tables and maps will be </w:t>
      </w:r>
      <w:r w:rsidR="00A80CDD">
        <w:rPr>
          <w:rFonts w:ascii="Times New Roman" w:hAnsi="Times New Roman" w:cs="Times New Roman"/>
          <w:color w:val="EE0000"/>
          <w:sz w:val="24"/>
          <w:szCs w:val="24"/>
        </w:rPr>
        <w:t>fleshed out once I know what is possible and what the variables can look like</w:t>
      </w:r>
      <w:r w:rsidRPr="005032D8">
        <w:rPr>
          <w:rFonts w:ascii="Times New Roman" w:hAnsi="Times New Roman" w:cs="Times New Roman"/>
          <w:color w:val="EE0000"/>
          <w:sz w:val="24"/>
          <w:szCs w:val="24"/>
        </w:rPr>
        <w:t>)</w:t>
      </w:r>
    </w:p>
    <w:p w14:paraId="324BB9B4" w14:textId="5B3ECCD7" w:rsidR="00191DAB" w:rsidRDefault="00191DAB" w:rsidP="00814D26">
      <w:pPr>
        <w:spacing w:line="480" w:lineRule="auto"/>
        <w:rPr>
          <w:rFonts w:ascii="Times New Roman" w:hAnsi="Times New Roman" w:cs="Times New Roman"/>
          <w:sz w:val="24"/>
          <w:szCs w:val="24"/>
        </w:rPr>
      </w:pPr>
    </w:p>
    <w:tbl>
      <w:tblPr>
        <w:tblStyle w:val="TableGrid"/>
        <w:tblW w:w="9445" w:type="dxa"/>
        <w:tblLook w:val="04A0" w:firstRow="1" w:lastRow="0" w:firstColumn="1" w:lastColumn="0" w:noHBand="0" w:noVBand="1"/>
      </w:tblPr>
      <w:tblGrid>
        <w:gridCol w:w="1870"/>
        <w:gridCol w:w="3787"/>
        <w:gridCol w:w="3788"/>
      </w:tblGrid>
      <w:tr w:rsidR="0074036D" w14:paraId="601D6212" w14:textId="77777777" w:rsidTr="00ED62B8">
        <w:tc>
          <w:tcPr>
            <w:tcW w:w="9445" w:type="dxa"/>
            <w:gridSpan w:val="3"/>
          </w:tcPr>
          <w:p w14:paraId="6C179789" w14:textId="25B2AD5B" w:rsidR="0074036D" w:rsidRDefault="0074036D" w:rsidP="00E06397">
            <w:pPr>
              <w:spacing w:line="276" w:lineRule="auto"/>
              <w:rPr>
                <w:rFonts w:ascii="Times New Roman" w:hAnsi="Times New Roman" w:cs="Times New Roman"/>
                <w:sz w:val="24"/>
                <w:szCs w:val="24"/>
              </w:rPr>
            </w:pPr>
            <w:r>
              <w:rPr>
                <w:rFonts w:ascii="Times New Roman" w:hAnsi="Times New Roman" w:cs="Times New Roman"/>
                <w:sz w:val="24"/>
                <w:szCs w:val="24"/>
              </w:rPr>
              <w:t>TABLE 7. Correlations and Distance errors between PPM 2020, BRAPPA, and CEF Migration Matrices (as ordered vectors)</w:t>
            </w:r>
          </w:p>
        </w:tc>
      </w:tr>
      <w:tr w:rsidR="0011110C" w14:paraId="49E6439D" w14:textId="77777777" w:rsidTr="0011110C">
        <w:tc>
          <w:tcPr>
            <w:tcW w:w="1870" w:type="dxa"/>
          </w:tcPr>
          <w:p w14:paraId="62483DC1" w14:textId="5DC105C9" w:rsidR="0011110C" w:rsidRDefault="0011110C" w:rsidP="00E06397">
            <w:pPr>
              <w:spacing w:line="276" w:lineRule="auto"/>
              <w:rPr>
                <w:rFonts w:ascii="Times New Roman" w:hAnsi="Times New Roman" w:cs="Times New Roman"/>
                <w:sz w:val="24"/>
                <w:szCs w:val="24"/>
              </w:rPr>
            </w:pPr>
            <w:r>
              <w:rPr>
                <w:rFonts w:ascii="Times New Roman" w:hAnsi="Times New Roman" w:cs="Times New Roman"/>
                <w:sz w:val="24"/>
                <w:szCs w:val="24"/>
              </w:rPr>
              <w:t>Model</w:t>
            </w:r>
          </w:p>
        </w:tc>
        <w:tc>
          <w:tcPr>
            <w:tcW w:w="7575" w:type="dxa"/>
            <w:gridSpan w:val="2"/>
          </w:tcPr>
          <w:p w14:paraId="08760090" w14:textId="7B575A10" w:rsidR="0011110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 xml:space="preserve">Comparison Against </w:t>
            </w:r>
            <w:r w:rsidR="0011110C">
              <w:rPr>
                <w:rFonts w:ascii="Times New Roman" w:hAnsi="Times New Roman" w:cs="Times New Roman"/>
                <w:sz w:val="24"/>
                <w:szCs w:val="24"/>
              </w:rPr>
              <w:t>CEF 2020</w:t>
            </w:r>
          </w:p>
        </w:tc>
      </w:tr>
      <w:tr w:rsidR="0004417C" w14:paraId="7164592B" w14:textId="77777777" w:rsidTr="004F1B06">
        <w:tc>
          <w:tcPr>
            <w:tcW w:w="1870" w:type="dxa"/>
          </w:tcPr>
          <w:p w14:paraId="736992B7" w14:textId="77777777" w:rsidR="0004417C" w:rsidRDefault="0004417C" w:rsidP="00E06397">
            <w:pPr>
              <w:spacing w:line="276" w:lineRule="auto"/>
              <w:rPr>
                <w:rFonts w:ascii="Times New Roman" w:hAnsi="Times New Roman" w:cs="Times New Roman"/>
                <w:sz w:val="24"/>
                <w:szCs w:val="24"/>
              </w:rPr>
            </w:pPr>
          </w:p>
        </w:tc>
        <w:tc>
          <w:tcPr>
            <w:tcW w:w="3787" w:type="dxa"/>
          </w:tcPr>
          <w:p w14:paraId="0CA19C2C" w14:textId="4E4A65A6"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Correlation</w:t>
            </w:r>
          </w:p>
        </w:tc>
        <w:tc>
          <w:tcPr>
            <w:tcW w:w="3788" w:type="dxa"/>
          </w:tcPr>
          <w:p w14:paraId="342E5AF6" w14:textId="39A9F807"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 xml:space="preserve">Average </w:t>
            </w:r>
            <w:r w:rsidR="003D20C6">
              <w:rPr>
                <w:rFonts w:ascii="Times New Roman" w:hAnsi="Times New Roman" w:cs="Times New Roman"/>
                <w:sz w:val="24"/>
                <w:szCs w:val="24"/>
              </w:rPr>
              <w:t>Absolute Difference</w:t>
            </w:r>
          </w:p>
        </w:tc>
      </w:tr>
      <w:tr w:rsidR="0004417C" w14:paraId="0FD69D5C" w14:textId="77777777" w:rsidTr="001463FC">
        <w:tc>
          <w:tcPr>
            <w:tcW w:w="1870" w:type="dxa"/>
          </w:tcPr>
          <w:p w14:paraId="21BCC7E9" w14:textId="073C6FED"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BRAPPA</w:t>
            </w:r>
          </w:p>
        </w:tc>
        <w:tc>
          <w:tcPr>
            <w:tcW w:w="3787" w:type="dxa"/>
          </w:tcPr>
          <w:p w14:paraId="5613F81D" w14:textId="77777777"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NA correlation</w:t>
            </w:r>
          </w:p>
        </w:tc>
        <w:tc>
          <w:tcPr>
            <w:tcW w:w="3788" w:type="dxa"/>
          </w:tcPr>
          <w:p w14:paraId="624E025F" w14:textId="1E7A54CD"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0 miles</w:t>
            </w:r>
          </w:p>
        </w:tc>
      </w:tr>
      <w:tr w:rsidR="0004417C" w14:paraId="50E0809F" w14:textId="77777777" w:rsidTr="00EB58E9">
        <w:tc>
          <w:tcPr>
            <w:tcW w:w="1870" w:type="dxa"/>
          </w:tcPr>
          <w:p w14:paraId="375F9E2D" w14:textId="6967F755" w:rsidR="0004417C" w:rsidRDefault="0004417C" w:rsidP="00E06397">
            <w:pPr>
              <w:spacing w:line="276" w:lineRule="auto"/>
              <w:rPr>
                <w:rFonts w:ascii="Times New Roman" w:hAnsi="Times New Roman" w:cs="Times New Roman"/>
                <w:sz w:val="24"/>
                <w:szCs w:val="24"/>
              </w:rPr>
            </w:pPr>
            <w:r>
              <w:rPr>
                <w:rFonts w:ascii="Times New Roman" w:hAnsi="Times New Roman" w:cs="Times New Roman"/>
                <w:sz w:val="24"/>
                <w:szCs w:val="24"/>
              </w:rPr>
              <w:t>PPM2020</w:t>
            </w:r>
          </w:p>
        </w:tc>
        <w:tc>
          <w:tcPr>
            <w:tcW w:w="3787" w:type="dxa"/>
          </w:tcPr>
          <w:p w14:paraId="3B6A107B" w14:textId="77777777" w:rsidR="0004417C" w:rsidRDefault="0004417C" w:rsidP="00BD0A24">
            <w:pPr>
              <w:spacing w:line="276" w:lineRule="auto"/>
              <w:rPr>
                <w:rFonts w:ascii="Times New Roman" w:hAnsi="Times New Roman" w:cs="Times New Roman"/>
                <w:sz w:val="24"/>
                <w:szCs w:val="24"/>
              </w:rPr>
            </w:pPr>
            <w:r>
              <w:rPr>
                <w:rFonts w:ascii="Times New Roman" w:hAnsi="Times New Roman" w:cs="Times New Roman"/>
                <w:sz w:val="24"/>
                <w:szCs w:val="24"/>
              </w:rPr>
              <w:t>NA correlation</w:t>
            </w:r>
          </w:p>
        </w:tc>
        <w:tc>
          <w:tcPr>
            <w:tcW w:w="3788" w:type="dxa"/>
          </w:tcPr>
          <w:p w14:paraId="6A43F053" w14:textId="450DBF20" w:rsidR="0004417C" w:rsidRDefault="0004417C" w:rsidP="00BD0A24">
            <w:pPr>
              <w:spacing w:line="276" w:lineRule="auto"/>
              <w:rPr>
                <w:rFonts w:ascii="Times New Roman" w:hAnsi="Times New Roman" w:cs="Times New Roman"/>
                <w:sz w:val="24"/>
                <w:szCs w:val="24"/>
              </w:rPr>
            </w:pPr>
            <w:r>
              <w:rPr>
                <w:rFonts w:ascii="Times New Roman" w:hAnsi="Times New Roman" w:cs="Times New Roman"/>
                <w:sz w:val="24"/>
                <w:szCs w:val="24"/>
              </w:rPr>
              <w:t>0 mi</w:t>
            </w:r>
          </w:p>
        </w:tc>
      </w:tr>
      <w:tr w:rsidR="00E06397" w14:paraId="68B85B3E" w14:textId="77777777" w:rsidTr="0064264E">
        <w:tc>
          <w:tcPr>
            <w:tcW w:w="9445" w:type="dxa"/>
            <w:gridSpan w:val="3"/>
          </w:tcPr>
          <w:p w14:paraId="3684A1D3" w14:textId="72CE6DD6" w:rsidR="00E06397" w:rsidRDefault="00E06397" w:rsidP="00E06397">
            <w:pPr>
              <w:spacing w:line="276" w:lineRule="auto"/>
              <w:rPr>
                <w:rFonts w:ascii="Times New Roman" w:hAnsi="Times New Roman" w:cs="Times New Roman"/>
                <w:sz w:val="24"/>
                <w:szCs w:val="24"/>
              </w:rPr>
            </w:pPr>
            <w:r>
              <w:rPr>
                <w:rFonts w:ascii="Times New Roman" w:hAnsi="Times New Roman" w:cs="Times New Roman"/>
                <w:sz w:val="24"/>
                <w:szCs w:val="24"/>
              </w:rPr>
              <w:t>Note: average distance</w:t>
            </w:r>
            <w:r w:rsidR="002E6C41">
              <w:rPr>
                <w:rFonts w:ascii="Times New Roman" w:hAnsi="Times New Roman" w:cs="Times New Roman"/>
                <w:sz w:val="24"/>
                <w:szCs w:val="24"/>
              </w:rPr>
              <w:t xml:space="preserve"> difference calculated with population centered </w:t>
            </w:r>
            <w:proofErr w:type="spellStart"/>
            <w:r w:rsidR="002E6C41">
              <w:rPr>
                <w:rFonts w:ascii="Times New Roman" w:hAnsi="Times New Roman" w:cs="Times New Roman"/>
                <w:sz w:val="24"/>
                <w:szCs w:val="24"/>
              </w:rPr>
              <w:t>meanoids</w:t>
            </w:r>
            <w:proofErr w:type="spellEnd"/>
            <w:r w:rsidR="002E6C41">
              <w:rPr>
                <w:rFonts w:ascii="Times New Roman" w:hAnsi="Times New Roman" w:cs="Times New Roman"/>
                <w:sz w:val="24"/>
                <w:szCs w:val="24"/>
              </w:rPr>
              <w:t xml:space="preserve"> for each county</w:t>
            </w:r>
            <w:r w:rsidR="00C544B4">
              <w:rPr>
                <w:rFonts w:ascii="Times New Roman" w:hAnsi="Times New Roman" w:cs="Times New Roman"/>
                <w:sz w:val="24"/>
                <w:szCs w:val="24"/>
              </w:rPr>
              <w:t xml:space="preserve">, where </w:t>
            </w:r>
            <w:r w:rsidR="00FB7590">
              <w:rPr>
                <w:rFonts w:ascii="Times New Roman" w:hAnsi="Times New Roman" w:cs="Times New Roman"/>
                <w:sz w:val="24"/>
                <w:szCs w:val="24"/>
              </w:rPr>
              <w:t>addresse</w:t>
            </w:r>
            <w:r w:rsidR="00C544B4">
              <w:rPr>
                <w:rFonts w:ascii="Times New Roman" w:hAnsi="Times New Roman" w:cs="Times New Roman"/>
                <w:sz w:val="24"/>
                <w:szCs w:val="24"/>
              </w:rPr>
              <w:t xml:space="preserve">s in the same county are </w:t>
            </w:r>
            <w:r w:rsidR="00FB7590">
              <w:rPr>
                <w:rFonts w:ascii="Times New Roman" w:hAnsi="Times New Roman" w:cs="Times New Roman"/>
                <w:sz w:val="24"/>
                <w:szCs w:val="24"/>
              </w:rPr>
              <w:t xml:space="preserve">given </w:t>
            </w:r>
            <w:proofErr w:type="gramStart"/>
            <w:r w:rsidR="00FB7590">
              <w:rPr>
                <w:rFonts w:ascii="Times New Roman" w:hAnsi="Times New Roman" w:cs="Times New Roman"/>
                <w:sz w:val="24"/>
                <w:szCs w:val="24"/>
              </w:rPr>
              <w:t>a distance of</w:t>
            </w:r>
            <w:r w:rsidR="00C544B4">
              <w:rPr>
                <w:rFonts w:ascii="Times New Roman" w:hAnsi="Times New Roman" w:cs="Times New Roman"/>
                <w:sz w:val="24"/>
                <w:szCs w:val="24"/>
              </w:rPr>
              <w:t xml:space="preserve"> 0</w:t>
            </w:r>
            <w:proofErr w:type="gramEnd"/>
            <w:r w:rsidR="002E6C41">
              <w:rPr>
                <w:rFonts w:ascii="Times New Roman" w:hAnsi="Times New Roman" w:cs="Times New Roman"/>
                <w:sz w:val="24"/>
                <w:szCs w:val="24"/>
              </w:rPr>
              <w:t xml:space="preserve">. </w:t>
            </w:r>
            <w:r w:rsidR="00D0786A">
              <w:rPr>
                <w:rFonts w:ascii="Times New Roman" w:hAnsi="Times New Roman" w:cs="Times New Roman"/>
                <w:sz w:val="24"/>
                <w:szCs w:val="24"/>
              </w:rPr>
              <w:t xml:space="preserve">The </w:t>
            </w:r>
            <w:proofErr w:type="spellStart"/>
            <w:r w:rsidR="00D0786A">
              <w:rPr>
                <w:rFonts w:ascii="Times New Roman" w:hAnsi="Times New Roman" w:cs="Times New Roman"/>
                <w:sz w:val="24"/>
                <w:szCs w:val="24"/>
              </w:rPr>
              <w:t>meanoids</w:t>
            </w:r>
            <w:proofErr w:type="spellEnd"/>
            <w:r w:rsidR="00D0786A">
              <w:rPr>
                <w:rFonts w:ascii="Times New Roman" w:hAnsi="Times New Roman" w:cs="Times New Roman"/>
                <w:sz w:val="24"/>
                <w:szCs w:val="24"/>
              </w:rPr>
              <w:t xml:space="preserve"> represent the population centers in 2020 </w:t>
            </w:r>
            <w:r w:rsidR="00D0786A">
              <w:rPr>
                <w:rFonts w:ascii="Times New Roman" w:hAnsi="Times New Roman" w:cs="Times New Roman"/>
                <w:sz w:val="24"/>
                <w:szCs w:val="24"/>
              </w:rPr>
              <w:fldChar w:fldCharType="begin"/>
            </w:r>
            <w:r w:rsidR="00D46930">
              <w:rPr>
                <w:rFonts w:ascii="Times New Roman" w:hAnsi="Times New Roman" w:cs="Times New Roman"/>
                <w:sz w:val="24"/>
                <w:szCs w:val="24"/>
              </w:rPr>
              <w:instrText xml:space="preserve"> ADDIN ZOTERO_ITEM CSL_CITATION {"citationID":"D7VQkMuM","properties":{"formattedCitation":"(United States Census Bureau 2020)","plainCitation":"(United States Census Bureau 2020)","noteIndex":0},"citationItems":[{"id":1569,"uris":["http://zotero.org/users/6152647/items/UQNZYQDU"],"itemData":{"id":1569,"type":"webpage","abstract":"Information about the mean and median centers of population for the 2020 Census, 2010 Census and Census 2000.","container-title":"Census.gov","language":"en","note":"section: Government","title":"Centers of Population","URL":"https://www.census.gov/geographies/reference-files/time-series/geo/centers-population.html","author":[{"literal":"United States Census Bureau"}],"accessed":{"date-parts":[["2025",10,15]]},"issued":{"date-parts":[["2020"]]}}}],"schema":"https://github.com/citation-style-language/schema/raw/master/csl-citation.json"} </w:instrText>
            </w:r>
            <w:r w:rsidR="00D0786A">
              <w:rPr>
                <w:rFonts w:ascii="Times New Roman" w:hAnsi="Times New Roman" w:cs="Times New Roman"/>
                <w:sz w:val="24"/>
                <w:szCs w:val="24"/>
              </w:rPr>
              <w:fldChar w:fldCharType="separate"/>
            </w:r>
            <w:r w:rsidR="00D46930" w:rsidRPr="00D46930">
              <w:rPr>
                <w:rFonts w:ascii="Times New Roman" w:hAnsi="Times New Roman" w:cs="Times New Roman"/>
                <w:sz w:val="24"/>
              </w:rPr>
              <w:t>(United States Census Bureau 2020)</w:t>
            </w:r>
            <w:r w:rsidR="00D0786A">
              <w:rPr>
                <w:rFonts w:ascii="Times New Roman" w:hAnsi="Times New Roman" w:cs="Times New Roman"/>
                <w:sz w:val="24"/>
                <w:szCs w:val="24"/>
              </w:rPr>
              <w:fldChar w:fldCharType="end"/>
            </w:r>
            <w:r w:rsidR="008644CB">
              <w:rPr>
                <w:rFonts w:ascii="Times New Roman" w:hAnsi="Times New Roman" w:cs="Times New Roman"/>
                <w:sz w:val="24"/>
                <w:szCs w:val="24"/>
              </w:rPr>
              <w:t>.</w:t>
            </w:r>
          </w:p>
        </w:tc>
      </w:tr>
    </w:tbl>
    <w:p w14:paraId="59D1913F" w14:textId="77777777" w:rsidR="0074036D" w:rsidRDefault="0074036D" w:rsidP="00814D26">
      <w:pPr>
        <w:spacing w:line="480" w:lineRule="auto"/>
        <w:rPr>
          <w:rFonts w:ascii="Times New Roman" w:hAnsi="Times New Roman" w:cs="Times New Roman"/>
          <w:sz w:val="24"/>
          <w:szCs w:val="24"/>
        </w:rPr>
      </w:pPr>
    </w:p>
    <w:p w14:paraId="5FB38B60" w14:textId="77DDBC13" w:rsidR="007B46BD" w:rsidRDefault="00545BAE" w:rsidP="00814D26">
      <w:pPr>
        <w:spacing w:line="480" w:lineRule="auto"/>
        <w:rPr>
          <w:rFonts w:ascii="Times New Roman" w:hAnsi="Times New Roman" w:cs="Times New Roman"/>
          <w:sz w:val="24"/>
          <w:szCs w:val="24"/>
        </w:rPr>
      </w:pPr>
      <w:r>
        <w:rPr>
          <w:rFonts w:ascii="Times New Roman" w:hAnsi="Times New Roman" w:cs="Times New Roman"/>
          <w:sz w:val="24"/>
          <w:szCs w:val="24"/>
        </w:rPr>
        <w:t>FIGURE 1</w:t>
      </w:r>
      <w:r w:rsidR="00953144">
        <w:rPr>
          <w:rFonts w:ascii="Times New Roman" w:hAnsi="Times New Roman" w:cs="Times New Roman"/>
          <w:sz w:val="24"/>
          <w:szCs w:val="24"/>
        </w:rPr>
        <w:t>. Maps comparing</w:t>
      </w:r>
      <w:r w:rsidR="0029010E">
        <w:rPr>
          <w:rFonts w:ascii="Times New Roman" w:hAnsi="Times New Roman" w:cs="Times New Roman"/>
          <w:sz w:val="24"/>
          <w:szCs w:val="24"/>
        </w:rPr>
        <w:t xml:space="preserve"> PPM 2020, BRAPPA</w:t>
      </w:r>
      <w:r w:rsidR="009C4E16">
        <w:rPr>
          <w:rFonts w:ascii="Times New Roman" w:hAnsi="Times New Roman" w:cs="Times New Roman"/>
          <w:sz w:val="24"/>
          <w:szCs w:val="24"/>
        </w:rPr>
        <w:t>,</w:t>
      </w:r>
      <w:r w:rsidR="00FB59C6">
        <w:rPr>
          <w:rFonts w:ascii="Times New Roman" w:hAnsi="Times New Roman" w:cs="Times New Roman"/>
          <w:sz w:val="24"/>
          <w:szCs w:val="24"/>
        </w:rPr>
        <w:t xml:space="preserve"> and</w:t>
      </w:r>
      <w:r w:rsidR="009C4E16">
        <w:rPr>
          <w:rFonts w:ascii="Times New Roman" w:hAnsi="Times New Roman" w:cs="Times New Roman"/>
          <w:sz w:val="24"/>
          <w:szCs w:val="24"/>
        </w:rPr>
        <w:t xml:space="preserve"> </w:t>
      </w:r>
      <w:r w:rsidR="00244E51">
        <w:rPr>
          <w:rFonts w:ascii="Times New Roman" w:hAnsi="Times New Roman" w:cs="Times New Roman"/>
          <w:sz w:val="24"/>
          <w:szCs w:val="24"/>
        </w:rPr>
        <w:t>CEF</w:t>
      </w:r>
      <w:r w:rsidR="00953144">
        <w:rPr>
          <w:rFonts w:ascii="Times New Roman" w:hAnsi="Times New Roman" w:cs="Times New Roman"/>
          <w:sz w:val="24"/>
          <w:szCs w:val="24"/>
        </w:rPr>
        <w:t xml:space="preserve"> Migration </w:t>
      </w:r>
      <w:r w:rsidR="00514603">
        <w:rPr>
          <w:rFonts w:ascii="Times New Roman" w:hAnsi="Times New Roman" w:cs="Times New Roman"/>
          <w:sz w:val="24"/>
          <w:szCs w:val="24"/>
        </w:rPr>
        <w:t>Matrices</w:t>
      </w:r>
    </w:p>
    <w:p w14:paraId="3DEC9009" w14:textId="59402784" w:rsidR="006778EC" w:rsidRDefault="00401163" w:rsidP="00814D26">
      <w:pPr>
        <w:spacing w:line="480" w:lineRule="auto"/>
        <w:rPr>
          <w:rFonts w:ascii="Times New Roman" w:hAnsi="Times New Roman" w:cs="Times New Roman"/>
          <w:sz w:val="24"/>
          <w:szCs w:val="24"/>
        </w:rPr>
      </w:pPr>
      <w:r>
        <w:rPr>
          <w:rFonts w:ascii="Times New Roman" w:hAnsi="Times New Roman" w:cs="Times New Roman"/>
          <w:sz w:val="24"/>
          <w:szCs w:val="24"/>
        </w:rPr>
        <w:t>Facet-Wrap 3 gradient choropleth maps here</w:t>
      </w:r>
    </w:p>
    <w:p w14:paraId="41796817" w14:textId="45388F3F" w:rsidR="006778EC" w:rsidRDefault="00F42664" w:rsidP="00814D26">
      <w:pPr>
        <w:spacing w:line="480" w:lineRule="auto"/>
        <w:rPr>
          <w:rFonts w:ascii="Times New Roman" w:hAnsi="Times New Roman" w:cs="Times New Roman"/>
          <w:sz w:val="24"/>
          <w:szCs w:val="24"/>
        </w:rPr>
      </w:pPr>
      <w:r>
        <w:rPr>
          <w:rFonts w:ascii="Times New Roman" w:hAnsi="Times New Roman" w:cs="Times New Roman"/>
          <w:sz w:val="24"/>
          <w:szCs w:val="24"/>
        </w:rPr>
        <w:t>FIGURE</w:t>
      </w:r>
      <w:r w:rsidR="00D540BD">
        <w:rPr>
          <w:rFonts w:ascii="Times New Roman" w:hAnsi="Times New Roman" w:cs="Times New Roman"/>
          <w:sz w:val="24"/>
          <w:szCs w:val="24"/>
        </w:rPr>
        <w:t xml:space="preserve"> 2. </w:t>
      </w:r>
      <w:r w:rsidR="00510406">
        <w:rPr>
          <w:rFonts w:ascii="Times New Roman" w:hAnsi="Times New Roman" w:cs="Times New Roman"/>
          <w:sz w:val="24"/>
          <w:szCs w:val="24"/>
        </w:rPr>
        <w:t>Hot</w:t>
      </w:r>
      <w:r w:rsidR="00523EE6">
        <w:rPr>
          <w:rFonts w:ascii="Times New Roman" w:hAnsi="Times New Roman" w:cs="Times New Roman"/>
          <w:sz w:val="24"/>
          <w:szCs w:val="24"/>
        </w:rPr>
        <w:t>spot Analy</w:t>
      </w:r>
      <w:r w:rsidR="00FD1D8F">
        <w:rPr>
          <w:rFonts w:ascii="Times New Roman" w:hAnsi="Times New Roman" w:cs="Times New Roman"/>
          <w:sz w:val="24"/>
          <w:szCs w:val="24"/>
        </w:rPr>
        <w:t>ses</w:t>
      </w:r>
      <w:r w:rsidR="00E05B53">
        <w:rPr>
          <w:rFonts w:ascii="Times New Roman" w:hAnsi="Times New Roman" w:cs="Times New Roman"/>
          <w:sz w:val="24"/>
          <w:szCs w:val="24"/>
        </w:rPr>
        <w:t xml:space="preserve"> Map</w:t>
      </w:r>
    </w:p>
    <w:p w14:paraId="7F430B7D" w14:textId="26FD6556" w:rsidR="00191DAB" w:rsidRDefault="004A6A6B" w:rsidP="00814D26">
      <w:pPr>
        <w:spacing w:line="480" w:lineRule="auto"/>
        <w:rPr>
          <w:rFonts w:ascii="Times New Roman" w:hAnsi="Times New Roman" w:cs="Times New Roman"/>
          <w:sz w:val="24"/>
          <w:szCs w:val="24"/>
        </w:rPr>
      </w:pPr>
      <w:r>
        <w:rPr>
          <w:rFonts w:ascii="Times New Roman" w:hAnsi="Times New Roman" w:cs="Times New Roman"/>
          <w:sz w:val="24"/>
          <w:szCs w:val="24"/>
        </w:rPr>
        <w:t>3 facet-wrap with significant hot/cold spots highlighted</w:t>
      </w:r>
    </w:p>
    <w:p w14:paraId="5D93F050" w14:textId="4A260FFB" w:rsidR="00F071E3" w:rsidRDefault="00F071E3" w:rsidP="00814D2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3. </w:t>
      </w:r>
      <w:proofErr w:type="spellStart"/>
      <w:r w:rsidR="009C2991" w:rsidRPr="009C2991">
        <w:rPr>
          <w:rFonts w:ascii="Times New Roman" w:hAnsi="Times New Roman" w:cs="Times New Roman"/>
          <w:sz w:val="24"/>
          <w:szCs w:val="24"/>
        </w:rPr>
        <w:t>Fruchterman</w:t>
      </w:r>
      <w:proofErr w:type="spellEnd"/>
      <w:r w:rsidR="009C2991" w:rsidRPr="009C2991">
        <w:rPr>
          <w:rFonts w:ascii="Times New Roman" w:hAnsi="Times New Roman" w:cs="Times New Roman"/>
          <w:sz w:val="24"/>
          <w:szCs w:val="24"/>
        </w:rPr>
        <w:t xml:space="preserve"> and Reingold</w:t>
      </w:r>
      <w:r w:rsidR="009C2991">
        <w:rPr>
          <w:rFonts w:ascii="Times New Roman" w:hAnsi="Times New Roman" w:cs="Times New Roman"/>
          <w:sz w:val="24"/>
          <w:szCs w:val="24"/>
        </w:rPr>
        <w:t xml:space="preserve"> Visualization of BRAPPA Migration Matrix</w:t>
      </w:r>
      <w:r w:rsidR="0044686C">
        <w:rPr>
          <w:rFonts w:ascii="Times New Roman" w:hAnsi="Times New Roman" w:cs="Times New Roman"/>
          <w:sz w:val="24"/>
          <w:szCs w:val="24"/>
        </w:rPr>
        <w:t xml:space="preserve"> </w:t>
      </w:r>
      <w:proofErr w:type="gramStart"/>
      <w:r w:rsidR="0044686C">
        <w:rPr>
          <w:rFonts w:ascii="Times New Roman" w:hAnsi="Times New Roman" w:cs="Times New Roman"/>
          <w:sz w:val="24"/>
          <w:szCs w:val="24"/>
        </w:rPr>
        <w:t>With</w:t>
      </w:r>
      <w:proofErr w:type="gramEnd"/>
      <w:r w:rsidR="0044686C">
        <w:rPr>
          <w:rFonts w:ascii="Times New Roman" w:hAnsi="Times New Roman" w:cs="Times New Roman"/>
          <w:sz w:val="24"/>
          <w:szCs w:val="24"/>
        </w:rPr>
        <w:t xml:space="preserve"> Region and Cluster Algorithm Colors: Maybe a Facet Wrap to show both. </w:t>
      </w:r>
    </w:p>
    <w:p w14:paraId="40CBD676" w14:textId="27974676" w:rsidR="00BB6901" w:rsidRDefault="00BB6901" w:rsidP="00814D26">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8. MRQAP </w:t>
      </w:r>
      <w:r w:rsidR="00F24C82">
        <w:rPr>
          <w:rFonts w:ascii="Times New Roman" w:hAnsi="Times New Roman" w:cs="Times New Roman"/>
          <w:sz w:val="24"/>
          <w:szCs w:val="24"/>
        </w:rPr>
        <w:t xml:space="preserve">Of County-level </w:t>
      </w:r>
      <w:proofErr w:type="spellStart"/>
      <w:r w:rsidR="00F24C82">
        <w:rPr>
          <w:rFonts w:ascii="Times New Roman" w:hAnsi="Times New Roman" w:cs="Times New Roman"/>
          <w:sz w:val="24"/>
          <w:szCs w:val="24"/>
        </w:rPr>
        <w:t>Charateristics</w:t>
      </w:r>
      <w:proofErr w:type="spellEnd"/>
      <w:r w:rsidR="00F24C82">
        <w:rPr>
          <w:rFonts w:ascii="Times New Roman" w:hAnsi="Times New Roman" w:cs="Times New Roman"/>
          <w:sz w:val="24"/>
          <w:szCs w:val="24"/>
        </w:rPr>
        <w:t xml:space="preserve"> Impact on Migration. </w:t>
      </w:r>
    </w:p>
    <w:p w14:paraId="7DA23056" w14:textId="3630315B" w:rsidR="005C4215" w:rsidRDefault="005C4215" w:rsidP="00814D26">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6597ACA2" w14:textId="230B5F12" w:rsidR="007B46BD" w:rsidRPr="006A2D83" w:rsidRDefault="007B46BD" w:rsidP="00814D26">
      <w:pPr>
        <w:spacing w:line="480" w:lineRule="auto"/>
        <w:rPr>
          <w:rFonts w:ascii="Times New Roman" w:hAnsi="Times New Roman" w:cs="Times New Roman"/>
          <w:sz w:val="24"/>
          <w:szCs w:val="24"/>
        </w:rPr>
      </w:pPr>
      <w:r>
        <w:rPr>
          <w:rFonts w:ascii="Times New Roman" w:hAnsi="Times New Roman" w:cs="Times New Roman"/>
          <w:sz w:val="24"/>
          <w:szCs w:val="24"/>
        </w:rPr>
        <w:t>CONCLUSION</w:t>
      </w:r>
    </w:p>
    <w:p w14:paraId="242F686F" w14:textId="77777777" w:rsidR="00814D26" w:rsidRPr="008B5152" w:rsidRDefault="00774C9C"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parisons between the BRAPPA and PPM2020 </w:t>
      </w:r>
      <w:r w:rsidR="00EB3EF2">
        <w:rPr>
          <w:rFonts w:ascii="Times New Roman" w:hAnsi="Times New Roman" w:cs="Times New Roman"/>
          <w:sz w:val="24"/>
          <w:szCs w:val="24"/>
        </w:rPr>
        <w:t xml:space="preserve">should reflect the results in chapter </w:t>
      </w:r>
      <w:r w:rsidR="00C81E18">
        <w:rPr>
          <w:rFonts w:ascii="Times New Roman" w:hAnsi="Times New Roman" w:cs="Times New Roman"/>
          <w:sz w:val="24"/>
          <w:szCs w:val="24"/>
        </w:rPr>
        <w:t>one: that</w:t>
      </w:r>
      <w:r w:rsidR="00CB646B">
        <w:rPr>
          <w:rFonts w:ascii="Times New Roman" w:hAnsi="Times New Roman" w:cs="Times New Roman"/>
          <w:sz w:val="24"/>
          <w:szCs w:val="24"/>
        </w:rPr>
        <w:t xml:space="preserve"> the BRAPPA is essentially a way to update a PPM for a particular </w:t>
      </w:r>
      <w:r w:rsidR="005C4215">
        <w:rPr>
          <w:rFonts w:ascii="Times New Roman" w:hAnsi="Times New Roman" w:cs="Times New Roman"/>
          <w:sz w:val="24"/>
          <w:szCs w:val="24"/>
        </w:rPr>
        <w:t>period</w:t>
      </w:r>
      <w:r w:rsidR="00CB646B">
        <w:rPr>
          <w:rFonts w:ascii="Times New Roman" w:hAnsi="Times New Roman" w:cs="Times New Roman"/>
          <w:sz w:val="24"/>
          <w:szCs w:val="24"/>
        </w:rPr>
        <w:t xml:space="preserve"> based on the</w:t>
      </w:r>
      <w:r w:rsidR="00487409">
        <w:rPr>
          <w:rFonts w:ascii="Times New Roman" w:hAnsi="Times New Roman" w:cs="Times New Roman"/>
          <w:sz w:val="24"/>
          <w:szCs w:val="24"/>
        </w:rPr>
        <w:t xml:space="preserve"> sources in the</w:t>
      </w:r>
      <w:r w:rsidR="00CB646B">
        <w:rPr>
          <w:rFonts w:ascii="Times New Roman" w:hAnsi="Times New Roman" w:cs="Times New Roman"/>
          <w:sz w:val="24"/>
          <w:szCs w:val="24"/>
        </w:rPr>
        <w:t xml:space="preserve"> administrative record</w:t>
      </w:r>
      <w:r w:rsidR="00487409">
        <w:rPr>
          <w:rFonts w:ascii="Times New Roman" w:hAnsi="Times New Roman" w:cs="Times New Roman"/>
          <w:sz w:val="24"/>
          <w:szCs w:val="24"/>
        </w:rPr>
        <w:t>.</w:t>
      </w:r>
      <w:r w:rsidR="00C81E18">
        <w:rPr>
          <w:rFonts w:ascii="Times New Roman" w:hAnsi="Times New Roman" w:cs="Times New Roman"/>
          <w:sz w:val="24"/>
          <w:szCs w:val="24"/>
        </w:rPr>
        <w:t xml:space="preserve"> We observed some of the characteristics of the migration matrix in the United States </w:t>
      </w:r>
      <w:r w:rsidR="00E96A0F">
        <w:rPr>
          <w:rFonts w:ascii="Times New Roman" w:hAnsi="Times New Roman" w:cs="Times New Roman"/>
          <w:sz w:val="24"/>
          <w:szCs w:val="24"/>
        </w:rPr>
        <w:t>and found unique insights from a network analysis approach</w:t>
      </w:r>
      <w:r w:rsidR="003100A2">
        <w:rPr>
          <w:rFonts w:ascii="Times New Roman" w:hAnsi="Times New Roman" w:cs="Times New Roman"/>
          <w:sz w:val="24"/>
          <w:szCs w:val="24"/>
        </w:rPr>
        <w:t xml:space="preserve">: we obtained estimates on </w:t>
      </w:r>
      <w:proofErr w:type="spellStart"/>
      <w:r w:rsidR="003100A2">
        <w:rPr>
          <w:rFonts w:ascii="Times New Roman" w:hAnsi="Times New Roman" w:cs="Times New Roman"/>
          <w:sz w:val="24"/>
          <w:szCs w:val="24"/>
        </w:rPr>
        <w:t>transitivisty</w:t>
      </w:r>
      <w:proofErr w:type="spellEnd"/>
      <w:r w:rsidR="003100A2">
        <w:rPr>
          <w:rFonts w:ascii="Times New Roman" w:hAnsi="Times New Roman" w:cs="Times New Roman"/>
          <w:sz w:val="24"/>
          <w:szCs w:val="24"/>
        </w:rPr>
        <w:t xml:space="preserve"> and identified clusters of counties that send many people to each other</w:t>
      </w:r>
      <w:r w:rsidR="006E159A">
        <w:rPr>
          <w:rFonts w:ascii="Times New Roman" w:hAnsi="Times New Roman" w:cs="Times New Roman"/>
          <w:sz w:val="24"/>
          <w:szCs w:val="24"/>
        </w:rPr>
        <w:t>. We identified the impact that having a higher gross domestic product has on county level migration.</w:t>
      </w:r>
      <w:r w:rsidR="00487409">
        <w:rPr>
          <w:rFonts w:ascii="Times New Roman" w:hAnsi="Times New Roman" w:cs="Times New Roman"/>
          <w:sz w:val="24"/>
          <w:szCs w:val="24"/>
        </w:rPr>
        <w:t xml:space="preserve"> This will lay a good foundation for a case study with no </w:t>
      </w:r>
      <w:r w:rsidR="00A1002E">
        <w:rPr>
          <w:rFonts w:ascii="Times New Roman" w:hAnsi="Times New Roman" w:cs="Times New Roman"/>
          <w:sz w:val="24"/>
          <w:szCs w:val="24"/>
        </w:rPr>
        <w:t xml:space="preserve">available comparisons, the migration matrix during hurricane Ian. </w:t>
      </w:r>
    </w:p>
    <w:p w14:paraId="7F7684AC" w14:textId="302A5B5F" w:rsidR="002E56E2" w:rsidRPr="00C038EF" w:rsidRDefault="002E56E2" w:rsidP="00C038EF">
      <w:pPr>
        <w:spacing w:line="480" w:lineRule="auto"/>
        <w:jc w:val="center"/>
        <w:rPr>
          <w:rFonts w:ascii="Times New Roman" w:hAnsi="Times New Roman"/>
          <w:sz w:val="24"/>
        </w:rPr>
      </w:pPr>
      <w:r w:rsidRPr="00C038EF">
        <w:rPr>
          <w:rFonts w:ascii="Times New Roman" w:hAnsi="Times New Roman"/>
          <w:sz w:val="24"/>
        </w:rPr>
        <w:t xml:space="preserve">Chapter III: </w:t>
      </w:r>
      <w:r w:rsidR="004A6218" w:rsidRPr="00C038EF">
        <w:rPr>
          <w:rFonts w:ascii="Times New Roman" w:hAnsi="Times New Roman"/>
          <w:sz w:val="24"/>
        </w:rPr>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2E691EDA"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w:t>
      </w:r>
      <w:r>
        <w:rPr>
          <w:rFonts w:ascii="Times New Roman" w:hAnsi="Times New Roman" w:cs="Times New Roman"/>
          <w:sz w:val="24"/>
          <w:szCs w:val="24"/>
        </w:rPr>
        <w:lastRenderedPageBreak/>
        <w:t xml:space="preserve">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w:t>
      </w:r>
      <w:r w:rsidR="008368CC" w:rsidRPr="006A2D83">
        <w:rPr>
          <w:rFonts w:ascii="Times New Roman" w:hAnsi="Times New Roman" w:cs="Times New Roman"/>
          <w:sz w:val="24"/>
          <w:szCs w:val="24"/>
        </w:rPr>
        <w:t xml:space="preserve">simultaneously while </w:t>
      </w:r>
      <w:r w:rsidR="00050510" w:rsidRPr="006A2D83">
        <w:rPr>
          <w:rFonts w:ascii="Times New Roman" w:hAnsi="Times New Roman" w:cs="Times New Roman"/>
          <w:sz w:val="24"/>
          <w:szCs w:val="24"/>
        </w:rPr>
        <w:t>considering</w:t>
      </w:r>
      <w:r w:rsidR="008368CC" w:rsidRPr="006A2D83">
        <w:rPr>
          <w:rFonts w:ascii="Times New Roman" w:hAnsi="Times New Roman" w:cs="Times New Roman"/>
          <w:sz w:val="24"/>
          <w:szCs w:val="24"/>
        </w:rPr>
        <w:t xml:space="preserve"> the </w:t>
      </w:r>
      <w:r w:rsidR="006A2D83" w:rsidRPr="006A2D83">
        <w:rPr>
          <w:rFonts w:ascii="Times New Roman" w:hAnsi="Times New Roman" w:cs="Times New Roman"/>
          <w:sz w:val="24"/>
          <w:szCs w:val="24"/>
        </w:rPr>
        <w:t>continuous nature of</w:t>
      </w:r>
      <w:r>
        <w:rPr>
          <w:rFonts w:ascii="Times New Roman" w:hAnsi="Times New Roman" w:cs="Times New Roman"/>
          <w:sz w:val="24"/>
          <w:szCs w:val="24"/>
        </w:rPr>
        <w:t xml:space="preserve"> time</w:t>
      </w:r>
      <w:r w:rsidR="008368CC" w:rsidRPr="006A2D83">
        <w:rPr>
          <w:rFonts w:ascii="Times New Roman" w:hAnsi="Times New Roman" w:cs="Times New Roman"/>
          <w:sz w:val="24"/>
          <w:szCs w:val="24"/>
        </w:rPr>
        <w:t>, like an E</w:t>
      </w:r>
      <w:r w:rsidR="006A2D83" w:rsidRPr="006A2D83">
        <w:rPr>
          <w:rFonts w:ascii="Times New Roman" w:hAnsi="Times New Roman" w:cs="Times New Roman"/>
          <w:sz w:val="24"/>
          <w:szCs w:val="24"/>
        </w:rPr>
        <w:t xml:space="preserve">xponential </w:t>
      </w:r>
      <w:r w:rsidR="008368CC" w:rsidRPr="006A2D83">
        <w:rPr>
          <w:rFonts w:ascii="Times New Roman" w:hAnsi="Times New Roman" w:cs="Times New Roman"/>
          <w:sz w:val="24"/>
          <w:szCs w:val="24"/>
        </w:rPr>
        <w:t>R</w:t>
      </w:r>
      <w:r w:rsidR="006A2D83" w:rsidRPr="006A2D83">
        <w:rPr>
          <w:rFonts w:ascii="Times New Roman" w:hAnsi="Times New Roman" w:cs="Times New Roman"/>
          <w:sz w:val="24"/>
          <w:szCs w:val="24"/>
        </w:rPr>
        <w:t xml:space="preserve">andom </w:t>
      </w:r>
      <w:r w:rsidR="008368CC" w:rsidRPr="006A2D83">
        <w:rPr>
          <w:rFonts w:ascii="Times New Roman" w:hAnsi="Times New Roman" w:cs="Times New Roman"/>
          <w:sz w:val="24"/>
          <w:szCs w:val="24"/>
        </w:rPr>
        <w:t>G</w:t>
      </w:r>
      <w:r w:rsidR="006A2D83" w:rsidRPr="006A2D83">
        <w:rPr>
          <w:rFonts w:ascii="Times New Roman" w:hAnsi="Times New Roman" w:cs="Times New Roman"/>
          <w:sz w:val="24"/>
          <w:szCs w:val="24"/>
        </w:rPr>
        <w:t xml:space="preserve">raph </w:t>
      </w:r>
      <w:r w:rsidR="008368CC" w:rsidRPr="006A2D83">
        <w:rPr>
          <w:rFonts w:ascii="Times New Roman" w:hAnsi="Times New Roman" w:cs="Times New Roman"/>
          <w:sz w:val="24"/>
          <w:szCs w:val="24"/>
        </w:rPr>
        <w:t>M</w:t>
      </w:r>
      <w:r w:rsidR="006A2D83" w:rsidRPr="006A2D83">
        <w:rPr>
          <w:rFonts w:ascii="Times New Roman" w:hAnsi="Times New Roman" w:cs="Times New Roman"/>
          <w:sz w:val="24"/>
          <w:szCs w:val="24"/>
        </w:rPr>
        <w:t>odel (ERGM).</w:t>
      </w:r>
      <w:r>
        <w:rPr>
          <w:rFonts w:ascii="Times New Roman" w:hAnsi="Times New Roman" w:cs="Times New Roman"/>
          <w:sz w:val="24"/>
          <w:szCs w:val="24"/>
        </w:rPr>
        <w:t xml:space="preserve"> </w:t>
      </w:r>
    </w:p>
    <w:p w14:paraId="7B4DC02B" w14:textId="7D3C638E" w:rsidR="003D0984" w:rsidRDefault="006A2D83" w:rsidP="006A2D83">
      <w:pPr>
        <w:spacing w:line="480" w:lineRule="auto"/>
        <w:rPr>
          <w:rFonts w:ascii="Times New Roman" w:hAnsi="Times New Roman" w:cs="Times New Roman"/>
          <w:i/>
          <w:iCs/>
          <w:sz w:val="24"/>
          <w:szCs w:val="24"/>
        </w:rPr>
      </w:pPr>
      <w:r w:rsidRPr="006A2D83">
        <w:rPr>
          <w:rFonts w:ascii="Times New Roman" w:hAnsi="Times New Roman" w:cs="Times New Roman"/>
          <w:i/>
          <w:iCs/>
          <w:sz w:val="24"/>
          <w:szCs w:val="24"/>
        </w:rPr>
        <w:t>ERGMs in Migration</w:t>
      </w:r>
    </w:p>
    <w:p w14:paraId="4E398797" w14:textId="77777777" w:rsidR="002E1969" w:rsidRDefault="006A2D83" w:rsidP="005234AB">
      <w:pPr>
        <w:spacing w:line="480" w:lineRule="auto"/>
        <w:ind w:firstLine="720"/>
        <w:rPr>
          <w:rFonts w:ascii="Times New Roman" w:hAnsi="Times New Roman" w:cs="Times New Roman"/>
          <w:sz w:val="24"/>
          <w:szCs w:val="24"/>
        </w:rPr>
      </w:pPr>
      <w:r w:rsidRPr="006A2D83">
        <w:rPr>
          <w:rFonts w:ascii="Times New Roman" w:hAnsi="Times New Roman" w:cs="Times New Roman"/>
          <w:sz w:val="24"/>
          <w:szCs w:val="24"/>
        </w:rPr>
        <w:t>ERGM</w:t>
      </w:r>
      <w:r w:rsidR="00343C7E">
        <w:rPr>
          <w:rFonts w:ascii="Times New Roman" w:hAnsi="Times New Roman" w:cs="Times New Roman"/>
          <w:sz w:val="24"/>
          <w:szCs w:val="24"/>
        </w:rPr>
        <w:t>s</w:t>
      </w:r>
      <w:r w:rsidRPr="006A2D83">
        <w:rPr>
          <w:rFonts w:ascii="Times New Roman" w:hAnsi="Times New Roman" w:cs="Times New Roman"/>
          <w:sz w:val="24"/>
          <w:szCs w:val="24"/>
        </w:rPr>
        <w:t xml:space="preserve"> present partial derivative coefficients, just like a</w:t>
      </w:r>
      <w:r w:rsidR="00343C7E">
        <w:rPr>
          <w:rFonts w:ascii="Times New Roman" w:hAnsi="Times New Roman" w:cs="Times New Roman"/>
          <w:sz w:val="24"/>
          <w:szCs w:val="24"/>
        </w:rPr>
        <w:t>n</w:t>
      </w:r>
      <w:r w:rsidRPr="006A2D83">
        <w:rPr>
          <w:rFonts w:ascii="Times New Roman" w:hAnsi="Times New Roman" w:cs="Times New Roman"/>
          <w:sz w:val="24"/>
          <w:szCs w:val="24"/>
        </w:rPr>
        <w:t xml:space="preserve"> ordinary linear regression.</w:t>
      </w:r>
      <w:r w:rsidR="005234AB">
        <w:rPr>
          <w:rFonts w:ascii="Times New Roman" w:hAnsi="Times New Roman" w:cs="Times New Roman"/>
          <w:sz w:val="24"/>
          <w:szCs w:val="24"/>
        </w:rPr>
        <w:t xml:space="preserve"> I include measure of county-level GDP, racial proportions, spatial distance</w:t>
      </w:r>
      <w:r w:rsidR="00FB2F1E">
        <w:rPr>
          <w:rFonts w:ascii="Times New Roman" w:hAnsi="Times New Roman" w:cs="Times New Roman"/>
          <w:sz w:val="24"/>
          <w:szCs w:val="24"/>
        </w:rPr>
        <w:t xml:space="preserve"> from </w:t>
      </w:r>
      <w:proofErr w:type="gramStart"/>
      <w:r w:rsidR="00FB2F1E">
        <w:rPr>
          <w:rFonts w:ascii="Times New Roman" w:hAnsi="Times New Roman" w:cs="Times New Roman"/>
          <w:sz w:val="24"/>
          <w:szCs w:val="24"/>
        </w:rPr>
        <w:t xml:space="preserve">centroids,  </w:t>
      </w:r>
      <w:r w:rsidR="00970C17">
        <w:rPr>
          <w:rFonts w:ascii="Times New Roman" w:hAnsi="Times New Roman" w:cs="Times New Roman"/>
          <w:sz w:val="24"/>
          <w:szCs w:val="24"/>
        </w:rPr>
        <w:t>*</w:t>
      </w:r>
      <w:proofErr w:type="gramEnd"/>
      <w:r w:rsidR="00970C17">
        <w:rPr>
          <w:rFonts w:ascii="Times New Roman" w:hAnsi="Times New Roman" w:cs="Times New Roman"/>
          <w:sz w:val="24"/>
          <w:szCs w:val="24"/>
        </w:rPr>
        <w:t>** NEEDS FLESHING OUT WHEN KNOW</w:t>
      </w:r>
      <w:r w:rsidR="000A7606">
        <w:rPr>
          <w:rFonts w:ascii="Times New Roman" w:hAnsi="Times New Roman" w:cs="Times New Roman"/>
          <w:sz w:val="24"/>
          <w:szCs w:val="24"/>
        </w:rPr>
        <w:t xml:space="preserve"> WHAT IS COMPUTATIONALLY POSSIBLE</w:t>
      </w:r>
    </w:p>
    <w:p w14:paraId="54533593" w14:textId="0A4E644C" w:rsidR="003D0984" w:rsidRDefault="003D0984" w:rsidP="00343C7E">
      <w:pPr>
        <w:spacing w:line="480" w:lineRule="auto"/>
        <w:ind w:firstLine="720"/>
        <w:rPr>
          <w:rFonts w:ascii="Times New Roman" w:hAnsi="Times New Roman" w:cs="Times New Roman"/>
          <w:sz w:val="24"/>
          <w:szCs w:val="24"/>
        </w:rPr>
      </w:pPr>
      <w:r>
        <w:rPr>
          <w:rFonts w:ascii="Times New Roman" w:hAnsi="Times New Roman" w:cs="Times New Roman"/>
          <w:sz w:val="24"/>
          <w:szCs w:val="24"/>
        </w:rPr>
        <w:t>Similarly to MRQAPS, ERGMs are not often used to measure migration. T</w:t>
      </w:r>
      <w:r w:rsidR="005C086D">
        <w:rPr>
          <w:rFonts w:ascii="Times New Roman" w:hAnsi="Times New Roman" w:cs="Times New Roman"/>
          <w:sz w:val="24"/>
          <w:szCs w:val="24"/>
        </w:rPr>
        <w:t xml:space="preserve">hough some examples do exist </w:t>
      </w:r>
      <w:r w:rsidR="005C086D">
        <w:rPr>
          <w:rFonts w:ascii="Times New Roman" w:hAnsi="Times New Roman" w:cs="Times New Roman"/>
          <w:sz w:val="24"/>
          <w:szCs w:val="24"/>
        </w:rPr>
        <w:fldChar w:fldCharType="begin"/>
      </w:r>
      <w:r w:rsidR="005C086D">
        <w:rPr>
          <w:rFonts w:ascii="Times New Roman" w:hAnsi="Times New Roman" w:cs="Times New Roman"/>
          <w:sz w:val="24"/>
          <w:szCs w:val="24"/>
        </w:rPr>
        <w:instrText xml:space="preserve"> ADDIN ZOTERO_ITEM CSL_CITATION {"citationID":"qM4Va0br","properties":{"formattedCitation":"(Windzio 2018)","plainCitation":"(Windzio 2018)","noteIndex":0},"citationItems":[{"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5C086D">
        <w:rPr>
          <w:rFonts w:ascii="Times New Roman" w:hAnsi="Times New Roman" w:cs="Times New Roman"/>
          <w:sz w:val="24"/>
          <w:szCs w:val="24"/>
        </w:rPr>
        <w:fldChar w:fldCharType="separate"/>
      </w:r>
      <w:r w:rsidR="005C086D" w:rsidRPr="005C086D">
        <w:rPr>
          <w:rFonts w:ascii="Times New Roman" w:hAnsi="Times New Roman" w:cs="Times New Roman"/>
          <w:sz w:val="24"/>
        </w:rPr>
        <w:t>(</w:t>
      </w:r>
      <w:proofErr w:type="spellStart"/>
      <w:r w:rsidR="005C086D" w:rsidRPr="005C086D">
        <w:rPr>
          <w:rFonts w:ascii="Times New Roman" w:hAnsi="Times New Roman" w:cs="Times New Roman"/>
          <w:sz w:val="24"/>
        </w:rPr>
        <w:t>Windzio</w:t>
      </w:r>
      <w:proofErr w:type="spellEnd"/>
      <w:r w:rsidR="005C086D" w:rsidRPr="005C086D">
        <w:rPr>
          <w:rFonts w:ascii="Times New Roman" w:hAnsi="Times New Roman" w:cs="Times New Roman"/>
          <w:sz w:val="24"/>
        </w:rPr>
        <w:t xml:space="preserve"> 2018)</w:t>
      </w:r>
      <w:r w:rsidR="005C086D">
        <w:rPr>
          <w:rFonts w:ascii="Times New Roman" w:hAnsi="Times New Roman" w:cs="Times New Roman"/>
          <w:sz w:val="24"/>
          <w:szCs w:val="24"/>
        </w:rPr>
        <w:fldChar w:fldCharType="end"/>
      </w:r>
      <w:r w:rsidR="005C086D">
        <w:rPr>
          <w:rFonts w:ascii="Times New Roman" w:hAnsi="Times New Roman" w:cs="Times New Roman"/>
          <w:sz w:val="24"/>
          <w:szCs w:val="24"/>
        </w:rPr>
        <w:t xml:space="preserve">, they are often used at a country-level where the number of </w:t>
      </w:r>
      <w:r w:rsidR="00266473">
        <w:rPr>
          <w:rFonts w:ascii="Times New Roman" w:hAnsi="Times New Roman" w:cs="Times New Roman"/>
          <w:sz w:val="24"/>
          <w:szCs w:val="24"/>
        </w:rPr>
        <w:t xml:space="preserve">nodes is just under 250. ERGMs are computationally intensive and modeling an ERGM with thousands of nodes is a careful balance of </w:t>
      </w:r>
      <w:r w:rsidR="009C4E26">
        <w:rPr>
          <w:rFonts w:ascii="Times New Roman" w:hAnsi="Times New Roman" w:cs="Times New Roman"/>
          <w:sz w:val="24"/>
          <w:szCs w:val="24"/>
        </w:rPr>
        <w:t xml:space="preserve">only </w:t>
      </w:r>
      <w:r w:rsidR="00050510">
        <w:rPr>
          <w:rFonts w:ascii="Times New Roman" w:hAnsi="Times New Roman" w:cs="Times New Roman"/>
          <w:sz w:val="24"/>
          <w:szCs w:val="24"/>
        </w:rPr>
        <w:t>including theoretically relevant terms</w:t>
      </w:r>
      <w:r w:rsidR="009C4E26">
        <w:rPr>
          <w:rFonts w:ascii="Times New Roman" w:hAnsi="Times New Roman" w:cs="Times New Roman"/>
          <w:sz w:val="24"/>
          <w:szCs w:val="24"/>
        </w:rPr>
        <w:t xml:space="preserve">, avoiding adding too many terms to feasible compute, and </w:t>
      </w:r>
      <w:r w:rsidR="00050510">
        <w:rPr>
          <w:rFonts w:ascii="Times New Roman" w:hAnsi="Times New Roman" w:cs="Times New Roman"/>
          <w:sz w:val="24"/>
          <w:szCs w:val="24"/>
        </w:rPr>
        <w:t xml:space="preserve">avoiding terms that </w:t>
      </w:r>
      <w:r w:rsidR="00472EFF">
        <w:rPr>
          <w:rFonts w:ascii="Times New Roman" w:hAnsi="Times New Roman" w:cs="Times New Roman"/>
          <w:sz w:val="24"/>
          <w:szCs w:val="24"/>
        </w:rPr>
        <w:t>will bring the parameter space to correspond with nearly degenerate distributions</w:t>
      </w:r>
      <w:r w:rsidR="00050510">
        <w:rPr>
          <w:rFonts w:ascii="Times New Roman" w:hAnsi="Times New Roman" w:cs="Times New Roman"/>
          <w:sz w:val="24"/>
          <w:szCs w:val="24"/>
        </w:rPr>
        <w:t>, where the probability is heaped up to only a couple of terms</w:t>
      </w:r>
      <w:r w:rsidR="00AE2A14">
        <w:rPr>
          <w:rFonts w:ascii="Times New Roman" w:hAnsi="Times New Roman" w:cs="Times New Roman"/>
          <w:sz w:val="24"/>
          <w:szCs w:val="24"/>
        </w:rPr>
        <w:t xml:space="preserve"> and poorly fit the empirical data </w:t>
      </w:r>
      <w:r w:rsidR="00AE2A14">
        <w:rPr>
          <w:rFonts w:ascii="Times New Roman" w:hAnsi="Times New Roman" w:cs="Times New Roman"/>
          <w:sz w:val="24"/>
          <w:szCs w:val="24"/>
        </w:rPr>
        <w:fldChar w:fldCharType="begin"/>
      </w:r>
      <w:r w:rsidR="00AE2A14">
        <w:rPr>
          <w:rFonts w:ascii="Times New Roman" w:hAnsi="Times New Roman" w:cs="Times New Roman"/>
          <w:sz w:val="24"/>
          <w:szCs w:val="24"/>
        </w:rPr>
        <w:instrText xml:space="preserve"> ADDIN ZOTERO_ITEM CSL_CITATION {"citationID":"UN7a3w11","properties":{"formattedCitation":"(Snijders et al. 2006)","plainCitation":"(Snijders et al. 2006)","noteIndex":0},"citationItems":[{"id":1559,"uris":["http://zotero.org/users/6152647/items/UZ7HN8JC"],"itemData":{"id":1559,"type":"article-journal","abstract":"The most promising class of statistical models for expressing structural properties of social networks observed at one moment in time is the class of exponential random graph models (ERGMs), also known as p* models. The strong point of these models is that they can represent a variety of structural tendencies, such as transitivity, that define complicated dependence patterns not easily modeled by more basic probability models. Recently, Markov chain Monte Carlo (MCMC) algorithms have been developed that produce approximate maximum likelihood estimators. Applying these models in their traditional specification to observed network data often has led to problems, however, which can be traced back to the fact that important parts of the parameter space correspond to nearly degenerate distributions, which may lead to convergence problems of estimation algorithms, and a poor fit to empirical data. This paper proposes new specifications of exponential random graph models. These specifications represent structural properties such as transitivity and heterogeneity of degrees by more complicated graph statistics than the traditional star and triangle counts. Three kinds of statistics are proposed: geometrically weighted degree distributions, alternating k-triangles, and alternating independent two-paths. Examples are presented both of modeling graphs and digraphs, in which the new specifications lead to much better results than the earlier existing specifications of the ERGM. It is concluded that the new specifications increase the range and applicability of the ERGM as a tool for the statistical analysis of social networks.","container-title":"Sociological Methodology","DOI":"10.1111/j.1467-9531.2006.00176.x","ISSN":"1467-9531","issue":"1","language":"en","note":"_eprint: https://onlinelibrary.wiley.com/doi/pdf/10.1111/j.1467-9531.2006.00176.x","page":"99-153","source":"Wiley Online Library","title":"New Specifications for Exponential Random Graph Models","URL":"https://onlinelibrary.wiley.com/doi/abs/10.1111/j.1467-9531.2006.00176.x","volume":"36","author":[{"family":"Snijders","given":"Tom A. B."},{"family":"Pattison","given":"Philippa E."},{"family":"Robins","given":"Garry L."},{"family":"Handcock","given":"Mark S."}],"accessed":{"date-parts":[["2025",10,8]]},"issued":{"date-parts":[["2006"]]}}}],"schema":"https://github.com/citation-style-language/schema/raw/master/csl-citation.json"} </w:instrText>
      </w:r>
      <w:r w:rsidR="00AE2A14">
        <w:rPr>
          <w:rFonts w:ascii="Times New Roman" w:hAnsi="Times New Roman" w:cs="Times New Roman"/>
          <w:sz w:val="24"/>
          <w:szCs w:val="24"/>
        </w:rPr>
        <w:fldChar w:fldCharType="separate"/>
      </w:r>
      <w:r w:rsidR="00AE2A14" w:rsidRPr="00AE2A14">
        <w:rPr>
          <w:rFonts w:ascii="Times New Roman" w:hAnsi="Times New Roman" w:cs="Times New Roman"/>
          <w:sz w:val="24"/>
        </w:rPr>
        <w:t>(Snijders et al. 2006)</w:t>
      </w:r>
      <w:r w:rsidR="00AE2A14">
        <w:rPr>
          <w:rFonts w:ascii="Times New Roman" w:hAnsi="Times New Roman" w:cs="Times New Roman"/>
          <w:sz w:val="24"/>
          <w:szCs w:val="24"/>
        </w:rPr>
        <w:fldChar w:fldCharType="end"/>
      </w:r>
      <w:r w:rsidR="00050510">
        <w:rPr>
          <w:rFonts w:ascii="Times New Roman" w:hAnsi="Times New Roman" w:cs="Times New Roman"/>
          <w:sz w:val="24"/>
          <w:szCs w:val="24"/>
        </w:rPr>
        <w:t xml:space="preserve">. </w:t>
      </w:r>
    </w:p>
    <w:p w14:paraId="04640491" w14:textId="5D55050B" w:rsidR="000A4392" w:rsidRPr="006A2D83" w:rsidRDefault="000B420D" w:rsidP="003945AB">
      <w:pPr>
        <w:spacing w:line="480" w:lineRule="auto"/>
        <w:ind w:firstLine="720"/>
        <w:rPr>
          <w:rFonts w:ascii="Times New Roman" w:hAnsi="Times New Roman" w:cs="Times New Roman"/>
          <w:sz w:val="24"/>
          <w:szCs w:val="24"/>
        </w:rPr>
      </w:pPr>
      <w:r w:rsidRPr="000B420D">
        <w:rPr>
          <w:rFonts w:ascii="Times New Roman" w:hAnsi="Times New Roman" w:cs="Times New Roman"/>
          <w:sz w:val="24"/>
          <w:szCs w:val="24"/>
        </w:rPr>
        <w:lastRenderedPageBreak/>
        <w:t>Memory is the tendency for past migration patterns to continue in the present</w:t>
      </w:r>
      <w:r w:rsidR="008600B5">
        <w:rPr>
          <w:rFonts w:ascii="Times New Roman" w:hAnsi="Times New Roman" w:cs="Times New Roman"/>
          <w:sz w:val="24"/>
          <w:szCs w:val="24"/>
        </w:rPr>
        <w:t>.</w:t>
      </w:r>
      <w:r w:rsidR="001E7C0D">
        <w:rPr>
          <w:rFonts w:ascii="Times New Roman" w:hAnsi="Times New Roman" w:cs="Times New Roman"/>
          <w:sz w:val="24"/>
          <w:szCs w:val="24"/>
        </w:rPr>
        <w:t xml:space="preserve"> </w:t>
      </w:r>
      <w:r w:rsidRPr="000B420D">
        <w:rPr>
          <w:rFonts w:ascii="Times New Roman" w:hAnsi="Times New Roman" w:cs="Times New Roman"/>
          <w:sz w:val="24"/>
          <w:szCs w:val="24"/>
        </w:rPr>
        <w:t xml:space="preserve"> </w:t>
      </w:r>
      <w:r w:rsidR="008600B5">
        <w:rPr>
          <w:rFonts w:ascii="Times New Roman" w:hAnsi="Times New Roman" w:cs="Times New Roman"/>
          <w:sz w:val="24"/>
          <w:szCs w:val="24"/>
        </w:rPr>
        <w:t>Lagged variables are</w:t>
      </w:r>
      <w:r w:rsidRPr="000B420D">
        <w:rPr>
          <w:rFonts w:ascii="Times New Roman" w:hAnsi="Times New Roman" w:cs="Times New Roman"/>
          <w:sz w:val="24"/>
          <w:szCs w:val="24"/>
        </w:rPr>
        <w:t xml:space="preserve"> generally an important part of any time series modeling and</w:t>
      </w:r>
      <w:r w:rsidR="008600B5">
        <w:rPr>
          <w:rFonts w:ascii="Times New Roman" w:hAnsi="Times New Roman" w:cs="Times New Roman"/>
          <w:sz w:val="24"/>
          <w:szCs w:val="24"/>
        </w:rPr>
        <w:t xml:space="preserve"> the justification for including lagged variables in the model</w:t>
      </w:r>
      <w:r w:rsidRPr="000B420D">
        <w:rPr>
          <w:rFonts w:ascii="Times New Roman" w:hAnsi="Times New Roman" w:cs="Times New Roman"/>
          <w:sz w:val="24"/>
          <w:szCs w:val="24"/>
        </w:rPr>
        <w:t xml:space="preserve"> is most clearly identified under cumulative causation theory</w:t>
      </w:r>
      <w:r w:rsidR="008600B5">
        <w:rPr>
          <w:rFonts w:ascii="Times New Roman" w:hAnsi="Times New Roman" w:cs="Times New Roman"/>
          <w:sz w:val="24"/>
          <w:szCs w:val="24"/>
        </w:rPr>
        <w:t xml:space="preserve">, where past migration streams </w:t>
      </w:r>
      <w:r w:rsidR="003822C1">
        <w:rPr>
          <w:rFonts w:ascii="Times New Roman" w:hAnsi="Times New Roman" w:cs="Times New Roman"/>
          <w:sz w:val="24"/>
          <w:szCs w:val="24"/>
        </w:rPr>
        <w:t>form the connections and resources for future migration</w:t>
      </w:r>
      <w:r w:rsidRPr="000B420D">
        <w:rPr>
          <w:rFonts w:ascii="Times New Roman" w:hAnsi="Times New Roman" w:cs="Times New Roman"/>
          <w:sz w:val="24"/>
          <w:szCs w:val="24"/>
        </w:rPr>
        <w:t xml:space="preserve"> </w:t>
      </w:r>
      <w:r w:rsidRPr="000B420D">
        <w:rPr>
          <w:rFonts w:ascii="Times New Roman" w:hAnsi="Times New Roman" w:cs="Times New Roman"/>
          <w:sz w:val="24"/>
          <w:szCs w:val="24"/>
        </w:rPr>
        <w:fldChar w:fldCharType="begin"/>
      </w:r>
      <w:r w:rsidRPr="000B420D">
        <w:rPr>
          <w:rFonts w:ascii="Times New Roman" w:hAnsi="Times New Roman" w:cs="Times New Roman"/>
          <w:sz w:val="24"/>
          <w:szCs w:val="24"/>
        </w:rPr>
        <w:instrText xml:space="preserve"> ADDIN ZOTERO_ITEM CSL_CITATION {"citationID":"Ijpmen45","properties":{"formattedCitation":"(Bachmeier 2013; Massey 1990)","plainCitation":"(Bachmeier 2013; Massey 1990)","noteIndex":0},"citationItems":[{"id":1173,"uris":["http://zotero.org/users/6152647/items/ZWRNTRHJ"],"itemData":{"id":1173,"type":"article-journal","abstract":"This article applies the tenets of Massey's (1999) cumulative causation theory of migration to explain variation in aggregate patterns of Mexican migration to U.S. metropolitan destinations during the late 1990s. Analogous to sending contexts, results suggest that the dynamics of migration vary substantially with the maturity of the Mexican settlement community within destinations (approximated here using characteristics of the resident Mexican-origin population and distance from the Mexican border). The rate of immigration between 1995 and 2000 was determined overwhelmingly by the rate a decade earlier, but the extent to which this was the case depended significantly on the level of destination settlement maturity. The immigration rate into newly emerging destinations was governed to a greater extent by pull factors in the local labor and housing market (e.g., unemployment and cost of living) than in more established destinations where the rate of immigration varied largely independently of such factors. Settlement maturity played a more direct role in explaining variation in the demographic composition of new immigration flows, and was inversely related to the percentage of adult inflows comprising unaccompanied males. The results are consistent with the hypothesis recently advanced by Light (2006), asserting that migratory shifts away from traditional destinations beginning in the late 1990s were driven, at least in part, by saturation of labor and housing markets resulting from network-driven migration. Implications of the findings for related avenues of research are discussed.","container-title":"Social Forces","ISSN":"0037-7732","issue":"4","note":"publisher: Oxford University Press","page":"1293-1317","source":"JSTOR","title":"Cumulative Causation, Coethnic Settlement Maturity and Mexican Immigration to U.S. Metropolitan Areas, 1995-2000","URL":"https://www.jstor.org/stable/43287501","volume":"91","author":[{"family":"Bachmeier","given":"James D."}],"accessed":{"date-parts":[["2024",5,9]]},"issued":{"date-parts":[["2013"]]}}},{"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0B420D">
        <w:rPr>
          <w:rFonts w:ascii="Times New Roman" w:hAnsi="Times New Roman" w:cs="Times New Roman"/>
          <w:sz w:val="24"/>
          <w:szCs w:val="24"/>
        </w:rPr>
        <w:fldChar w:fldCharType="separate"/>
      </w:r>
      <w:r w:rsidRPr="000B420D">
        <w:rPr>
          <w:rFonts w:ascii="Times New Roman" w:hAnsi="Times New Roman" w:cs="Times New Roman"/>
          <w:sz w:val="24"/>
          <w:szCs w:val="24"/>
        </w:rPr>
        <w:t>(Bachmeier 2013; Massey 1990)</w:t>
      </w:r>
      <w:r w:rsidRPr="000B420D">
        <w:rPr>
          <w:rFonts w:ascii="Times New Roman" w:hAnsi="Times New Roman" w:cs="Times New Roman"/>
          <w:sz w:val="24"/>
          <w:szCs w:val="24"/>
        </w:rPr>
        <w:fldChar w:fldCharType="end"/>
      </w:r>
      <w:r w:rsidRPr="000B420D">
        <w:rPr>
          <w:rFonts w:ascii="Times New Roman" w:hAnsi="Times New Roman" w:cs="Times New Roman"/>
          <w:sz w:val="24"/>
          <w:szCs w:val="24"/>
        </w:rPr>
        <w:t>.</w:t>
      </w:r>
      <w:r w:rsidR="003822C1">
        <w:rPr>
          <w:rFonts w:ascii="Times New Roman" w:hAnsi="Times New Roman" w:cs="Times New Roman"/>
          <w:sz w:val="24"/>
          <w:szCs w:val="24"/>
        </w:rPr>
        <w:t xml:space="preserve"> There is a notable </w:t>
      </w:r>
      <w:r w:rsidR="00146703">
        <w:rPr>
          <w:rFonts w:ascii="Times New Roman" w:hAnsi="Times New Roman" w:cs="Times New Roman"/>
          <w:sz w:val="24"/>
          <w:szCs w:val="24"/>
        </w:rPr>
        <w:t>caveat</w:t>
      </w:r>
      <w:r w:rsidR="00C055BF">
        <w:rPr>
          <w:rFonts w:ascii="Times New Roman" w:hAnsi="Times New Roman" w:cs="Times New Roman"/>
          <w:sz w:val="24"/>
          <w:szCs w:val="24"/>
        </w:rPr>
        <w:t xml:space="preserve"> </w:t>
      </w:r>
      <w:r w:rsidR="00146703">
        <w:rPr>
          <w:rFonts w:ascii="Times New Roman" w:hAnsi="Times New Roman" w:cs="Times New Roman"/>
          <w:sz w:val="24"/>
          <w:szCs w:val="24"/>
        </w:rPr>
        <w:t xml:space="preserve">to cumulative causation that we should see in a migration matrix, cumulative causation seems to apply best to rural, medium-sized locations </w:t>
      </w:r>
      <w:r w:rsidR="00146703">
        <w:rPr>
          <w:rFonts w:ascii="Times New Roman" w:hAnsi="Times New Roman" w:cs="Times New Roman"/>
          <w:sz w:val="24"/>
          <w:szCs w:val="24"/>
        </w:rPr>
        <w:fldChar w:fldCharType="begin"/>
      </w:r>
      <w:r w:rsidR="00146703">
        <w:rPr>
          <w:rFonts w:ascii="Times New Roman" w:hAnsi="Times New Roman" w:cs="Times New Roman"/>
          <w:sz w:val="24"/>
          <w:szCs w:val="24"/>
        </w:rPr>
        <w:instrText xml:space="preserve"> ADDIN ZOTERO_ITEM CSL_CITATION {"citationID":"t5el5fzS","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sidR="00146703">
        <w:rPr>
          <w:rFonts w:ascii="Times New Roman" w:hAnsi="Times New Roman" w:cs="Times New Roman"/>
          <w:sz w:val="24"/>
          <w:szCs w:val="24"/>
        </w:rPr>
        <w:fldChar w:fldCharType="separate"/>
      </w:r>
      <w:r w:rsidR="00146703" w:rsidRPr="00146703">
        <w:rPr>
          <w:rFonts w:ascii="Times New Roman" w:hAnsi="Times New Roman" w:cs="Times New Roman"/>
          <w:sz w:val="24"/>
        </w:rPr>
        <w:t>(Fussell and Massey 2004)</w:t>
      </w:r>
      <w:r w:rsidR="00146703">
        <w:rPr>
          <w:rFonts w:ascii="Times New Roman" w:hAnsi="Times New Roman" w:cs="Times New Roman"/>
          <w:sz w:val="24"/>
          <w:szCs w:val="24"/>
        </w:rPr>
        <w:fldChar w:fldCharType="end"/>
      </w:r>
      <w:r w:rsidR="00146703">
        <w:rPr>
          <w:rFonts w:ascii="Times New Roman" w:hAnsi="Times New Roman" w:cs="Times New Roman"/>
          <w:sz w:val="24"/>
          <w:szCs w:val="24"/>
        </w:rPr>
        <w:t xml:space="preserve">. </w:t>
      </w:r>
      <w:r w:rsidR="008202FE">
        <w:rPr>
          <w:rFonts w:ascii="Times New Roman" w:hAnsi="Times New Roman" w:cs="Times New Roman"/>
          <w:sz w:val="24"/>
          <w:szCs w:val="24"/>
        </w:rPr>
        <w:t>In the context of Hurricane Ian, the migration matrix from 2022 can be used to see how the disaster-affected locations change</w:t>
      </w:r>
      <w:r w:rsidR="003C2D4D">
        <w:rPr>
          <w:rFonts w:ascii="Times New Roman" w:hAnsi="Times New Roman" w:cs="Times New Roman"/>
          <w:sz w:val="24"/>
          <w:szCs w:val="24"/>
        </w:rPr>
        <w:t xml:space="preserve"> (or do not change) their typical migration patterns. </w:t>
      </w:r>
    </w:p>
    <w:p w14:paraId="3C0D1439" w14:textId="77777777" w:rsidR="006A2D83" w:rsidRPr="006A2D83" w:rsidRDefault="006A2D83" w:rsidP="006A2D83">
      <w:pPr>
        <w:spacing w:line="480" w:lineRule="auto"/>
        <w:rPr>
          <w:rFonts w:ascii="Times New Roman" w:hAnsi="Times New Roman" w:cs="Times New Roman"/>
          <w:i/>
          <w:iCs/>
          <w:sz w:val="24"/>
          <w:szCs w:val="24"/>
        </w:rPr>
      </w:pP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41C28EA9"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w:t>
      </w:r>
      <w:r w:rsidR="000A7606">
        <w:rPr>
          <w:rFonts w:ascii="Times New Roman" w:hAnsi="Times New Roman" w:cs="Times New Roman"/>
          <w:sz w:val="24"/>
          <w:szCs w:val="24"/>
        </w:rPr>
        <w:t>C</w:t>
      </w:r>
      <w:r>
        <w:rPr>
          <w:rFonts w:ascii="Times New Roman" w:hAnsi="Times New Roman" w:cs="Times New Roman"/>
          <w:sz w:val="24"/>
          <w:szCs w:val="24"/>
        </w:rPr>
        <w:t>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48E6542A" w14:textId="46D0B918" w:rsidR="00D87607" w:rsidRPr="00D87607" w:rsidRDefault="00D87607"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Hurricane Ian</w:t>
      </w:r>
    </w:p>
    <w:p w14:paraId="147F8A37" w14:textId="7957762E" w:rsidR="00754EA4" w:rsidRDefault="00D87607" w:rsidP="00754EA4">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10137C55" w14:textId="0512B554" w:rsidR="000E3702" w:rsidRDefault="00D87607" w:rsidP="000E370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 create a net migration matrix and analyze the flows with an ERGM. </w:t>
      </w:r>
      <w:r w:rsidRPr="006A2D83">
        <w:rPr>
          <w:rFonts w:ascii="Times New Roman" w:hAnsi="Times New Roman" w:cs="Times New Roman"/>
          <w:sz w:val="24"/>
          <w:szCs w:val="24"/>
        </w:rPr>
        <w:t>I</w:t>
      </w:r>
      <w:r w:rsidR="00376AB9" w:rsidRPr="006A2D83">
        <w:rPr>
          <w:rFonts w:ascii="Times New Roman" w:hAnsi="Times New Roman" w:cs="Times New Roman"/>
          <w:sz w:val="24"/>
          <w:szCs w:val="24"/>
        </w:rPr>
        <w:t xml:space="preserve"> will</w:t>
      </w:r>
      <w:r w:rsidRPr="006A2D83">
        <w:rPr>
          <w:rFonts w:ascii="Times New Roman" w:hAnsi="Times New Roman" w:cs="Times New Roman"/>
          <w:sz w:val="24"/>
          <w:szCs w:val="24"/>
        </w:rPr>
        <w:t xml:space="preserve"> apply</w:t>
      </w:r>
      <w:r w:rsidR="008368CC" w:rsidRPr="006A2D83">
        <w:rPr>
          <w:rFonts w:ascii="Times New Roman" w:hAnsi="Times New Roman" w:cs="Times New Roman"/>
          <w:sz w:val="24"/>
          <w:szCs w:val="24"/>
        </w:rPr>
        <w:t xml:space="preserve"> and extend</w:t>
      </w:r>
      <w:r w:rsidRPr="006A2D83">
        <w:rPr>
          <w:rFonts w:ascii="Times New Roman" w:hAnsi="Times New Roman" w:cs="Times New Roman"/>
          <w:sz w:val="24"/>
          <w:szCs w:val="24"/>
        </w:rPr>
        <w:t xml:space="preserve"> the methods used in the previous two chapters on the Hurricane Ian case.</w:t>
      </w:r>
      <w:r w:rsidR="008368CC" w:rsidRPr="006A2D83">
        <w:rPr>
          <w:rFonts w:ascii="Times New Roman" w:hAnsi="Times New Roman" w:cs="Times New Roman"/>
          <w:sz w:val="24"/>
          <w:szCs w:val="24"/>
        </w:rPr>
        <w:t xml:space="preserve"> </w:t>
      </w:r>
      <w:r w:rsidR="008368CC" w:rsidRPr="006A2D83">
        <w:rPr>
          <w:rFonts w:ascii="Times New Roman" w:hAnsi="Times New Roman" w:cs="Times New Roman"/>
        </w:rPr>
        <w:t xml:space="preserve">I will estimate an Exponential Random Graph Model (ERGM) to model the migration patterns of the United States while controlling for other factors and accounting for the non-independence between dyads. These are seldom done in studies of migration </w:t>
      </w:r>
      <w:r w:rsidR="008368CC" w:rsidRPr="006A2D83">
        <w:rPr>
          <w:rFonts w:ascii="Times New Roman" w:hAnsi="Times New Roman" w:cs="Times New Roman"/>
        </w:rPr>
        <w:fldChar w:fldCharType="begin"/>
      </w:r>
      <w:r w:rsidR="008368CC" w:rsidRPr="006A2D83">
        <w:rPr>
          <w:rFonts w:ascii="Times New Roman" w:hAnsi="Times New Roman" w:cs="Times New Roman"/>
        </w:rPr>
        <w:instrText xml:space="preserve"> ADDIN ZOTERO_ITEM CSL_CITATION {"citationID":"YGmOGs4R","properties":{"formattedCitation":"(Windzio 2018)","plainCitation":"(Windzio 2018)","noteIndex":0},"citationItems":[{"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8368CC" w:rsidRPr="006A2D83">
        <w:rPr>
          <w:rFonts w:ascii="Times New Roman" w:hAnsi="Times New Roman" w:cs="Times New Roman"/>
        </w:rPr>
        <w:fldChar w:fldCharType="separate"/>
      </w:r>
      <w:r w:rsidR="008368CC" w:rsidRPr="006A2D83">
        <w:rPr>
          <w:rFonts w:ascii="Times New Roman" w:hAnsi="Times New Roman" w:cs="Times New Roman"/>
        </w:rPr>
        <w:t>(</w:t>
      </w:r>
      <w:proofErr w:type="spellStart"/>
      <w:r w:rsidR="008368CC" w:rsidRPr="006A2D83">
        <w:rPr>
          <w:rFonts w:ascii="Times New Roman" w:hAnsi="Times New Roman" w:cs="Times New Roman"/>
        </w:rPr>
        <w:t>Windzio</w:t>
      </w:r>
      <w:proofErr w:type="spellEnd"/>
      <w:r w:rsidR="008368CC" w:rsidRPr="006A2D83">
        <w:rPr>
          <w:rFonts w:ascii="Times New Roman" w:hAnsi="Times New Roman" w:cs="Times New Roman"/>
        </w:rPr>
        <w:t xml:space="preserve"> 2018)</w:t>
      </w:r>
      <w:r w:rsidR="008368CC" w:rsidRPr="006A2D83">
        <w:rPr>
          <w:rFonts w:ascii="Times New Roman" w:hAnsi="Times New Roman" w:cs="Times New Roman"/>
        </w:rPr>
        <w:fldChar w:fldCharType="end"/>
      </w:r>
      <w:r w:rsidR="008368CC" w:rsidRPr="006A2D83">
        <w:rPr>
          <w:rFonts w:ascii="Times New Roman" w:hAnsi="Times New Roman" w:cs="Times New Roman"/>
        </w:rPr>
        <w:t xml:space="preserve">.  </w:t>
      </w:r>
      <w:r w:rsidR="004527F4">
        <w:rPr>
          <w:rFonts w:ascii="Times New Roman" w:hAnsi="Times New Roman" w:cs="Times New Roman"/>
          <w:sz w:val="24"/>
          <w:szCs w:val="24"/>
        </w:rPr>
        <w:t xml:space="preserve">ERGMs are social network models designed to control for </w:t>
      </w:r>
      <w:r w:rsidR="00E015C6">
        <w:rPr>
          <w:rFonts w:ascii="Times New Roman" w:hAnsi="Times New Roman" w:cs="Times New Roman"/>
          <w:sz w:val="24"/>
          <w:szCs w:val="24"/>
        </w:rPr>
        <w:t xml:space="preserve">modeled </w:t>
      </w:r>
      <w:r w:rsidR="004527F4">
        <w:rPr>
          <w:rFonts w:ascii="Times New Roman" w:hAnsi="Times New Roman" w:cs="Times New Roman"/>
          <w:sz w:val="24"/>
          <w:szCs w:val="24"/>
        </w:rPr>
        <w:t xml:space="preserve">effects to present partial derivative coefficients and account for the non-independence of dyads when node </w:t>
      </w:r>
      <w:r w:rsidR="00E015C6">
        <w:rPr>
          <w:rFonts w:ascii="Times New Roman" w:hAnsi="Times New Roman" w:cs="Times New Roman"/>
          <w:sz w:val="24"/>
          <w:szCs w:val="24"/>
        </w:rPr>
        <w:t>pairing can</w:t>
      </w:r>
      <w:r w:rsidR="004527F4">
        <w:rPr>
          <w:rFonts w:ascii="Times New Roman" w:hAnsi="Times New Roman" w:cs="Times New Roman"/>
          <w:sz w:val="24"/>
          <w:szCs w:val="24"/>
        </w:rPr>
        <w:t xml:space="preserve"> depend on the actions of at least one person</w:t>
      </w:r>
      <w:r w:rsidR="000E3702">
        <w:rPr>
          <w:rFonts w:ascii="Times New Roman" w:hAnsi="Times New Roman" w:cs="Times New Roman"/>
          <w:sz w:val="24"/>
          <w:szCs w:val="24"/>
        </w:rPr>
        <w:t xml:space="preserve"> </w:t>
      </w:r>
      <w:r w:rsidR="00E015C6">
        <w:rPr>
          <w:rFonts w:ascii="Times New Roman" w:hAnsi="Times New Roman" w:cs="Times New Roman"/>
          <w:sz w:val="24"/>
          <w:szCs w:val="24"/>
        </w:rPr>
        <w:fldChar w:fldCharType="begin"/>
      </w:r>
      <w:r w:rsidR="000E3702">
        <w:rPr>
          <w:rFonts w:ascii="Times New Roman" w:hAnsi="Times New Roman" w:cs="Times New Roman"/>
          <w:sz w:val="24"/>
          <w:szCs w:val="24"/>
        </w:rPr>
        <w:instrText xml:space="preserve"> ADDIN ZOTERO_ITEM CSL_CITATION {"citationID":"fUra6lXT","properties":{"formattedCitation":"(Fawcett 1989; Windzio 2018)","plainCitation":"(Fawcett 1989; Windzio 2018)","noteIndex":0},"citationItems":[{"id":1533,"uris":["http://zotero.org/users/6152647/items/FW9Q5REK"],"itemData":{"id":1533,"type":"article-journal","abstract":"Recent theoretical interest in migration systems calls attention to the functions of diverse linkages between countries in stimulating, directing and maintaining international flows of people. This article proposes a conceptual framework for the nonpeople linkages in international migration systems and discusses the implications for population movement of the four categories and three types of linkages that define the framework.","container-title":"International Migration Review","DOI":"10.1177/019791838902300314","ISSN":"0197-9183","issue":"3","language":"EN","note":"publisher: SAGE Publications Inc","page":"671-680","source":"SAGE Journals","title":"Networks, Linkages, and Migration Systems","URL":"https://doi.org/10.1177/019791838902300314","volume":"23","author":[{"family":"Fawcett","given":"James T."}],"accessed":{"date-parts":[["2025",9,24]]},"issued":{"date-parts":[["1989",9,1]]}}},{"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E015C6">
        <w:rPr>
          <w:rFonts w:ascii="Times New Roman" w:hAnsi="Times New Roman" w:cs="Times New Roman"/>
          <w:sz w:val="24"/>
          <w:szCs w:val="24"/>
        </w:rPr>
        <w:fldChar w:fldCharType="separate"/>
      </w:r>
      <w:r w:rsidR="000E3702" w:rsidRPr="000E3702">
        <w:rPr>
          <w:rFonts w:ascii="Times New Roman" w:hAnsi="Times New Roman" w:cs="Times New Roman"/>
          <w:sz w:val="24"/>
        </w:rPr>
        <w:t xml:space="preserve">(Fawcett 1989; </w:t>
      </w:r>
      <w:proofErr w:type="spellStart"/>
      <w:r w:rsidR="000E3702" w:rsidRPr="000E3702">
        <w:rPr>
          <w:rFonts w:ascii="Times New Roman" w:hAnsi="Times New Roman" w:cs="Times New Roman"/>
          <w:sz w:val="24"/>
        </w:rPr>
        <w:t>Windzio</w:t>
      </w:r>
      <w:proofErr w:type="spellEnd"/>
      <w:r w:rsidR="000E3702" w:rsidRPr="000E3702">
        <w:rPr>
          <w:rFonts w:ascii="Times New Roman" w:hAnsi="Times New Roman" w:cs="Times New Roman"/>
          <w:sz w:val="24"/>
        </w:rPr>
        <w:t xml:space="preserve"> 2018)</w:t>
      </w:r>
      <w:r w:rsidR="00E015C6">
        <w:rPr>
          <w:rFonts w:ascii="Times New Roman" w:hAnsi="Times New Roman" w:cs="Times New Roman"/>
          <w:sz w:val="24"/>
          <w:szCs w:val="24"/>
        </w:rPr>
        <w:fldChar w:fldCharType="end"/>
      </w:r>
      <w:r w:rsidR="004527F4">
        <w:rPr>
          <w:rFonts w:ascii="Times New Roman" w:hAnsi="Times New Roman" w:cs="Times New Roman"/>
          <w:sz w:val="24"/>
          <w:szCs w:val="24"/>
        </w:rPr>
        <w:t xml:space="preserve">. </w:t>
      </w:r>
    </w:p>
    <w:p w14:paraId="44CC769F" w14:textId="39C31BC7" w:rsidR="00D87607" w:rsidRPr="00D87607" w:rsidRDefault="00D87607" w:rsidP="00754EA4">
      <w:pPr>
        <w:spacing w:line="480" w:lineRule="auto"/>
        <w:rPr>
          <w:rFonts w:ascii="Times New Roman" w:hAnsi="Times New Roman" w:cs="Times New Roman"/>
          <w:sz w:val="24"/>
          <w:szCs w:val="24"/>
        </w:rPr>
      </w:pPr>
      <w:r w:rsidRPr="006A2D83">
        <w:rPr>
          <w:rFonts w:ascii="Times New Roman" w:hAnsi="Times New Roman" w:cs="Times New Roman"/>
          <w:sz w:val="24"/>
          <w:szCs w:val="24"/>
        </w:rPr>
        <w:t>I calculate</w:t>
      </w:r>
      <w:r w:rsidR="008368CC" w:rsidRPr="006A2D83">
        <w:rPr>
          <w:rFonts w:ascii="Times New Roman" w:hAnsi="Times New Roman" w:cs="Times New Roman"/>
          <w:sz w:val="24"/>
          <w:szCs w:val="24"/>
        </w:rPr>
        <w:t xml:space="preserve"> the network me</w:t>
      </w:r>
      <w:r w:rsidR="008368CC" w:rsidRPr="006A2D83">
        <w:rPr>
          <w:rFonts w:ascii="Times New Roman" w:hAnsi="Times New Roman" w:cs="Times New Roman"/>
          <w:color w:val="EE0000"/>
          <w:sz w:val="24"/>
          <w:szCs w:val="24"/>
        </w:rPr>
        <w:t xml:space="preserve">asures discussed in chapter </w:t>
      </w:r>
      <w:r w:rsidR="00AB7D7F">
        <w:rPr>
          <w:rFonts w:ascii="Times New Roman" w:hAnsi="Times New Roman" w:cs="Times New Roman"/>
          <w:color w:val="EE0000"/>
          <w:sz w:val="24"/>
          <w:szCs w:val="24"/>
        </w:rPr>
        <w:t>two</w:t>
      </w:r>
      <w:r w:rsidR="008368CC" w:rsidRPr="006A2D83">
        <w:rPr>
          <w:rFonts w:ascii="Times New Roman" w:hAnsi="Times New Roman" w:cs="Times New Roman"/>
          <w:color w:val="EE0000"/>
          <w:sz w:val="24"/>
          <w:szCs w:val="24"/>
        </w:rPr>
        <w:t xml:space="preserve">: </w:t>
      </w:r>
      <w:proofErr w:type="spellStart"/>
      <w:r w:rsidR="008368CC" w:rsidRPr="006A2D83">
        <w:rPr>
          <w:rFonts w:ascii="Times New Roman" w:hAnsi="Times New Roman" w:cs="Times New Roman"/>
          <w:color w:val="EE0000"/>
          <w:sz w:val="24"/>
          <w:szCs w:val="24"/>
        </w:rPr>
        <w:t>gwesp</w:t>
      </w:r>
      <w:proofErr w:type="spellEnd"/>
      <w:r w:rsidR="008368CC" w:rsidRPr="006A2D83">
        <w:rPr>
          <w:rFonts w:ascii="Times New Roman" w:hAnsi="Times New Roman" w:cs="Times New Roman"/>
          <w:color w:val="EE0000"/>
          <w:sz w:val="24"/>
          <w:szCs w:val="24"/>
        </w:rPr>
        <w:t xml:space="preserve">, homophily, centrality, </w:t>
      </w:r>
      <w:proofErr w:type="gramStart"/>
      <w:r w:rsidR="008368CC" w:rsidRPr="006A2D83">
        <w:rPr>
          <w:rFonts w:ascii="Times New Roman" w:hAnsi="Times New Roman" w:cs="Times New Roman"/>
          <w:color w:val="EE0000"/>
          <w:sz w:val="24"/>
          <w:szCs w:val="24"/>
        </w:rPr>
        <w:t xml:space="preserve">etc. </w:t>
      </w:r>
      <w:r w:rsidRPr="006A2D83">
        <w:rPr>
          <w:rFonts w:ascii="Times New Roman" w:hAnsi="Times New Roman" w:cs="Times New Roman"/>
          <w:sz w:val="24"/>
          <w:szCs w:val="24"/>
        </w:rPr>
        <w:t>.</w:t>
      </w:r>
      <w:proofErr w:type="gramEnd"/>
      <w:r w:rsidRPr="006A2D83">
        <w:rPr>
          <w:rFonts w:ascii="Times New Roman" w:hAnsi="Times New Roman" w:cs="Times New Roman"/>
          <w:sz w:val="24"/>
          <w:szCs w:val="24"/>
        </w:rPr>
        <w:t xml:space="preserve"> </w:t>
      </w:r>
    </w:p>
    <w:p w14:paraId="7653270F" w14:textId="09963A80" w:rsidR="00343C7E" w:rsidRDefault="00343C7E" w:rsidP="00754EA4">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6840007D" w14:textId="77777777" w:rsidR="00343C7E" w:rsidRDefault="00343C7E" w:rsidP="00754EA4">
      <w:pPr>
        <w:spacing w:line="480" w:lineRule="auto"/>
        <w:rPr>
          <w:rFonts w:ascii="Times New Roman" w:hAnsi="Times New Roman" w:cs="Times New Roman"/>
          <w:sz w:val="24"/>
          <w:szCs w:val="24"/>
        </w:rPr>
      </w:pPr>
    </w:p>
    <w:p w14:paraId="42F5A701" w14:textId="7480D327" w:rsidR="00343C7E" w:rsidRDefault="00343C7E" w:rsidP="00754EA4">
      <w:pPr>
        <w:spacing w:line="480" w:lineRule="auto"/>
        <w:rPr>
          <w:rFonts w:ascii="Times New Roman" w:hAnsi="Times New Roman" w:cs="Times New Roman"/>
          <w:sz w:val="24"/>
          <w:szCs w:val="24"/>
        </w:rPr>
      </w:pPr>
      <w:r>
        <w:rPr>
          <w:rFonts w:ascii="Times New Roman" w:hAnsi="Times New Roman" w:cs="Times New Roman"/>
          <w:sz w:val="24"/>
          <w:szCs w:val="24"/>
        </w:rPr>
        <w:t>CONCLUSION</w:t>
      </w:r>
    </w:p>
    <w:p w14:paraId="763B4747" w14:textId="5B2A6866" w:rsidR="00A234E5" w:rsidRDefault="00A234E5" w:rsidP="00A234E5">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an ambitious dissertation: to create a new way to estimate migration using administrative records. I will compare and validate estimates from various respected sources to build the case for using a business rules approach to matching people to places in specific time periods. I finally propose taking the validated business rules approach to a hurricane case study to examine how disasters affect the internal migration matrices of the United States.</w:t>
      </w:r>
    </w:p>
    <w:p w14:paraId="4019F696" w14:textId="0DAB0DC0" w:rsidR="00A234E5" w:rsidRDefault="00A234E5" w:rsidP="00A234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of course, limitations to this work. ERGMs are difficult to estimate, and these can limit their potential. MRQAPs are more flexible but do not account for the endogeneity that ERGMs can. While approaches using administrative records cover most people, there will usually be some demographics underrepresented in the data. However, these limitations are the same limitations we have always had. No modeling strategy is perfect. Our surveys are already </w:t>
      </w:r>
      <w:r>
        <w:rPr>
          <w:rFonts w:ascii="Times New Roman" w:hAnsi="Times New Roman" w:cs="Times New Roman"/>
          <w:sz w:val="24"/>
          <w:szCs w:val="24"/>
        </w:rPr>
        <w:lastRenderedPageBreak/>
        <w:t xml:space="preserve">inheriting the coverage issues of administrative data because the sampling frames are administrative data like the MAFX or a PPM.  </w:t>
      </w:r>
    </w:p>
    <w:p w14:paraId="007B2F1E" w14:textId="77777777" w:rsidR="004A6218" w:rsidRPr="00C038EF" w:rsidRDefault="00431CA9" w:rsidP="00C038EF">
      <w:pPr>
        <w:spacing w:line="480" w:lineRule="auto"/>
        <w:ind w:firstLine="720"/>
        <w:rPr>
          <w:rFonts w:ascii="Times New Roman" w:hAnsi="Times New Roman"/>
          <w:sz w:val="24"/>
        </w:rPr>
      </w:pPr>
      <w:r>
        <w:rPr>
          <w:rFonts w:ascii="Times New Roman" w:hAnsi="Times New Roman" w:cs="Times New Roman"/>
          <w:sz w:val="24"/>
          <w:szCs w:val="24"/>
        </w:rPr>
        <w:t>This</w:t>
      </w:r>
      <w:r w:rsidR="00A234E5">
        <w:rPr>
          <w:rFonts w:ascii="Times New Roman" w:hAnsi="Times New Roman" w:cs="Times New Roman"/>
          <w:sz w:val="24"/>
          <w:szCs w:val="24"/>
        </w:rPr>
        <w:t xml:space="preserve"> new approach</w:t>
      </w:r>
      <w:r>
        <w:rPr>
          <w:rFonts w:ascii="Times New Roman" w:hAnsi="Times New Roman" w:cs="Times New Roman"/>
          <w:sz w:val="24"/>
          <w:szCs w:val="24"/>
        </w:rPr>
        <w:t xml:space="preserve"> addresses many problems with older approaches: the </w:t>
      </w:r>
      <w:r w:rsidR="00901423">
        <w:rPr>
          <w:rFonts w:ascii="Times New Roman" w:hAnsi="Times New Roman" w:cs="Times New Roman"/>
          <w:sz w:val="24"/>
          <w:szCs w:val="24"/>
        </w:rPr>
        <w:t xml:space="preserve">fact that places are not independent observations and typical approaches do not account for this, that once venerable surveys are wanning inaccurate </w:t>
      </w:r>
      <w:r w:rsidR="00901423">
        <w:rPr>
          <w:rFonts w:ascii="Times New Roman" w:hAnsi="Times New Roman" w:cs="Times New Roman"/>
          <w:sz w:val="24"/>
          <w:szCs w:val="24"/>
        </w:rPr>
        <w:fldChar w:fldCharType="begin"/>
      </w:r>
      <w:r w:rsidR="00901423">
        <w:rPr>
          <w:rFonts w:ascii="Times New Roman" w:hAnsi="Times New Roman" w:cs="Times New Roman"/>
          <w:sz w:val="24"/>
          <w:szCs w:val="24"/>
        </w:rPr>
        <w:instrText xml:space="preserve"> ADDIN ZOTERO_ITEM CSL_CITATION {"citationID":"MiZ9i5wV","properties":{"formattedCitation":"(Hyatt et al. 2018)","plainCitation":"(Hyatt et al. 2018)","noteIndex":0},"citationItems":[{"id":1155,"uris":["http://zotero.org/users/6152647/items/CM4QC4RY"],"itemData":{"id":1155,"type":"article-journal","abstract":"Declines in migration across labor markets have prompted concerns that the U.S. economy is becoming less dynamic. In this study, we examine the relationship between residential migration and employer-to-employer transitions in the United States, using both survey and administrative records data. We first note strong disagreement between the Current Population Survey (CPS) and other migration statistics on the timing and severity of any decline in U.S. interstate migration. Despite these divergent patterns for overall residential migration, we find consistent evidence of a substantial decline in economic migration between 2000 and 2010. We find that composition and the returns to migration have limited ability to explain recent changes in interstate migration.","container-title":"Demography","DOI":"10.1007/s13524-018-0720-5","ISSN":"1533-7790","issue":"6","journalAbbreviation":"Demography","language":"eng","note":"PMID: 30298465","page":"2161-2180","source":"PubMed","title":"Interstate Migration and Employer-to-Employer Transitions in the United States: New Evidence From Administrative Records Data","title-short":"Interstate Migration and Employer-to-Employer Transitions in the United States","volume":"55","author":[{"family":"Hyatt","given":"Henry"},{"family":"McEntarfer","given":"Erika"},{"family":"Ueda","given":"Ken"},{"family":"Zhang","given":"Alexandria"}],"issued":{"date-parts":[["2018",12]]}}}],"schema":"https://github.com/citation-style-language/schema/raw/master/csl-citation.json"} </w:instrText>
      </w:r>
      <w:r w:rsidR="00901423">
        <w:rPr>
          <w:rFonts w:ascii="Times New Roman" w:hAnsi="Times New Roman" w:cs="Times New Roman"/>
          <w:sz w:val="24"/>
          <w:szCs w:val="24"/>
        </w:rPr>
        <w:fldChar w:fldCharType="separate"/>
      </w:r>
      <w:r w:rsidR="00901423" w:rsidRPr="00901423">
        <w:rPr>
          <w:rFonts w:ascii="Times New Roman" w:hAnsi="Times New Roman" w:cs="Times New Roman"/>
          <w:sz w:val="24"/>
        </w:rPr>
        <w:t>(Hyatt et al. 2018)</w:t>
      </w:r>
      <w:r w:rsidR="00901423">
        <w:rPr>
          <w:rFonts w:ascii="Times New Roman" w:hAnsi="Times New Roman" w:cs="Times New Roman"/>
          <w:sz w:val="24"/>
          <w:szCs w:val="24"/>
        </w:rPr>
        <w:fldChar w:fldCharType="end"/>
      </w:r>
      <w:r w:rsidR="002B2616">
        <w:rPr>
          <w:rFonts w:ascii="Times New Roman" w:hAnsi="Times New Roman" w:cs="Times New Roman"/>
          <w:sz w:val="24"/>
          <w:szCs w:val="24"/>
        </w:rPr>
        <w:t xml:space="preserve">, </w:t>
      </w:r>
      <w:r w:rsidR="00D5788C">
        <w:rPr>
          <w:rFonts w:ascii="Times New Roman" w:hAnsi="Times New Roman" w:cs="Times New Roman"/>
          <w:sz w:val="24"/>
          <w:szCs w:val="24"/>
        </w:rPr>
        <w:t>and t</w:t>
      </w:r>
      <w:r w:rsidR="009D1126">
        <w:rPr>
          <w:rFonts w:ascii="Times New Roman" w:hAnsi="Times New Roman" w:cs="Times New Roman"/>
          <w:sz w:val="24"/>
          <w:szCs w:val="24"/>
        </w:rPr>
        <w:t xml:space="preserve">he patchwork coverage of </w:t>
      </w:r>
      <w:r w:rsidR="008D3D54">
        <w:rPr>
          <w:rFonts w:ascii="Times New Roman" w:hAnsi="Times New Roman" w:cs="Times New Roman"/>
          <w:sz w:val="24"/>
          <w:szCs w:val="24"/>
        </w:rPr>
        <w:t xml:space="preserve">migration data sources. </w:t>
      </w:r>
      <w:r w:rsidR="00F000FB">
        <w:rPr>
          <w:rFonts w:ascii="Times New Roman" w:hAnsi="Times New Roman" w:cs="Times New Roman"/>
          <w:sz w:val="24"/>
          <w:szCs w:val="24"/>
        </w:rPr>
        <w:t>It is feasible to compute on common computers</w:t>
      </w:r>
      <w:r w:rsidR="006C4BED">
        <w:rPr>
          <w:rFonts w:ascii="Times New Roman" w:hAnsi="Times New Roman" w:cs="Times New Roman"/>
          <w:sz w:val="24"/>
          <w:szCs w:val="24"/>
        </w:rPr>
        <w:t xml:space="preserve"> and yields estimates that can be tweaked with scientific theory, and in this sense is </w:t>
      </w:r>
      <w:r w:rsidR="00F33205">
        <w:rPr>
          <w:rFonts w:ascii="Times New Roman" w:hAnsi="Times New Roman" w:cs="Times New Roman"/>
          <w:sz w:val="24"/>
          <w:szCs w:val="24"/>
        </w:rPr>
        <w:t>easier to work with than black box methods.</w:t>
      </w:r>
    </w:p>
    <w:p w14:paraId="4C21415D" w14:textId="77777777" w:rsidR="00240DB0" w:rsidRPr="00C038EF" w:rsidRDefault="00240DB0" w:rsidP="00196758">
      <w:pPr>
        <w:rPr>
          <w:rFonts w:ascii="Times New Roman" w:hAnsi="Times New Roman"/>
        </w:rPr>
      </w:pPr>
    </w:p>
    <w:p w14:paraId="3EE32467" w14:textId="77777777" w:rsidR="00240DB0" w:rsidRPr="00C038EF" w:rsidRDefault="00240DB0" w:rsidP="00196758">
      <w:pPr>
        <w:rPr>
          <w:rFonts w:ascii="Times New Roman" w:hAnsi="Times New Roman"/>
        </w:rPr>
      </w:pPr>
    </w:p>
    <w:p w14:paraId="66DF62E0" w14:textId="64CF6616" w:rsidR="008B5152" w:rsidRPr="00C038EF" w:rsidRDefault="008B5152">
      <w:pPr>
        <w:rPr>
          <w:rFonts w:ascii="Times New Roman" w:hAnsi="Times New Roman"/>
        </w:rPr>
      </w:pPr>
      <w:r w:rsidRPr="00C038EF">
        <w:rPr>
          <w:rFonts w:ascii="Times New Roman" w:hAnsi="Times New Roman"/>
        </w:rPr>
        <w:br w:type="page"/>
      </w:r>
    </w:p>
    <w:p w14:paraId="038C581A" w14:textId="77777777" w:rsidR="004F4AE5" w:rsidRPr="00C038EF" w:rsidRDefault="004F4AE5" w:rsidP="00781AAD">
      <w:pPr>
        <w:pStyle w:val="Bibliography"/>
        <w:rPr>
          <w:rFonts w:ascii="Times New Roman" w:hAnsi="Times New Roman"/>
        </w:rPr>
      </w:pPr>
    </w:p>
    <w:p w14:paraId="2FE4E5E2" w14:textId="33E1D1C2" w:rsidR="004F4AE5" w:rsidRPr="00C038EF" w:rsidRDefault="004F4AE5" w:rsidP="00C038EF">
      <w:pPr>
        <w:spacing w:line="480" w:lineRule="auto"/>
        <w:rPr>
          <w:rFonts w:ascii="Times New Roman" w:hAnsi="Times New Roman"/>
        </w:rPr>
      </w:pPr>
      <w:r w:rsidRPr="00C038EF">
        <w:rPr>
          <w:rFonts w:ascii="Times New Roman" w:hAnsi="Times New Roman"/>
        </w:rPr>
        <w:t>REFERENCES</w:t>
      </w:r>
    </w:p>
    <w:p w14:paraId="77F367C0" w14:textId="77777777" w:rsidR="00110B8D" w:rsidRDefault="00A50E41" w:rsidP="00110B8D">
      <w:pPr>
        <w:pStyle w:val="Bibliography"/>
      </w:pPr>
      <w:r>
        <w:fldChar w:fldCharType="begin"/>
      </w:r>
      <w:r w:rsidR="00C941A9">
        <w:instrText xml:space="preserve"> ADDIN ZOTERO_BIBL {"uncited":[],"omitted":[],"custom":[]} CSL_BIBLIOGRAPHY </w:instrText>
      </w:r>
      <w:r>
        <w:fldChar w:fldCharType="separate"/>
      </w:r>
      <w:r w:rsidR="00110B8D">
        <w:t xml:space="preserve">Alvaredo, Facundo, Anthony B. Atkinson, Thomas Piketty, and Emmanuel Saez. 2013. “The Top 1 Percent in International and Historical Perspective.” </w:t>
      </w:r>
      <w:r w:rsidR="00110B8D">
        <w:rPr>
          <w:i/>
          <w:iCs/>
        </w:rPr>
        <w:t>The Journal of Economic Perspectives</w:t>
      </w:r>
      <w:r w:rsidR="00110B8D">
        <w:t xml:space="preserve"> 27(3):3–20. https://www.jstor.org/stable/41955542.</w:t>
      </w:r>
    </w:p>
    <w:p w14:paraId="4FE015E7" w14:textId="77777777" w:rsidR="00110B8D" w:rsidRDefault="00110B8D" w:rsidP="00110B8D">
      <w:pPr>
        <w:pStyle w:val="Bibliography"/>
      </w:pPr>
      <w:r>
        <w:t xml:space="preserve">Ambel, Alemayehu, Kevin McGee, and Asmelash Tsegay. 2021. </w:t>
      </w:r>
      <w:r>
        <w:rPr>
          <w:i/>
          <w:iCs/>
        </w:rPr>
        <w:t>Reducing Bias in Phone Survey Samples: Effectiveness of Reweighting Techniques Using Face-to-Face Surveys as Frames in Four African Countries</w:t>
      </w:r>
      <w:r>
        <w:t>. Policy Research Working Papers. The World Bank.</w:t>
      </w:r>
    </w:p>
    <w:p w14:paraId="62B52126" w14:textId="77777777" w:rsidR="00110B8D" w:rsidRDefault="00110B8D" w:rsidP="00110B8D">
      <w:pPr>
        <w:pStyle w:val="Bibliography"/>
      </w:pPr>
      <w:r>
        <w:t>Anthony Wray, University of Southern Denmark, United States Federal Security Agency Social Security Board, and United States Social Security Administration. 2024. “Numerical Identification Files (NUMIDENT), 1936–2007.” Inter-university Consortium for Political and Social Research (ICPSR). doi:10.3886/E207202V1.</w:t>
      </w:r>
    </w:p>
    <w:p w14:paraId="59C58DAA" w14:textId="77777777" w:rsidR="00110B8D" w:rsidRDefault="00110B8D" w:rsidP="00110B8D">
      <w:pPr>
        <w:pStyle w:val="Bibliography"/>
      </w:pPr>
      <w:r>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Pr>
          <w:i/>
          <w:iCs/>
        </w:rPr>
        <w:t>Journal of Medical Internet Research</w:t>
      </w:r>
      <w:r>
        <w:t xml:space="preserve"> 26(1):e50421. doi:10.2196/50421.</w:t>
      </w:r>
    </w:p>
    <w:p w14:paraId="0AD88AF4" w14:textId="77777777" w:rsidR="00110B8D" w:rsidRDefault="00110B8D" w:rsidP="00110B8D">
      <w:pPr>
        <w:pStyle w:val="Bibliography"/>
      </w:pPr>
      <w:r>
        <w:t xml:space="preserve">Berlemann, Michael, and Max Friedrich Steinhardt. 2017. “Climate Change, Natural Disasters, and Migration—a Survey of the Empirical Evidence.” </w:t>
      </w:r>
      <w:r>
        <w:rPr>
          <w:i/>
          <w:iCs/>
        </w:rPr>
        <w:t>CESifo Economic Studies</w:t>
      </w:r>
      <w:r>
        <w:t xml:space="preserve"> 63(4):353–85. doi:10.1093/cesifo/ifx019.</w:t>
      </w:r>
    </w:p>
    <w:p w14:paraId="30575E1A" w14:textId="77777777" w:rsidR="00110B8D" w:rsidRDefault="00110B8D" w:rsidP="00110B8D">
      <w:pPr>
        <w:pStyle w:val="Bibliography"/>
      </w:pPr>
      <w:r>
        <w:t>Bijak, Jakub. 2006. “Forecasting International Migration: Selected Theories, Models, and Methods.” http://www.cefmr.pan.pl/docs/cefmr_wp_2006-04.pdf.</w:t>
      </w:r>
    </w:p>
    <w:p w14:paraId="22C1CC69" w14:textId="77777777" w:rsidR="00110B8D" w:rsidRDefault="00110B8D" w:rsidP="00110B8D">
      <w:pPr>
        <w:pStyle w:val="Bibliography"/>
      </w:pPr>
      <w:r>
        <w:t xml:space="preserve">Bilecen, Başak, Markus Gamper, and Miranda J. Lubbers. 2018. “The Missing Link: Social Network Analysis in Migration and Transnationalism.” </w:t>
      </w:r>
      <w:r>
        <w:rPr>
          <w:i/>
          <w:iCs/>
        </w:rPr>
        <w:t>Social Networks</w:t>
      </w:r>
      <w:r>
        <w:t xml:space="preserve"> 53:1–3. doi:10.1016/j.socnet.2017.07.001.</w:t>
      </w:r>
    </w:p>
    <w:p w14:paraId="7FCB9E20" w14:textId="77777777" w:rsidR="00110B8D" w:rsidRDefault="00110B8D" w:rsidP="00110B8D">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doi:10.1016/j.jdeveco.2019.04.002.</w:t>
      </w:r>
    </w:p>
    <w:p w14:paraId="417E247E" w14:textId="77777777" w:rsidR="00110B8D" w:rsidRDefault="00110B8D" w:rsidP="00110B8D">
      <w:pPr>
        <w:pStyle w:val="Bibliography"/>
      </w:pPr>
      <w:r>
        <w:t xml:space="preserve">Boyle, John, Lewis Berman, James Dayton, Ronaldo Iachan, Matt Jans, and Randy ZuWallack. 2021. “Physical Measures and Biomarker Collection in Health Surveys: Propensity to Participate.” </w:t>
      </w:r>
      <w:r>
        <w:rPr>
          <w:i/>
          <w:iCs/>
        </w:rPr>
        <w:t>Research in Social and Administrative Pharmacy</w:t>
      </w:r>
      <w:r>
        <w:t xml:space="preserve"> 17(5):921–29. doi:10.1016/j.sapharm.2020.07.025.</w:t>
      </w:r>
    </w:p>
    <w:p w14:paraId="1F4ABAC9" w14:textId="77777777" w:rsidR="00110B8D" w:rsidRDefault="00110B8D" w:rsidP="00110B8D">
      <w:pPr>
        <w:pStyle w:val="Bibliography"/>
      </w:pPr>
      <w:r>
        <w:t xml:space="preserve">Bronson, Nathan, Thomas Lento, and Janet L. Wiener. 2015. “Open Data Challenges at Facebook.” Pp. 1516–19 in </w:t>
      </w:r>
      <w:r>
        <w:rPr>
          <w:i/>
          <w:iCs/>
        </w:rPr>
        <w:t>2015 IEEE 31st International Conference on Data Engineering</w:t>
      </w:r>
      <w:r>
        <w:t>.</w:t>
      </w:r>
    </w:p>
    <w:p w14:paraId="10EC6FAA" w14:textId="77777777" w:rsidR="00110B8D" w:rsidRDefault="00110B8D" w:rsidP="00110B8D">
      <w:pPr>
        <w:pStyle w:val="Bibliography"/>
      </w:pPr>
      <w:r>
        <w:t>Bureau of Labor Statistics. 2025. “CPS Response Rates.” https://www.bls.gov/cps/methods/response_rates.htm.</w:t>
      </w:r>
    </w:p>
    <w:p w14:paraId="59847A8A" w14:textId="77777777" w:rsidR="00110B8D" w:rsidRDefault="00110B8D" w:rsidP="00110B8D">
      <w:pPr>
        <w:pStyle w:val="Bibliography"/>
      </w:pPr>
      <w:r>
        <w:lastRenderedPageBreak/>
        <w:t xml:space="preserve">Buzzelli, Michael. 2020. “Modifiable Areal Unit Problem.” </w:t>
      </w:r>
      <w:r>
        <w:rPr>
          <w:i/>
          <w:iCs/>
        </w:rPr>
        <w:t>International Encyclopedia of Human Geography</w:t>
      </w:r>
      <w:r>
        <w:t xml:space="preserve"> 169–73. doi:10.1016/B978-0-08-102295-5.10406-8.</w:t>
      </w:r>
    </w:p>
    <w:p w14:paraId="4A5DD94C" w14:textId="77777777" w:rsidR="00110B8D" w:rsidRDefault="00110B8D" w:rsidP="00110B8D">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doi:10.1097/MLR.0b013e3182028ac7.</w:t>
      </w:r>
    </w:p>
    <w:p w14:paraId="0D66184C" w14:textId="77777777" w:rsidR="00110B8D" w:rsidRDefault="00110B8D" w:rsidP="00110B8D">
      <w:pPr>
        <w:pStyle w:val="Bibliography"/>
      </w:pPr>
      <w:r>
        <w:t>Card, David, Raj Chetty, Martin S. Feldstein, and Emmanuel Saez. 2010. “Expanding Access to Administrative Data for Research in the United States.”</w:t>
      </w:r>
    </w:p>
    <w:p w14:paraId="20BECD5D" w14:textId="77777777" w:rsidR="00110B8D" w:rsidRDefault="00110B8D" w:rsidP="00110B8D">
      <w:pPr>
        <w:pStyle w:val="Bibliography"/>
      </w:pPr>
      <w:r>
        <w:t xml:space="preserve">Chun, Asaph Young, Michael D. Larsen, Gabriele Durrant, and Jerome P. Reiter, eds. 2021. </w:t>
      </w:r>
      <w:r>
        <w:rPr>
          <w:i/>
          <w:iCs/>
        </w:rPr>
        <w:t>Administrative Records for Survey Methodology</w:t>
      </w:r>
      <w:r>
        <w:t>. Hoboken, NJ: Wiley.</w:t>
      </w:r>
    </w:p>
    <w:p w14:paraId="52D933A3" w14:textId="77777777" w:rsidR="00110B8D" w:rsidRDefault="00110B8D" w:rsidP="00110B8D">
      <w:pPr>
        <w:pStyle w:val="Bibliography"/>
      </w:pPr>
      <w:r>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719EDFA9" w14:textId="77777777" w:rsidR="00110B8D" w:rsidRDefault="00110B8D" w:rsidP="00110B8D">
      <w:pPr>
        <w:pStyle w:val="Bibliography"/>
      </w:pPr>
      <w:r>
        <w:t xml:space="preserve">Craig, Jean B., Joan M. Culley, Abbas Tavakoli, and Erik R. Svendsen. 2013. “Gleaning Data From Disaster: A Hospital-Based Data Mining Method To Studying All-Hazard Triage After A Chemical Disaster.” </w:t>
      </w:r>
      <w:r>
        <w:rPr>
          <w:i/>
          <w:iCs/>
        </w:rPr>
        <w:t>American Journal of Disaster Medicine</w:t>
      </w:r>
      <w:r>
        <w:t xml:space="preserve"> 8(2):97–111. doi:10.5055/ajdm.2013.0116.</w:t>
      </w:r>
    </w:p>
    <w:p w14:paraId="76F7425D" w14:textId="77777777" w:rsidR="00110B8D" w:rsidRDefault="00110B8D" w:rsidP="00110B8D">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06B9E040" w14:textId="77777777" w:rsidR="00110B8D" w:rsidRDefault="00110B8D" w:rsidP="00110B8D">
      <w:pPr>
        <w:pStyle w:val="Bibliography"/>
      </w:pPr>
      <w:r>
        <w:t>Demographic Frame Team. 2025. “Demographic Frame Extract Notes- 2023v1.”</w:t>
      </w:r>
    </w:p>
    <w:p w14:paraId="23DCB179" w14:textId="77777777" w:rsidR="00110B8D" w:rsidRDefault="00110B8D" w:rsidP="00110B8D">
      <w:pPr>
        <w:pStyle w:val="Bibliography"/>
      </w:pPr>
      <w:r>
        <w:t>Devine, Jason, Spader Jonathan, and King Ryan. 2021. “2020 Census Data Review.” https://www.census.gov/newsroom/blogs/random-samplings/2021/04/2020-census-data-review.html.</w:t>
      </w:r>
    </w:p>
    <w:p w14:paraId="6491279A" w14:textId="77777777" w:rsidR="00110B8D" w:rsidRDefault="00110B8D" w:rsidP="00110B8D">
      <w:pPr>
        <w:pStyle w:val="Bibliography"/>
      </w:pPr>
      <w:r>
        <w:t xml:space="preserve">Faist, Thomas. 2015. “Transnational Social Spaces.” </w:t>
      </w:r>
      <w:r>
        <w:rPr>
          <w:i/>
          <w:iCs/>
        </w:rPr>
        <w:t>Ethnic and Racial Studies</w:t>
      </w:r>
      <w:r>
        <w:t xml:space="preserve"> 38(13):2271–74. doi:10.1080/01419870.2015.1058502.</w:t>
      </w:r>
    </w:p>
    <w:p w14:paraId="2FA92513" w14:textId="77777777" w:rsidR="00110B8D" w:rsidRDefault="00110B8D" w:rsidP="00110B8D">
      <w:pPr>
        <w:pStyle w:val="Bibliography"/>
      </w:pPr>
      <w:r>
        <w:t xml:space="preserve">Fawcett, James T. 1989. “Networks, Linkages, and Migration Systems.” </w:t>
      </w:r>
      <w:r>
        <w:rPr>
          <w:i/>
          <w:iCs/>
        </w:rPr>
        <w:t>International Migration Review</w:t>
      </w:r>
      <w:r>
        <w:t xml:space="preserve"> 23(3):671–80. doi:10.1177/019791838902300314.</w:t>
      </w:r>
    </w:p>
    <w:p w14:paraId="0700137C" w14:textId="77777777" w:rsidR="00110B8D" w:rsidRDefault="00110B8D" w:rsidP="00110B8D">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28F83DC3" w14:textId="77777777" w:rsidR="00110B8D" w:rsidRDefault="00110B8D" w:rsidP="00110B8D">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566620C7" w14:textId="77777777" w:rsidR="00110B8D" w:rsidRDefault="00110B8D" w:rsidP="00110B8D">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27046250" w14:textId="77777777" w:rsidR="00110B8D" w:rsidRDefault="00110B8D" w:rsidP="00110B8D">
      <w:pPr>
        <w:pStyle w:val="Bibliography"/>
      </w:pPr>
      <w:r>
        <w:lastRenderedPageBreak/>
        <w:t xml:space="preserve">Gourlay, Sydney, Talip Kilic, Antonio Martuscelli, Philip Wollburg, and Alberto Zezza. 2021. “Viewpoint: High-Frequency Phone Surveys on COVID-19: Good Practices, Open Questions.” </w:t>
      </w:r>
      <w:r>
        <w:rPr>
          <w:i/>
          <w:iCs/>
        </w:rPr>
        <w:t>Food Policy</w:t>
      </w:r>
      <w:r>
        <w:t xml:space="preserve"> 105:102153. doi:10.1016/j.foodpol.2021.102153.</w:t>
      </w:r>
    </w:p>
    <w:p w14:paraId="6E3C5FBE" w14:textId="77777777" w:rsidR="00110B8D" w:rsidRDefault="00110B8D" w:rsidP="00110B8D">
      <w:pPr>
        <w:pStyle w:val="Bibliography"/>
      </w:pPr>
      <w:r>
        <w:t xml:space="preserve">Groves, Robert M. 2011. “Three Eras of Survey Research.” </w:t>
      </w:r>
      <w:r>
        <w:rPr>
          <w:i/>
          <w:iCs/>
        </w:rPr>
        <w:t>Public Opinion Quarterly</w:t>
      </w:r>
      <w:r>
        <w:t xml:space="preserve"> 75(5):861–71. doi:10.1093/poq/nfr057.</w:t>
      </w:r>
    </w:p>
    <w:p w14:paraId="1D31DD35" w14:textId="77777777" w:rsidR="00110B8D" w:rsidRDefault="00110B8D" w:rsidP="00110B8D">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1D00045C" w14:textId="77777777" w:rsidR="00110B8D" w:rsidRDefault="00110B8D" w:rsidP="00110B8D">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24B4098D" w14:textId="77777777" w:rsidR="00110B8D" w:rsidRDefault="00110B8D" w:rsidP="00110B8D">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29DF2EAE" w14:textId="77777777" w:rsidR="00110B8D" w:rsidRDefault="00110B8D" w:rsidP="00110B8D">
      <w:pPr>
        <w:pStyle w:val="Bibliography"/>
      </w:pPr>
      <w:r>
        <w:t>John Czajka and Amy Beyler. 2016. “Declining Response Rates in Federal Surveys: Trends and Implications.”</w:t>
      </w:r>
    </w:p>
    <w:p w14:paraId="720E957C" w14:textId="77777777" w:rsidR="00110B8D" w:rsidRDefault="00110B8D" w:rsidP="00110B8D">
      <w:pPr>
        <w:pStyle w:val="Bibliography"/>
      </w:pPr>
      <w:r>
        <w:t>Johnson, Roger, Justin Bland, and Charles Coleman. 2008. “Impacts of the 2005 Gulf Coast Hurricanes on Domestic Migration The U.S. Census Bureau’s Response.”</w:t>
      </w:r>
    </w:p>
    <w:p w14:paraId="3489B2CE" w14:textId="77777777" w:rsidR="00110B8D" w:rsidRDefault="00110B8D" w:rsidP="00110B8D">
      <w:pPr>
        <w:pStyle w:val="Bibliography"/>
      </w:pPr>
      <w:r>
        <w:t xml:space="preserve">Khaw, Khai Wah, Ramayah Thurasamy, Hadi Al-Abrrow, Alhamzah Alnoor, Victor Tiberius, Hasan Oudah Abdullah, and Sammar Abbas. 2021. “Influence of Generational Status on Immigrants’ Entrepreneurial Intentions to Start New Ventures: A Framework Based on Structural Equation Modeling and Multicriteria Decision-Making.” </w:t>
      </w:r>
      <w:r>
        <w:rPr>
          <w:i/>
          <w:iCs/>
        </w:rPr>
        <w:t>Journal of Entrepreneurship in Emerging Economies</w:t>
      </w:r>
      <w:r>
        <w:t xml:space="preserve"> 15(3):589–634. doi:10.1108/JEEE-04-2021-0141.</w:t>
      </w:r>
    </w:p>
    <w:p w14:paraId="219D4CF3" w14:textId="77777777" w:rsidR="00110B8D" w:rsidRDefault="00110B8D" w:rsidP="00110B8D">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doi:10.1016/j.socscimed.2023.115807.</w:t>
      </w:r>
    </w:p>
    <w:p w14:paraId="2A9DBE07" w14:textId="77777777" w:rsidR="00110B8D" w:rsidRDefault="00110B8D" w:rsidP="00110B8D">
      <w:pPr>
        <w:pStyle w:val="Bibliography"/>
      </w:pPr>
      <w:r>
        <w:t>Layne, Mary, Deborah Wagner, and Cynthia Rothhaas. 2014. “Estimating Record Linkage False Match Rate for the Person Identification Validation System.”</w:t>
      </w:r>
    </w:p>
    <w:p w14:paraId="008FCB6B" w14:textId="77777777" w:rsidR="00110B8D" w:rsidRDefault="00110B8D" w:rsidP="00110B8D">
      <w:pPr>
        <w:pStyle w:val="Bibliography"/>
      </w:pPr>
      <w:r>
        <w:t xml:space="preserve">Lee, Everett S. 1966. “A Theory of Migration.” </w:t>
      </w:r>
      <w:r>
        <w:rPr>
          <w:i/>
          <w:iCs/>
        </w:rPr>
        <w:t>Demography</w:t>
      </w:r>
      <w:r>
        <w:t xml:space="preserve"> 3(1):47–57. doi:10.2307/2060063.</w:t>
      </w:r>
    </w:p>
    <w:p w14:paraId="277B762E" w14:textId="77777777" w:rsidR="00110B8D" w:rsidRDefault="00110B8D" w:rsidP="00110B8D">
      <w:pPr>
        <w:pStyle w:val="Bibliography"/>
      </w:pPr>
      <w:r>
        <w:t xml:space="preserve">Liebler, Carolyn A., Sonya R. Porter, Leticia E. Fernandez, James M. Noon, and Sharon R. Ennis. 2017. “America’s Churning Races: Race and Ethnicity Response Changes Between Census 2000 and the 2010 Census.” </w:t>
      </w:r>
      <w:r>
        <w:rPr>
          <w:i/>
          <w:iCs/>
        </w:rPr>
        <w:t>Demography</w:t>
      </w:r>
      <w:r>
        <w:t xml:space="preserve"> 54(1):259–84. doi:10.1007/s13524-016-0544-0.</w:t>
      </w:r>
    </w:p>
    <w:p w14:paraId="46717FEE" w14:textId="77777777" w:rsidR="00110B8D" w:rsidRDefault="00110B8D" w:rsidP="00110B8D">
      <w:pPr>
        <w:pStyle w:val="Bibliography"/>
      </w:pPr>
      <w:r>
        <w:t>Linden, Thomas, Rishabh Khandelwal, Hamza Harkous, and Kassem Fawaz. 2019. “The Privacy Policy Landscape After the GDPR.”</w:t>
      </w:r>
    </w:p>
    <w:p w14:paraId="0B459BCD" w14:textId="77777777" w:rsidR="00110B8D" w:rsidRDefault="00110B8D" w:rsidP="00110B8D">
      <w:pPr>
        <w:pStyle w:val="Bibliography"/>
      </w:pPr>
      <w:r>
        <w:lastRenderedPageBreak/>
        <w:t xml:space="preserve">Markovikj, Dejan, Sonja Gievska, Michal Kosinski, and David Stillwell. 2013. “Mining Facebook Data for Predictive Personality Modeling.” </w:t>
      </w:r>
      <w:r>
        <w:rPr>
          <w:i/>
          <w:iCs/>
        </w:rPr>
        <w:t>Proceedings of the International AAAI Conference on Web and Social Media</w:t>
      </w:r>
      <w:r>
        <w:t xml:space="preserve"> 7(2):23–26. doi:10.1609/icwsm.v7i2.14466.</w:t>
      </w:r>
    </w:p>
    <w:p w14:paraId="0876CA76" w14:textId="77777777" w:rsidR="00110B8D" w:rsidRDefault="00110B8D" w:rsidP="00110B8D">
      <w:pPr>
        <w:pStyle w:val="Bibliography"/>
      </w:pPr>
      <w:r>
        <w:t xml:space="preserve">Massey, Douglas S. 1990. “Social Structure, Household Strategies, and the Cumulative Causation of Migration.” </w:t>
      </w:r>
      <w:r>
        <w:rPr>
          <w:i/>
          <w:iCs/>
        </w:rPr>
        <w:t>Population Index</w:t>
      </w:r>
      <w:r>
        <w:t xml:space="preserve"> 56(1):3–26. doi:10.2307/3644186.</w:t>
      </w:r>
    </w:p>
    <w:p w14:paraId="5041D32E" w14:textId="77777777" w:rsidR="00110B8D" w:rsidRDefault="00110B8D" w:rsidP="00110B8D">
      <w:pPr>
        <w:pStyle w:val="Bibliography"/>
      </w:pPr>
      <w:r>
        <w:t xml:space="preserve">Massey, Douglas S. 2015. “A Missing Element in Migration Theories.” </w:t>
      </w:r>
      <w:r>
        <w:rPr>
          <w:i/>
          <w:iCs/>
        </w:rPr>
        <w:t>Migration Letters</w:t>
      </w:r>
      <w:r>
        <w:t xml:space="preserve"> 12(3):279–99. doi:10.59670/ml.v12i3.280.</w:t>
      </w:r>
    </w:p>
    <w:p w14:paraId="084F5C0A" w14:textId="77777777" w:rsidR="00110B8D" w:rsidRDefault="00110B8D" w:rsidP="00110B8D">
      <w:pPr>
        <w:pStyle w:val="Bibliography"/>
      </w:pPr>
      <w:r>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678A9451" w14:textId="77777777" w:rsidR="00110B8D" w:rsidRDefault="00110B8D" w:rsidP="00110B8D">
      <w:pPr>
        <w:pStyle w:val="Bibliography"/>
      </w:pPr>
      <w:r>
        <w:t xml:space="preserve">Mayer, Jonathan R., and John C. Mitchell. 2012. “Third-Party Web Tracking: Policy and Technology.” Pp. 413–27 in </w:t>
      </w:r>
      <w:r>
        <w:rPr>
          <w:i/>
          <w:iCs/>
        </w:rPr>
        <w:t>2012 IEEE Symposium on Security and Privacy</w:t>
      </w:r>
      <w:r>
        <w:t>.</w:t>
      </w:r>
    </w:p>
    <w:p w14:paraId="4A68D977" w14:textId="77777777" w:rsidR="00110B8D" w:rsidRDefault="00110B8D" w:rsidP="00110B8D">
      <w:pPr>
        <w:pStyle w:val="Bibliography"/>
      </w:pPr>
      <w:r>
        <w:t xml:space="preserve">Mitchell, Travis. 2018. </w:t>
      </w:r>
      <w:r>
        <w:rPr>
          <w:i/>
          <w:iCs/>
        </w:rPr>
        <w:t>Commercial Voter Files and the Study of U.S. Politics</w:t>
      </w:r>
      <w:r>
        <w:t>. Pew Research Center. https://www.pewresearch.org/methods/2018/02/15/demographic-data/.</w:t>
      </w:r>
    </w:p>
    <w:p w14:paraId="336B959B" w14:textId="77777777" w:rsidR="00110B8D" w:rsidRDefault="00110B8D" w:rsidP="00110B8D">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415719F3" w14:textId="77777777" w:rsidR="00110B8D" w:rsidRDefault="00110B8D" w:rsidP="00110B8D">
      <w:pPr>
        <w:pStyle w:val="Bibliography"/>
      </w:pPr>
      <w:r>
        <w:t>Mulrow, Edward, Ali Mushtaq, Santanu Pramanik, and Fontes Angela. 2023. “Assessment of the U.S. Census Bureau’s Person Identification Validation System.”</w:t>
      </w:r>
    </w:p>
    <w:p w14:paraId="458B536C" w14:textId="77777777" w:rsidR="00110B8D" w:rsidRDefault="00110B8D" w:rsidP="00110B8D">
      <w:pPr>
        <w:pStyle w:val="Bibliography"/>
      </w:pPr>
      <w:r>
        <w:t>Mulry, Mary H., and Cristina J. Tello-Trillo. 2023. “Full Report of the Comparisons of Administrative Record Rosters to Census Self-Responses and NRFU Household Member Responses.”</w:t>
      </w:r>
    </w:p>
    <w:p w14:paraId="0D0C2F67" w14:textId="77777777" w:rsidR="00110B8D" w:rsidRDefault="00110B8D" w:rsidP="00110B8D">
      <w:pPr>
        <w:pStyle w:val="Bibliography"/>
      </w:pPr>
      <w:r>
        <w:t>Narayanan, Arvind, and Vitaly Shmatikov. 2007. “How To Break Anonymity of the Netflix Prize Dataset.”</w:t>
      </w:r>
    </w:p>
    <w:p w14:paraId="27833BBD" w14:textId="77777777" w:rsidR="00110B8D" w:rsidRDefault="00110B8D" w:rsidP="00110B8D">
      <w:pPr>
        <w:pStyle w:val="Bibliography"/>
      </w:pPr>
      <w:r>
        <w:t>Ortman, Jennifer, and Anthony Knapp. 2023. “Demographic Frame: Leveraging Person-Level Data to Enhance Census and Survey Taking.” Presented at the 2023 Southern Demographic Association Annual Meeting, San Antonio, Texas.</w:t>
      </w:r>
    </w:p>
    <w:p w14:paraId="709799C6" w14:textId="77777777" w:rsidR="00110B8D" w:rsidRDefault="00110B8D" w:rsidP="00110B8D">
      <w:pPr>
        <w:pStyle w:val="Bibliography"/>
      </w:pPr>
      <w:r>
        <w:t xml:space="preserve">Piguet, Etienne, Pécoud Antoine, and Paul de Guchteneire. 2011. “Migration and Climate Change: An Overview.” </w:t>
      </w:r>
      <w:r>
        <w:rPr>
          <w:i/>
          <w:iCs/>
        </w:rPr>
        <w:t>Refugee Survey Quarterly</w:t>
      </w:r>
      <w:r>
        <w:t xml:space="preserve"> 30(3):1–23. doi:10.1093/rsq/hdr006.</w:t>
      </w:r>
    </w:p>
    <w:p w14:paraId="02F33227" w14:textId="77777777" w:rsidR="00110B8D" w:rsidRDefault="00110B8D" w:rsidP="00110B8D">
      <w:pPr>
        <w:pStyle w:val="Bibliography"/>
      </w:pPr>
      <w:r>
        <w:t>Piketty, Thomas, and Emmanuel Saez. 2014. “Inequiality in the Long Run.” 344(6186).</w:t>
      </w:r>
    </w:p>
    <w:p w14:paraId="46D7A0F7" w14:textId="77777777" w:rsidR="00110B8D" w:rsidRDefault="00110B8D" w:rsidP="00110B8D">
      <w:pPr>
        <w:pStyle w:val="Bibliography"/>
      </w:pPr>
      <w:r>
        <w:t xml:space="preserve">Porter, C. Christine. 2008. “De-Identified Data and Third Party Data Mining: The Risk of Re-Identification of Personal Information.” </w:t>
      </w:r>
      <w:r>
        <w:rPr>
          <w:i/>
          <w:iCs/>
        </w:rPr>
        <w:t>Shidler Journal of Law, Commerce &amp; Technology</w:t>
      </w:r>
      <w:r>
        <w:t xml:space="preserve"> 5:1. https://heinonline.org/HOL/Page?handle=hein.journals/washjolta5&amp;id=40&amp;div=&amp;collection=.</w:t>
      </w:r>
    </w:p>
    <w:p w14:paraId="5946F04F" w14:textId="77777777" w:rsidR="00110B8D" w:rsidRDefault="00110B8D" w:rsidP="00110B8D">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117DE99C" w14:textId="77777777" w:rsidR="00110B8D" w:rsidRDefault="00110B8D" w:rsidP="00110B8D">
      <w:pPr>
        <w:pStyle w:val="Bibliography"/>
      </w:pPr>
      <w:r>
        <w:lastRenderedPageBreak/>
        <w:t xml:space="preserve">Stark, Oded, and J. Edward Taylor. 1991. “Migration Incentives, Migration Types: The Role of Relative Deprivation.” </w:t>
      </w:r>
      <w:r>
        <w:rPr>
          <w:i/>
          <w:iCs/>
        </w:rPr>
        <w:t>The Economic Journal</w:t>
      </w:r>
      <w:r>
        <w:t xml:space="preserve"> 101(408):1163–78. doi:10.2307/2234433.</w:t>
      </w:r>
    </w:p>
    <w:p w14:paraId="2677B028" w14:textId="77777777" w:rsidR="00110B8D" w:rsidRDefault="00110B8D" w:rsidP="00110B8D">
      <w:pPr>
        <w:pStyle w:val="Bibliography"/>
      </w:pPr>
      <w:r>
        <w:t xml:space="preserve">Stouffer, Samuel A. 1940. “Intervening Opportunities: A Theory Relating Mobility and Distance.” </w:t>
      </w:r>
      <w:r>
        <w:rPr>
          <w:i/>
          <w:iCs/>
        </w:rPr>
        <w:t>American Sociological Review</w:t>
      </w:r>
      <w:r>
        <w:t xml:space="preserve"> 5(6):845–67. doi:10.2307/2084520.</w:t>
      </w:r>
    </w:p>
    <w:p w14:paraId="58ADC7FF" w14:textId="77777777" w:rsidR="00110B8D" w:rsidRDefault="00110B8D" w:rsidP="00110B8D">
      <w:pPr>
        <w:pStyle w:val="Bibliography"/>
      </w:pPr>
      <w:r>
        <w:t xml:space="preserve">Streiner, David L., Geoffrey R. Norman, and John Cairney. 2015. </w:t>
      </w:r>
      <w:r>
        <w:rPr>
          <w:i/>
          <w:iCs/>
        </w:rPr>
        <w:t>Health Measurement Scales</w:t>
      </w:r>
      <w:r>
        <w:t>. Oxford: Oxford University Press.</w:t>
      </w:r>
    </w:p>
    <w:p w14:paraId="1DDE56D5" w14:textId="77777777" w:rsidR="00110B8D" w:rsidRDefault="00110B8D" w:rsidP="00110B8D">
      <w:pPr>
        <w:pStyle w:val="Bibliography"/>
      </w:pPr>
      <w:r>
        <w:t xml:space="preserve">Taylor, J. Edward. 1984. </w:t>
      </w:r>
      <w:r>
        <w:rPr>
          <w:i/>
          <w:iCs/>
        </w:rPr>
        <w:t>Differential Migration, Networks, Information and Risk</w:t>
      </w:r>
      <w:r>
        <w:t>. Migration and Development Program, Harvard University.</w:t>
      </w:r>
    </w:p>
    <w:p w14:paraId="75B5F102" w14:textId="77777777" w:rsidR="00110B8D" w:rsidRDefault="00110B8D" w:rsidP="00110B8D">
      <w:pPr>
        <w:pStyle w:val="Bibliography"/>
      </w:pPr>
      <w:r>
        <w:t>United States Census Bureau. 2019. “Design and Methodology: Current Population Survey-- America’s Source for Labor Force Data Technical Paper 77.”</w:t>
      </w:r>
    </w:p>
    <w:p w14:paraId="5FEBCC71" w14:textId="77777777" w:rsidR="00110B8D" w:rsidRDefault="00110B8D" w:rsidP="00110B8D">
      <w:pPr>
        <w:pStyle w:val="Bibliography"/>
      </w:pPr>
      <w:r>
        <w:t>United States Census Bureau. 2021. “Group Quarters and Housing Unit Estimates Terms and Definitions.” https://www.census.gov/programs-surveys/popest/about/glossary/housing.html.</w:t>
      </w:r>
    </w:p>
    <w:p w14:paraId="740EE87C" w14:textId="77777777" w:rsidR="00110B8D" w:rsidRDefault="00110B8D" w:rsidP="00110B8D">
      <w:pPr>
        <w:pStyle w:val="Bibliography"/>
      </w:pPr>
      <w:r>
        <w:t>United States Census Bureau. 2025a. “2024 Survey of Income and Program Participation Users’ Guide.”</w:t>
      </w:r>
    </w:p>
    <w:p w14:paraId="7AF9CA4A" w14:textId="77777777" w:rsidR="00110B8D" w:rsidRDefault="00110B8D" w:rsidP="00110B8D">
      <w:pPr>
        <w:pStyle w:val="Bibliography"/>
      </w:pPr>
      <w:r>
        <w:t>United States Census Bureau. 2025b. “About Metropolitan and Micropolitan Statistical Areas.” https://www.census.gov/programs-surveys/metro-micro/about.html.</w:t>
      </w:r>
    </w:p>
    <w:p w14:paraId="5BD272CA" w14:textId="77777777" w:rsidR="00110B8D" w:rsidRDefault="00110B8D" w:rsidP="00110B8D">
      <w:pPr>
        <w:pStyle w:val="Bibliography"/>
      </w:pPr>
      <w:r>
        <w:t>United States Census Bureau. 2025c. “ACS Response Rates.” https://www.census.gov/programs-surveys/acs/.</w:t>
      </w:r>
    </w:p>
    <w:p w14:paraId="338A9D9A" w14:textId="77777777" w:rsidR="00110B8D" w:rsidRDefault="00110B8D" w:rsidP="00110B8D">
      <w:pPr>
        <w:pStyle w:val="Bibliography"/>
      </w:pPr>
      <w:r>
        <w:t>United States Census Bureau. 2025d. “Decennial Census of Population and Housing Questionnaires &amp; Instructions.” https://www.census.gov/programs-surveys/decennial-census/technical-documentation/questionnaires.html.</w:t>
      </w:r>
    </w:p>
    <w:p w14:paraId="67CCFE33" w14:textId="77777777" w:rsidR="00110B8D" w:rsidRDefault="00110B8D" w:rsidP="00110B8D">
      <w:pPr>
        <w:pStyle w:val="Bibliography"/>
      </w:pPr>
      <w:r>
        <w:t>United States Census Bureau. 2025e. “Design and Methodology Report.” https://www.census.gov/programs-surveys/acs/methodology/design-and-methodology.html.</w:t>
      </w:r>
    </w:p>
    <w:p w14:paraId="3E40E1E3" w14:textId="77777777" w:rsidR="00110B8D" w:rsidRDefault="00110B8D" w:rsidP="00110B8D">
      <w:pPr>
        <w:pStyle w:val="Bibliography"/>
      </w:pPr>
      <w:r>
        <w:t>US Census Bureau. 2024. “2030 Census Research Recommendations: Inputs for the 2030 Census Operational Plan.” https://www.census.gov/newsroom/blogs/random-samplings/2024/12/2030-census-research-recommendations-operational-plan.html.</w:t>
      </w:r>
    </w:p>
    <w:p w14:paraId="5A26A8DD" w14:textId="77777777" w:rsidR="00110B8D" w:rsidRDefault="00110B8D" w:rsidP="00110B8D">
      <w:pPr>
        <w:pStyle w:val="Bibliography"/>
      </w:pPr>
      <w:r>
        <w:t xml:space="preserve">Wachter, Kenneth W. 2014. </w:t>
      </w:r>
      <w:r>
        <w:rPr>
          <w:i/>
          <w:iCs/>
        </w:rPr>
        <w:t>Essential Demographic Methods:</w:t>
      </w:r>
      <w:r>
        <w:t xml:space="preserve"> Cambridge, MA: Harvard University Press.</w:t>
      </w:r>
    </w:p>
    <w:p w14:paraId="1829199A" w14:textId="77777777" w:rsidR="00110B8D" w:rsidRDefault="00110B8D" w:rsidP="00110B8D">
      <w:pPr>
        <w:pStyle w:val="Bibliography"/>
      </w:pPr>
      <w:r>
        <w:t xml:space="preserve">Windzio, Michael. 2018. “The Network of Global Migration 1990–2013: Using ERGMs to Test Theories of Migration between Countries.” </w:t>
      </w:r>
      <w:r>
        <w:rPr>
          <w:i/>
          <w:iCs/>
        </w:rPr>
        <w:t>Social Networks</w:t>
      </w:r>
      <w:r>
        <w:t xml:space="preserve"> 53:20–29. doi:10.1016/j.socnet.2017.08.006.</w:t>
      </w:r>
    </w:p>
    <w:p w14:paraId="7BC7F153" w14:textId="77777777" w:rsidR="00110B8D" w:rsidRDefault="00110B8D" w:rsidP="00110B8D">
      <w:pPr>
        <w:pStyle w:val="Bibliography"/>
      </w:pPr>
      <w:r>
        <w:lastRenderedPageBreak/>
        <w:t>Xin, Rui, Niloofar Mireshghallah, Shuyue Stella Li, Michael Duan, Hyunwoo Kim, Yejin Choi, Yulia Tsvetkov, Sewoong Oh, and Pang Wei Koh. 2025. “A False Sense of Privacy: Evaluating Textual Data Sanitization Beyond Surface-Level Privacy Leakage.”</w:t>
      </w:r>
    </w:p>
    <w:p w14:paraId="4081E8D3" w14:textId="77777777" w:rsidR="00110B8D" w:rsidRDefault="00110B8D" w:rsidP="00110B8D">
      <w:pPr>
        <w:pStyle w:val="Bibliography"/>
      </w:pPr>
      <w:r>
        <w:t xml:space="preserve">Zhou, Bing, Lei Zou, Ali Mostafavi, Binbin Lin, Mingzheng Yang, Nasir Gharaibeh, Heng Cai, Joynal Abedin, and Debayan Mandal. 2022. “VictimFinder: Harvesting Rescue Requests in Disaster Response from Social Media with BERT.” </w:t>
      </w:r>
      <w:r>
        <w:rPr>
          <w:i/>
          <w:iCs/>
        </w:rPr>
        <w:t>Computers, Environment and Urban Systems</w:t>
      </w:r>
      <w:r>
        <w:t xml:space="preserve"> 95:101824. doi:10.1016/j.compenvurbsys.2022.101824.</w:t>
      </w:r>
    </w:p>
    <w:p w14:paraId="52CDC13D" w14:textId="77777777" w:rsidR="00110B8D" w:rsidRDefault="00110B8D" w:rsidP="00110B8D">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3A7B3227" w14:textId="77777777" w:rsidR="00110B8D" w:rsidRDefault="00110B8D" w:rsidP="00110B8D">
      <w:pPr>
        <w:pStyle w:val="Bibliography"/>
      </w:pPr>
      <w:r>
        <w:t xml:space="preserve">Zou, Lei, Nina S. N. Lam, Shayan Shams, Heng Cai, Michelle A. Meyer, Seungwon Yang, Kisung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63699016" w:rsidR="00A50E41" w:rsidRPr="009857CB" w:rsidRDefault="00A50E41" w:rsidP="00C038EF">
      <w:pPr>
        <w:spacing w:line="480" w:lineRule="auto"/>
        <w:ind w:firstLine="720"/>
      </w:pPr>
      <w:r w:rsidRPr="00C038EF">
        <w:rPr>
          <w:rFonts w:ascii="Times New Roman" w:hAnsi="Times New Roman"/>
        </w:rPr>
        <w:fldChar w:fldCharType="end"/>
      </w:r>
    </w:p>
    <w:sectPr w:rsidR="00A50E41" w:rsidRPr="009857CB" w:rsidSect="00CF43AC">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C7336" w14:textId="77777777" w:rsidR="003E651B" w:rsidRDefault="003E651B" w:rsidP="002F1A57">
      <w:pPr>
        <w:spacing w:after="0" w:line="240" w:lineRule="auto"/>
      </w:pPr>
      <w:r>
        <w:separator/>
      </w:r>
    </w:p>
  </w:endnote>
  <w:endnote w:type="continuationSeparator" w:id="0">
    <w:p w14:paraId="0A3929CA" w14:textId="77777777" w:rsidR="003E651B" w:rsidRDefault="003E651B"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5E9E5" w14:textId="77777777" w:rsidR="00C038EF" w:rsidRDefault="00C03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D5CC43" w14:textId="77777777" w:rsidR="003E651B" w:rsidRDefault="003E651B" w:rsidP="002F1A57">
      <w:pPr>
        <w:spacing w:after="0" w:line="240" w:lineRule="auto"/>
      </w:pPr>
      <w:r>
        <w:separator/>
      </w:r>
    </w:p>
  </w:footnote>
  <w:footnote w:type="continuationSeparator" w:id="0">
    <w:p w14:paraId="3C6E30A3" w14:textId="77777777" w:rsidR="003E651B" w:rsidRDefault="003E651B" w:rsidP="002F1A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93B4D" w14:textId="77777777" w:rsidR="00C038EF" w:rsidRDefault="00C038E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6C7"/>
    <w:rsid w:val="000027E9"/>
    <w:rsid w:val="00003E92"/>
    <w:rsid w:val="0000740B"/>
    <w:rsid w:val="00010CF8"/>
    <w:rsid w:val="00011B30"/>
    <w:rsid w:val="000120E8"/>
    <w:rsid w:val="0001301D"/>
    <w:rsid w:val="00014D89"/>
    <w:rsid w:val="0002087B"/>
    <w:rsid w:val="00023638"/>
    <w:rsid w:val="00023F38"/>
    <w:rsid w:val="00024429"/>
    <w:rsid w:val="00030270"/>
    <w:rsid w:val="00030E9D"/>
    <w:rsid w:val="0003169D"/>
    <w:rsid w:val="000319DC"/>
    <w:rsid w:val="000355DA"/>
    <w:rsid w:val="0003581F"/>
    <w:rsid w:val="00036152"/>
    <w:rsid w:val="00037023"/>
    <w:rsid w:val="00040161"/>
    <w:rsid w:val="00040EEB"/>
    <w:rsid w:val="000412CD"/>
    <w:rsid w:val="00041417"/>
    <w:rsid w:val="000415A3"/>
    <w:rsid w:val="000435CA"/>
    <w:rsid w:val="0004417C"/>
    <w:rsid w:val="00045849"/>
    <w:rsid w:val="00045F2C"/>
    <w:rsid w:val="000466F1"/>
    <w:rsid w:val="00047658"/>
    <w:rsid w:val="00050510"/>
    <w:rsid w:val="00051790"/>
    <w:rsid w:val="00053E7D"/>
    <w:rsid w:val="00055DB0"/>
    <w:rsid w:val="00055DEE"/>
    <w:rsid w:val="00056BF8"/>
    <w:rsid w:val="0005727B"/>
    <w:rsid w:val="00057A24"/>
    <w:rsid w:val="00063FAB"/>
    <w:rsid w:val="00064746"/>
    <w:rsid w:val="00066525"/>
    <w:rsid w:val="00066A5B"/>
    <w:rsid w:val="000673ED"/>
    <w:rsid w:val="00070734"/>
    <w:rsid w:val="000713DB"/>
    <w:rsid w:val="0007163D"/>
    <w:rsid w:val="00072731"/>
    <w:rsid w:val="000731A3"/>
    <w:rsid w:val="00073DA8"/>
    <w:rsid w:val="0007633D"/>
    <w:rsid w:val="00080320"/>
    <w:rsid w:val="0008147F"/>
    <w:rsid w:val="000828E5"/>
    <w:rsid w:val="00083848"/>
    <w:rsid w:val="000840AC"/>
    <w:rsid w:val="00084BE7"/>
    <w:rsid w:val="00085228"/>
    <w:rsid w:val="00085D53"/>
    <w:rsid w:val="00087554"/>
    <w:rsid w:val="00091305"/>
    <w:rsid w:val="00091AC4"/>
    <w:rsid w:val="00091C37"/>
    <w:rsid w:val="00093DA4"/>
    <w:rsid w:val="0009414A"/>
    <w:rsid w:val="00096A53"/>
    <w:rsid w:val="0009796F"/>
    <w:rsid w:val="00097CD3"/>
    <w:rsid w:val="000A1531"/>
    <w:rsid w:val="000A4392"/>
    <w:rsid w:val="000A562A"/>
    <w:rsid w:val="000A7606"/>
    <w:rsid w:val="000A7C34"/>
    <w:rsid w:val="000A7FB2"/>
    <w:rsid w:val="000B3273"/>
    <w:rsid w:val="000B420D"/>
    <w:rsid w:val="000B49C2"/>
    <w:rsid w:val="000B5607"/>
    <w:rsid w:val="000B5D94"/>
    <w:rsid w:val="000C209E"/>
    <w:rsid w:val="000C4A84"/>
    <w:rsid w:val="000C4E07"/>
    <w:rsid w:val="000D0268"/>
    <w:rsid w:val="000D0A05"/>
    <w:rsid w:val="000D161D"/>
    <w:rsid w:val="000D20D7"/>
    <w:rsid w:val="000D2516"/>
    <w:rsid w:val="000D295D"/>
    <w:rsid w:val="000D4101"/>
    <w:rsid w:val="000D4E0E"/>
    <w:rsid w:val="000D548A"/>
    <w:rsid w:val="000E0DCC"/>
    <w:rsid w:val="000E146B"/>
    <w:rsid w:val="000E15A0"/>
    <w:rsid w:val="000E3702"/>
    <w:rsid w:val="000E6687"/>
    <w:rsid w:val="000F0BE7"/>
    <w:rsid w:val="000F1258"/>
    <w:rsid w:val="000F1DBF"/>
    <w:rsid w:val="000F4FF3"/>
    <w:rsid w:val="000F53F7"/>
    <w:rsid w:val="000F5C87"/>
    <w:rsid w:val="000F66FD"/>
    <w:rsid w:val="000F6830"/>
    <w:rsid w:val="00100D9E"/>
    <w:rsid w:val="00101D1E"/>
    <w:rsid w:val="0010211B"/>
    <w:rsid w:val="001039E0"/>
    <w:rsid w:val="00103F4B"/>
    <w:rsid w:val="0010508B"/>
    <w:rsid w:val="00107D5E"/>
    <w:rsid w:val="00110275"/>
    <w:rsid w:val="001106D6"/>
    <w:rsid w:val="00110B8D"/>
    <w:rsid w:val="0011110C"/>
    <w:rsid w:val="001121BC"/>
    <w:rsid w:val="00113B70"/>
    <w:rsid w:val="00114E75"/>
    <w:rsid w:val="00115245"/>
    <w:rsid w:val="0011531E"/>
    <w:rsid w:val="00115629"/>
    <w:rsid w:val="00117433"/>
    <w:rsid w:val="00123156"/>
    <w:rsid w:val="00124F4C"/>
    <w:rsid w:val="00125F5F"/>
    <w:rsid w:val="00126CD7"/>
    <w:rsid w:val="00127A20"/>
    <w:rsid w:val="00127B7F"/>
    <w:rsid w:val="00127E86"/>
    <w:rsid w:val="00130B3B"/>
    <w:rsid w:val="00130D9E"/>
    <w:rsid w:val="00132BB8"/>
    <w:rsid w:val="00133A44"/>
    <w:rsid w:val="00133F36"/>
    <w:rsid w:val="00144E90"/>
    <w:rsid w:val="00144F85"/>
    <w:rsid w:val="00146703"/>
    <w:rsid w:val="001475AD"/>
    <w:rsid w:val="00147F21"/>
    <w:rsid w:val="00147FB5"/>
    <w:rsid w:val="0015084F"/>
    <w:rsid w:val="0015187C"/>
    <w:rsid w:val="00152B34"/>
    <w:rsid w:val="001563D9"/>
    <w:rsid w:val="00157456"/>
    <w:rsid w:val="0016146D"/>
    <w:rsid w:val="001639FF"/>
    <w:rsid w:val="00164333"/>
    <w:rsid w:val="00164575"/>
    <w:rsid w:val="00165842"/>
    <w:rsid w:val="00165E18"/>
    <w:rsid w:val="00171F42"/>
    <w:rsid w:val="00173278"/>
    <w:rsid w:val="0017345F"/>
    <w:rsid w:val="001742F7"/>
    <w:rsid w:val="001750D2"/>
    <w:rsid w:val="00175FF4"/>
    <w:rsid w:val="001806E5"/>
    <w:rsid w:val="0018080B"/>
    <w:rsid w:val="00180D80"/>
    <w:rsid w:val="00181218"/>
    <w:rsid w:val="00181762"/>
    <w:rsid w:val="00183B90"/>
    <w:rsid w:val="00184BE9"/>
    <w:rsid w:val="00187B14"/>
    <w:rsid w:val="00187BD7"/>
    <w:rsid w:val="001909F6"/>
    <w:rsid w:val="00191DAB"/>
    <w:rsid w:val="00192575"/>
    <w:rsid w:val="001935FB"/>
    <w:rsid w:val="001966E2"/>
    <w:rsid w:val="00196758"/>
    <w:rsid w:val="001A0C79"/>
    <w:rsid w:val="001A1054"/>
    <w:rsid w:val="001A18A5"/>
    <w:rsid w:val="001A19E6"/>
    <w:rsid w:val="001A39B6"/>
    <w:rsid w:val="001A3D8A"/>
    <w:rsid w:val="001B4A4B"/>
    <w:rsid w:val="001B4F02"/>
    <w:rsid w:val="001C2664"/>
    <w:rsid w:val="001C3862"/>
    <w:rsid w:val="001C41D3"/>
    <w:rsid w:val="001C4BE1"/>
    <w:rsid w:val="001C5A4A"/>
    <w:rsid w:val="001D0C54"/>
    <w:rsid w:val="001D0FD3"/>
    <w:rsid w:val="001D13B5"/>
    <w:rsid w:val="001D1744"/>
    <w:rsid w:val="001D3D41"/>
    <w:rsid w:val="001D4008"/>
    <w:rsid w:val="001D69E5"/>
    <w:rsid w:val="001D72A4"/>
    <w:rsid w:val="001D7534"/>
    <w:rsid w:val="001D7F48"/>
    <w:rsid w:val="001E3347"/>
    <w:rsid w:val="001E44C7"/>
    <w:rsid w:val="001E7C0D"/>
    <w:rsid w:val="001F0913"/>
    <w:rsid w:val="001F1BF0"/>
    <w:rsid w:val="001F2BB9"/>
    <w:rsid w:val="001F4757"/>
    <w:rsid w:val="001F491A"/>
    <w:rsid w:val="001F742D"/>
    <w:rsid w:val="002002E6"/>
    <w:rsid w:val="00200757"/>
    <w:rsid w:val="00201241"/>
    <w:rsid w:val="0020307A"/>
    <w:rsid w:val="002049D9"/>
    <w:rsid w:val="00206496"/>
    <w:rsid w:val="00207256"/>
    <w:rsid w:val="00213726"/>
    <w:rsid w:val="002137DA"/>
    <w:rsid w:val="00213F39"/>
    <w:rsid w:val="00215713"/>
    <w:rsid w:val="002163A5"/>
    <w:rsid w:val="00221E13"/>
    <w:rsid w:val="0022332A"/>
    <w:rsid w:val="002237BB"/>
    <w:rsid w:val="00223FAD"/>
    <w:rsid w:val="00224CBA"/>
    <w:rsid w:val="00224EE9"/>
    <w:rsid w:val="00225E05"/>
    <w:rsid w:val="00227DF1"/>
    <w:rsid w:val="002326C9"/>
    <w:rsid w:val="0023271F"/>
    <w:rsid w:val="00234338"/>
    <w:rsid w:val="002350F5"/>
    <w:rsid w:val="00235B61"/>
    <w:rsid w:val="0023654E"/>
    <w:rsid w:val="00236FCE"/>
    <w:rsid w:val="00240637"/>
    <w:rsid w:val="00240DB0"/>
    <w:rsid w:val="00242076"/>
    <w:rsid w:val="00244E51"/>
    <w:rsid w:val="0024628B"/>
    <w:rsid w:val="002469B2"/>
    <w:rsid w:val="002471FA"/>
    <w:rsid w:val="0025551A"/>
    <w:rsid w:val="00255546"/>
    <w:rsid w:val="00260D8B"/>
    <w:rsid w:val="00261445"/>
    <w:rsid w:val="002620ED"/>
    <w:rsid w:val="00266473"/>
    <w:rsid w:val="002706BD"/>
    <w:rsid w:val="00270AE9"/>
    <w:rsid w:val="00270F5F"/>
    <w:rsid w:val="002719F2"/>
    <w:rsid w:val="002723FA"/>
    <w:rsid w:val="00274D3D"/>
    <w:rsid w:val="00283A88"/>
    <w:rsid w:val="002862BA"/>
    <w:rsid w:val="002870A4"/>
    <w:rsid w:val="00287181"/>
    <w:rsid w:val="002875CA"/>
    <w:rsid w:val="0029010E"/>
    <w:rsid w:val="002909E5"/>
    <w:rsid w:val="00291F04"/>
    <w:rsid w:val="00292B01"/>
    <w:rsid w:val="002959B3"/>
    <w:rsid w:val="00296705"/>
    <w:rsid w:val="00297AA4"/>
    <w:rsid w:val="00297F9E"/>
    <w:rsid w:val="002A03B6"/>
    <w:rsid w:val="002A0E92"/>
    <w:rsid w:val="002A5F1F"/>
    <w:rsid w:val="002B06D3"/>
    <w:rsid w:val="002B177D"/>
    <w:rsid w:val="002B1B65"/>
    <w:rsid w:val="002B25AF"/>
    <w:rsid w:val="002B2616"/>
    <w:rsid w:val="002B36F3"/>
    <w:rsid w:val="002B4F53"/>
    <w:rsid w:val="002B63B2"/>
    <w:rsid w:val="002B64EC"/>
    <w:rsid w:val="002C052B"/>
    <w:rsid w:val="002C0773"/>
    <w:rsid w:val="002C1080"/>
    <w:rsid w:val="002C1286"/>
    <w:rsid w:val="002C36C3"/>
    <w:rsid w:val="002C3C44"/>
    <w:rsid w:val="002C4334"/>
    <w:rsid w:val="002C5250"/>
    <w:rsid w:val="002C5B66"/>
    <w:rsid w:val="002C7069"/>
    <w:rsid w:val="002C7129"/>
    <w:rsid w:val="002C7EDA"/>
    <w:rsid w:val="002D26C3"/>
    <w:rsid w:val="002D2EDD"/>
    <w:rsid w:val="002D2F95"/>
    <w:rsid w:val="002D3CD4"/>
    <w:rsid w:val="002D5815"/>
    <w:rsid w:val="002D66B7"/>
    <w:rsid w:val="002D7CBD"/>
    <w:rsid w:val="002E05B0"/>
    <w:rsid w:val="002E1969"/>
    <w:rsid w:val="002E1A5D"/>
    <w:rsid w:val="002E4079"/>
    <w:rsid w:val="002E4308"/>
    <w:rsid w:val="002E4FF2"/>
    <w:rsid w:val="002E56E2"/>
    <w:rsid w:val="002E5EDD"/>
    <w:rsid w:val="002E6C41"/>
    <w:rsid w:val="002F028D"/>
    <w:rsid w:val="002F0C1A"/>
    <w:rsid w:val="002F1A57"/>
    <w:rsid w:val="002F1BD8"/>
    <w:rsid w:val="002F3CF7"/>
    <w:rsid w:val="002F46D0"/>
    <w:rsid w:val="002F4A26"/>
    <w:rsid w:val="002F52BB"/>
    <w:rsid w:val="002F5F67"/>
    <w:rsid w:val="002F7345"/>
    <w:rsid w:val="002F73DE"/>
    <w:rsid w:val="0030205A"/>
    <w:rsid w:val="00303709"/>
    <w:rsid w:val="00305181"/>
    <w:rsid w:val="00307BEB"/>
    <w:rsid w:val="003100A2"/>
    <w:rsid w:val="003106B0"/>
    <w:rsid w:val="0031337F"/>
    <w:rsid w:val="00314AC1"/>
    <w:rsid w:val="00317460"/>
    <w:rsid w:val="00317755"/>
    <w:rsid w:val="00320DF8"/>
    <w:rsid w:val="00320F6F"/>
    <w:rsid w:val="0032459F"/>
    <w:rsid w:val="003253DB"/>
    <w:rsid w:val="0032548C"/>
    <w:rsid w:val="00325828"/>
    <w:rsid w:val="00325E7A"/>
    <w:rsid w:val="00330EB6"/>
    <w:rsid w:val="00331B38"/>
    <w:rsid w:val="00331D9A"/>
    <w:rsid w:val="00333597"/>
    <w:rsid w:val="00336B56"/>
    <w:rsid w:val="00336CAB"/>
    <w:rsid w:val="003431F3"/>
    <w:rsid w:val="00343C7E"/>
    <w:rsid w:val="00345232"/>
    <w:rsid w:val="0034540E"/>
    <w:rsid w:val="00350F9A"/>
    <w:rsid w:val="003519A9"/>
    <w:rsid w:val="003527DD"/>
    <w:rsid w:val="003565F1"/>
    <w:rsid w:val="00356B14"/>
    <w:rsid w:val="003625CA"/>
    <w:rsid w:val="003635FE"/>
    <w:rsid w:val="00364E0F"/>
    <w:rsid w:val="00365C10"/>
    <w:rsid w:val="00365FF9"/>
    <w:rsid w:val="00367C16"/>
    <w:rsid w:val="00370CB4"/>
    <w:rsid w:val="00372A54"/>
    <w:rsid w:val="00372DDE"/>
    <w:rsid w:val="00373813"/>
    <w:rsid w:val="00375671"/>
    <w:rsid w:val="00376AB9"/>
    <w:rsid w:val="003778F0"/>
    <w:rsid w:val="003806EA"/>
    <w:rsid w:val="003814AA"/>
    <w:rsid w:val="003822C1"/>
    <w:rsid w:val="00383014"/>
    <w:rsid w:val="00387817"/>
    <w:rsid w:val="00387F52"/>
    <w:rsid w:val="003945AB"/>
    <w:rsid w:val="003950E7"/>
    <w:rsid w:val="003964BD"/>
    <w:rsid w:val="00396524"/>
    <w:rsid w:val="00396617"/>
    <w:rsid w:val="00397255"/>
    <w:rsid w:val="003973AF"/>
    <w:rsid w:val="003A2ADA"/>
    <w:rsid w:val="003A2C22"/>
    <w:rsid w:val="003A2FA1"/>
    <w:rsid w:val="003A5E84"/>
    <w:rsid w:val="003A6176"/>
    <w:rsid w:val="003A62A4"/>
    <w:rsid w:val="003A6CBF"/>
    <w:rsid w:val="003A7864"/>
    <w:rsid w:val="003A7E46"/>
    <w:rsid w:val="003B0D5F"/>
    <w:rsid w:val="003B1003"/>
    <w:rsid w:val="003B1619"/>
    <w:rsid w:val="003B384A"/>
    <w:rsid w:val="003B407D"/>
    <w:rsid w:val="003B433D"/>
    <w:rsid w:val="003B48F3"/>
    <w:rsid w:val="003B610D"/>
    <w:rsid w:val="003B61E5"/>
    <w:rsid w:val="003B6DA5"/>
    <w:rsid w:val="003B75E3"/>
    <w:rsid w:val="003C1851"/>
    <w:rsid w:val="003C2D4D"/>
    <w:rsid w:val="003C52A1"/>
    <w:rsid w:val="003D0984"/>
    <w:rsid w:val="003D20C6"/>
    <w:rsid w:val="003D217A"/>
    <w:rsid w:val="003D4304"/>
    <w:rsid w:val="003D47D4"/>
    <w:rsid w:val="003D4D8E"/>
    <w:rsid w:val="003D5A5E"/>
    <w:rsid w:val="003D5FCE"/>
    <w:rsid w:val="003D65C1"/>
    <w:rsid w:val="003D6E78"/>
    <w:rsid w:val="003D7040"/>
    <w:rsid w:val="003E03DE"/>
    <w:rsid w:val="003E13BB"/>
    <w:rsid w:val="003E2A0A"/>
    <w:rsid w:val="003E2C65"/>
    <w:rsid w:val="003E5DB7"/>
    <w:rsid w:val="003E651B"/>
    <w:rsid w:val="003E68E0"/>
    <w:rsid w:val="003E7AF1"/>
    <w:rsid w:val="003F073D"/>
    <w:rsid w:val="003F19AA"/>
    <w:rsid w:val="003F2075"/>
    <w:rsid w:val="003F295C"/>
    <w:rsid w:val="003F2EAB"/>
    <w:rsid w:val="003F3B21"/>
    <w:rsid w:val="003F6B20"/>
    <w:rsid w:val="003F6C99"/>
    <w:rsid w:val="003F72D9"/>
    <w:rsid w:val="00401163"/>
    <w:rsid w:val="0040156E"/>
    <w:rsid w:val="00401C87"/>
    <w:rsid w:val="00401F0F"/>
    <w:rsid w:val="00403ED9"/>
    <w:rsid w:val="00404755"/>
    <w:rsid w:val="00405CF1"/>
    <w:rsid w:val="0040723B"/>
    <w:rsid w:val="00411766"/>
    <w:rsid w:val="0041251C"/>
    <w:rsid w:val="004135CF"/>
    <w:rsid w:val="00414C78"/>
    <w:rsid w:val="004169D2"/>
    <w:rsid w:val="00421558"/>
    <w:rsid w:val="0042291B"/>
    <w:rsid w:val="004236B1"/>
    <w:rsid w:val="004245A5"/>
    <w:rsid w:val="00426241"/>
    <w:rsid w:val="0042639E"/>
    <w:rsid w:val="004268DC"/>
    <w:rsid w:val="00430AEA"/>
    <w:rsid w:val="00430B51"/>
    <w:rsid w:val="004312DC"/>
    <w:rsid w:val="00431CA9"/>
    <w:rsid w:val="00434282"/>
    <w:rsid w:val="00436FED"/>
    <w:rsid w:val="00443116"/>
    <w:rsid w:val="0044488A"/>
    <w:rsid w:val="0044686C"/>
    <w:rsid w:val="00451339"/>
    <w:rsid w:val="004527F4"/>
    <w:rsid w:val="004551B0"/>
    <w:rsid w:val="004555BE"/>
    <w:rsid w:val="00455B1C"/>
    <w:rsid w:val="0045777A"/>
    <w:rsid w:val="00457CB8"/>
    <w:rsid w:val="004608E4"/>
    <w:rsid w:val="00461CA4"/>
    <w:rsid w:val="00461E51"/>
    <w:rsid w:val="0046246F"/>
    <w:rsid w:val="0046473A"/>
    <w:rsid w:val="00465567"/>
    <w:rsid w:val="004713A6"/>
    <w:rsid w:val="00471541"/>
    <w:rsid w:val="0047185D"/>
    <w:rsid w:val="00472EFF"/>
    <w:rsid w:val="004733DD"/>
    <w:rsid w:val="00473A64"/>
    <w:rsid w:val="00474610"/>
    <w:rsid w:val="0047748C"/>
    <w:rsid w:val="00480D64"/>
    <w:rsid w:val="00481D62"/>
    <w:rsid w:val="0048242F"/>
    <w:rsid w:val="00482F64"/>
    <w:rsid w:val="0048521D"/>
    <w:rsid w:val="00487409"/>
    <w:rsid w:val="004901AC"/>
    <w:rsid w:val="0049395D"/>
    <w:rsid w:val="00493F94"/>
    <w:rsid w:val="004952B9"/>
    <w:rsid w:val="00495881"/>
    <w:rsid w:val="00496497"/>
    <w:rsid w:val="00496639"/>
    <w:rsid w:val="004966AD"/>
    <w:rsid w:val="004971FC"/>
    <w:rsid w:val="00497B9E"/>
    <w:rsid w:val="004A0B60"/>
    <w:rsid w:val="004A0C79"/>
    <w:rsid w:val="004A18E6"/>
    <w:rsid w:val="004A1B75"/>
    <w:rsid w:val="004A2063"/>
    <w:rsid w:val="004A2A91"/>
    <w:rsid w:val="004A3604"/>
    <w:rsid w:val="004A3B3D"/>
    <w:rsid w:val="004A4B41"/>
    <w:rsid w:val="004A52CD"/>
    <w:rsid w:val="004A6218"/>
    <w:rsid w:val="004A6A6B"/>
    <w:rsid w:val="004B43B3"/>
    <w:rsid w:val="004B4FDE"/>
    <w:rsid w:val="004B5F01"/>
    <w:rsid w:val="004B6041"/>
    <w:rsid w:val="004B68D3"/>
    <w:rsid w:val="004C50E3"/>
    <w:rsid w:val="004C554D"/>
    <w:rsid w:val="004D1CA9"/>
    <w:rsid w:val="004E1431"/>
    <w:rsid w:val="004E594A"/>
    <w:rsid w:val="004E5B34"/>
    <w:rsid w:val="004E6253"/>
    <w:rsid w:val="004E64FC"/>
    <w:rsid w:val="004E69C0"/>
    <w:rsid w:val="004E6B18"/>
    <w:rsid w:val="004F186F"/>
    <w:rsid w:val="004F2DD8"/>
    <w:rsid w:val="004F3F4F"/>
    <w:rsid w:val="004F438A"/>
    <w:rsid w:val="004F4567"/>
    <w:rsid w:val="004F4AE5"/>
    <w:rsid w:val="004F5756"/>
    <w:rsid w:val="004F7A47"/>
    <w:rsid w:val="00501E90"/>
    <w:rsid w:val="00502823"/>
    <w:rsid w:val="00503287"/>
    <w:rsid w:val="005032D8"/>
    <w:rsid w:val="00503EE5"/>
    <w:rsid w:val="00507FCE"/>
    <w:rsid w:val="005101EC"/>
    <w:rsid w:val="00510271"/>
    <w:rsid w:val="00510406"/>
    <w:rsid w:val="005113CD"/>
    <w:rsid w:val="00512099"/>
    <w:rsid w:val="00512A39"/>
    <w:rsid w:val="00513AE1"/>
    <w:rsid w:val="0051416C"/>
    <w:rsid w:val="00514603"/>
    <w:rsid w:val="00514CC5"/>
    <w:rsid w:val="00516B17"/>
    <w:rsid w:val="00517F95"/>
    <w:rsid w:val="005204B3"/>
    <w:rsid w:val="00521636"/>
    <w:rsid w:val="0052194B"/>
    <w:rsid w:val="00521988"/>
    <w:rsid w:val="00521E1A"/>
    <w:rsid w:val="005234AB"/>
    <w:rsid w:val="00523EE6"/>
    <w:rsid w:val="0052524C"/>
    <w:rsid w:val="00530688"/>
    <w:rsid w:val="00530906"/>
    <w:rsid w:val="005346A2"/>
    <w:rsid w:val="005347B5"/>
    <w:rsid w:val="00534DFF"/>
    <w:rsid w:val="00534F42"/>
    <w:rsid w:val="005351CA"/>
    <w:rsid w:val="00535A6C"/>
    <w:rsid w:val="00536ABC"/>
    <w:rsid w:val="00536F51"/>
    <w:rsid w:val="00537A01"/>
    <w:rsid w:val="00537EEF"/>
    <w:rsid w:val="00541732"/>
    <w:rsid w:val="00542852"/>
    <w:rsid w:val="00542A07"/>
    <w:rsid w:val="00542CB5"/>
    <w:rsid w:val="00543FDC"/>
    <w:rsid w:val="005449EB"/>
    <w:rsid w:val="00545BAE"/>
    <w:rsid w:val="00545F29"/>
    <w:rsid w:val="00546777"/>
    <w:rsid w:val="00546DF6"/>
    <w:rsid w:val="0054752D"/>
    <w:rsid w:val="0055072B"/>
    <w:rsid w:val="00550A57"/>
    <w:rsid w:val="00552C10"/>
    <w:rsid w:val="00553F78"/>
    <w:rsid w:val="0055542A"/>
    <w:rsid w:val="0055659F"/>
    <w:rsid w:val="0055698B"/>
    <w:rsid w:val="0055763C"/>
    <w:rsid w:val="00560C58"/>
    <w:rsid w:val="00564C0C"/>
    <w:rsid w:val="00564C94"/>
    <w:rsid w:val="00565FF3"/>
    <w:rsid w:val="0057048E"/>
    <w:rsid w:val="00573D54"/>
    <w:rsid w:val="00577D2B"/>
    <w:rsid w:val="00584226"/>
    <w:rsid w:val="00584292"/>
    <w:rsid w:val="005844D9"/>
    <w:rsid w:val="00584637"/>
    <w:rsid w:val="00584D76"/>
    <w:rsid w:val="00586816"/>
    <w:rsid w:val="00587AF1"/>
    <w:rsid w:val="00587D52"/>
    <w:rsid w:val="005904BB"/>
    <w:rsid w:val="00590B65"/>
    <w:rsid w:val="00591341"/>
    <w:rsid w:val="00591489"/>
    <w:rsid w:val="005921B1"/>
    <w:rsid w:val="00592537"/>
    <w:rsid w:val="005933F7"/>
    <w:rsid w:val="0059369E"/>
    <w:rsid w:val="0059389A"/>
    <w:rsid w:val="0059403D"/>
    <w:rsid w:val="005952B1"/>
    <w:rsid w:val="0059714A"/>
    <w:rsid w:val="005A23E5"/>
    <w:rsid w:val="005A345C"/>
    <w:rsid w:val="005A3712"/>
    <w:rsid w:val="005A43DF"/>
    <w:rsid w:val="005A710E"/>
    <w:rsid w:val="005A76B3"/>
    <w:rsid w:val="005B036E"/>
    <w:rsid w:val="005B0977"/>
    <w:rsid w:val="005B148E"/>
    <w:rsid w:val="005B28A7"/>
    <w:rsid w:val="005B2AAC"/>
    <w:rsid w:val="005B3214"/>
    <w:rsid w:val="005B4869"/>
    <w:rsid w:val="005B54ED"/>
    <w:rsid w:val="005C086D"/>
    <w:rsid w:val="005C0BB7"/>
    <w:rsid w:val="005C0F57"/>
    <w:rsid w:val="005C40A6"/>
    <w:rsid w:val="005C4215"/>
    <w:rsid w:val="005C4FCB"/>
    <w:rsid w:val="005C773A"/>
    <w:rsid w:val="005D06C6"/>
    <w:rsid w:val="005D2EAD"/>
    <w:rsid w:val="005D35AC"/>
    <w:rsid w:val="005D3609"/>
    <w:rsid w:val="005D5DE2"/>
    <w:rsid w:val="005D620A"/>
    <w:rsid w:val="005E0862"/>
    <w:rsid w:val="005E2189"/>
    <w:rsid w:val="005E2850"/>
    <w:rsid w:val="005E3807"/>
    <w:rsid w:val="005E6355"/>
    <w:rsid w:val="005E6D74"/>
    <w:rsid w:val="005E6DBC"/>
    <w:rsid w:val="005F049E"/>
    <w:rsid w:val="005F0567"/>
    <w:rsid w:val="005F06EE"/>
    <w:rsid w:val="005F0705"/>
    <w:rsid w:val="005F20BF"/>
    <w:rsid w:val="005F249F"/>
    <w:rsid w:val="005F31A9"/>
    <w:rsid w:val="005F481D"/>
    <w:rsid w:val="005F4CC4"/>
    <w:rsid w:val="00600525"/>
    <w:rsid w:val="00603A2C"/>
    <w:rsid w:val="00604AC0"/>
    <w:rsid w:val="00607AC8"/>
    <w:rsid w:val="00607CE5"/>
    <w:rsid w:val="00610205"/>
    <w:rsid w:val="00611069"/>
    <w:rsid w:val="00612D50"/>
    <w:rsid w:val="00616AFC"/>
    <w:rsid w:val="0062025E"/>
    <w:rsid w:val="00622E8A"/>
    <w:rsid w:val="006235A1"/>
    <w:rsid w:val="00623637"/>
    <w:rsid w:val="00624E20"/>
    <w:rsid w:val="0062773C"/>
    <w:rsid w:val="00635B89"/>
    <w:rsid w:val="00636DD1"/>
    <w:rsid w:val="00637FAD"/>
    <w:rsid w:val="00641F92"/>
    <w:rsid w:val="0064263E"/>
    <w:rsid w:val="0064498E"/>
    <w:rsid w:val="00646318"/>
    <w:rsid w:val="006545E3"/>
    <w:rsid w:val="00656C0F"/>
    <w:rsid w:val="0065743B"/>
    <w:rsid w:val="00657747"/>
    <w:rsid w:val="006621E4"/>
    <w:rsid w:val="00663783"/>
    <w:rsid w:val="006648AB"/>
    <w:rsid w:val="006657DA"/>
    <w:rsid w:val="00666FFE"/>
    <w:rsid w:val="006674CD"/>
    <w:rsid w:val="00671D67"/>
    <w:rsid w:val="00671EEA"/>
    <w:rsid w:val="00673EA2"/>
    <w:rsid w:val="00674C62"/>
    <w:rsid w:val="00675B99"/>
    <w:rsid w:val="00675C73"/>
    <w:rsid w:val="006761DD"/>
    <w:rsid w:val="00676852"/>
    <w:rsid w:val="006768BD"/>
    <w:rsid w:val="00676A18"/>
    <w:rsid w:val="006778EC"/>
    <w:rsid w:val="00680148"/>
    <w:rsid w:val="00680896"/>
    <w:rsid w:val="00680D6B"/>
    <w:rsid w:val="00683BF9"/>
    <w:rsid w:val="00684345"/>
    <w:rsid w:val="00686ECA"/>
    <w:rsid w:val="00686F04"/>
    <w:rsid w:val="00691117"/>
    <w:rsid w:val="00692620"/>
    <w:rsid w:val="00695835"/>
    <w:rsid w:val="00695A95"/>
    <w:rsid w:val="00695DAF"/>
    <w:rsid w:val="0069665F"/>
    <w:rsid w:val="006971A2"/>
    <w:rsid w:val="00697291"/>
    <w:rsid w:val="00697B8B"/>
    <w:rsid w:val="00697E9F"/>
    <w:rsid w:val="006A203D"/>
    <w:rsid w:val="006A2D83"/>
    <w:rsid w:val="006A3158"/>
    <w:rsid w:val="006A5706"/>
    <w:rsid w:val="006A6AC2"/>
    <w:rsid w:val="006B038B"/>
    <w:rsid w:val="006B5F67"/>
    <w:rsid w:val="006C0EB4"/>
    <w:rsid w:val="006C0FBB"/>
    <w:rsid w:val="006C1F51"/>
    <w:rsid w:val="006C29C4"/>
    <w:rsid w:val="006C4BED"/>
    <w:rsid w:val="006C6E5F"/>
    <w:rsid w:val="006D2087"/>
    <w:rsid w:val="006D3F50"/>
    <w:rsid w:val="006D695D"/>
    <w:rsid w:val="006D6DD1"/>
    <w:rsid w:val="006E06EE"/>
    <w:rsid w:val="006E159A"/>
    <w:rsid w:val="006E25FE"/>
    <w:rsid w:val="006E2F67"/>
    <w:rsid w:val="006E33B3"/>
    <w:rsid w:val="006E3DEB"/>
    <w:rsid w:val="006E43B8"/>
    <w:rsid w:val="006E4A43"/>
    <w:rsid w:val="006E4D66"/>
    <w:rsid w:val="006E6326"/>
    <w:rsid w:val="006F0238"/>
    <w:rsid w:val="006F0C3F"/>
    <w:rsid w:val="006F3EE3"/>
    <w:rsid w:val="006F503F"/>
    <w:rsid w:val="006F6335"/>
    <w:rsid w:val="006F673C"/>
    <w:rsid w:val="00701163"/>
    <w:rsid w:val="00701698"/>
    <w:rsid w:val="00701E4C"/>
    <w:rsid w:val="00702B8B"/>
    <w:rsid w:val="007040D5"/>
    <w:rsid w:val="007050C2"/>
    <w:rsid w:val="00707008"/>
    <w:rsid w:val="007106D7"/>
    <w:rsid w:val="00710E5A"/>
    <w:rsid w:val="00714130"/>
    <w:rsid w:val="00716319"/>
    <w:rsid w:val="00722271"/>
    <w:rsid w:val="007227F1"/>
    <w:rsid w:val="007232A1"/>
    <w:rsid w:val="00724EF7"/>
    <w:rsid w:val="007263DF"/>
    <w:rsid w:val="007308F8"/>
    <w:rsid w:val="007317F5"/>
    <w:rsid w:val="0073463F"/>
    <w:rsid w:val="007358D3"/>
    <w:rsid w:val="00736259"/>
    <w:rsid w:val="00737351"/>
    <w:rsid w:val="00737798"/>
    <w:rsid w:val="00737C5E"/>
    <w:rsid w:val="0074036D"/>
    <w:rsid w:val="0074217E"/>
    <w:rsid w:val="007428D3"/>
    <w:rsid w:val="00743690"/>
    <w:rsid w:val="00743A55"/>
    <w:rsid w:val="007457CF"/>
    <w:rsid w:val="007465B8"/>
    <w:rsid w:val="00754185"/>
    <w:rsid w:val="0075478D"/>
    <w:rsid w:val="00754AAC"/>
    <w:rsid w:val="00754EA4"/>
    <w:rsid w:val="00762FFB"/>
    <w:rsid w:val="00763041"/>
    <w:rsid w:val="00764096"/>
    <w:rsid w:val="00764AED"/>
    <w:rsid w:val="00765432"/>
    <w:rsid w:val="00765A3D"/>
    <w:rsid w:val="007720D1"/>
    <w:rsid w:val="00774C9C"/>
    <w:rsid w:val="00776200"/>
    <w:rsid w:val="007770D4"/>
    <w:rsid w:val="00781671"/>
    <w:rsid w:val="00781AAD"/>
    <w:rsid w:val="00784B7C"/>
    <w:rsid w:val="00784D42"/>
    <w:rsid w:val="0078525C"/>
    <w:rsid w:val="007858BD"/>
    <w:rsid w:val="007877CF"/>
    <w:rsid w:val="00787A1A"/>
    <w:rsid w:val="007907ED"/>
    <w:rsid w:val="00790C63"/>
    <w:rsid w:val="007917D0"/>
    <w:rsid w:val="00794451"/>
    <w:rsid w:val="007945F3"/>
    <w:rsid w:val="0079519B"/>
    <w:rsid w:val="00796280"/>
    <w:rsid w:val="007971C3"/>
    <w:rsid w:val="00797549"/>
    <w:rsid w:val="00797DAD"/>
    <w:rsid w:val="007A0444"/>
    <w:rsid w:val="007A04DB"/>
    <w:rsid w:val="007A20C2"/>
    <w:rsid w:val="007A3304"/>
    <w:rsid w:val="007A3BFD"/>
    <w:rsid w:val="007A6083"/>
    <w:rsid w:val="007A7F49"/>
    <w:rsid w:val="007B2AF5"/>
    <w:rsid w:val="007B46BD"/>
    <w:rsid w:val="007B4AF1"/>
    <w:rsid w:val="007B5D53"/>
    <w:rsid w:val="007B66DB"/>
    <w:rsid w:val="007B6717"/>
    <w:rsid w:val="007B7582"/>
    <w:rsid w:val="007C0EDC"/>
    <w:rsid w:val="007C330C"/>
    <w:rsid w:val="007C7F25"/>
    <w:rsid w:val="007D07ED"/>
    <w:rsid w:val="007D0898"/>
    <w:rsid w:val="007D2B4B"/>
    <w:rsid w:val="007D3EAC"/>
    <w:rsid w:val="007D43CC"/>
    <w:rsid w:val="007D4A63"/>
    <w:rsid w:val="007D4F27"/>
    <w:rsid w:val="007D5358"/>
    <w:rsid w:val="007D6FD9"/>
    <w:rsid w:val="007E05B1"/>
    <w:rsid w:val="007E0DD3"/>
    <w:rsid w:val="007E1008"/>
    <w:rsid w:val="007E13D3"/>
    <w:rsid w:val="007E16B7"/>
    <w:rsid w:val="007E5033"/>
    <w:rsid w:val="007E52BF"/>
    <w:rsid w:val="007F6E08"/>
    <w:rsid w:val="007F745E"/>
    <w:rsid w:val="007F7AA9"/>
    <w:rsid w:val="00802A49"/>
    <w:rsid w:val="008031DF"/>
    <w:rsid w:val="00803D14"/>
    <w:rsid w:val="0080447F"/>
    <w:rsid w:val="00810B6A"/>
    <w:rsid w:val="008118F7"/>
    <w:rsid w:val="00812303"/>
    <w:rsid w:val="008124BF"/>
    <w:rsid w:val="0081276B"/>
    <w:rsid w:val="008134D8"/>
    <w:rsid w:val="00813965"/>
    <w:rsid w:val="008143FB"/>
    <w:rsid w:val="00814D26"/>
    <w:rsid w:val="00816104"/>
    <w:rsid w:val="008202FE"/>
    <w:rsid w:val="00820588"/>
    <w:rsid w:val="008221E6"/>
    <w:rsid w:val="0082265A"/>
    <w:rsid w:val="00823D38"/>
    <w:rsid w:val="00824B34"/>
    <w:rsid w:val="00830A10"/>
    <w:rsid w:val="008328D7"/>
    <w:rsid w:val="00833EB5"/>
    <w:rsid w:val="00834E35"/>
    <w:rsid w:val="008368CC"/>
    <w:rsid w:val="00836AFE"/>
    <w:rsid w:val="008406AD"/>
    <w:rsid w:val="008406E8"/>
    <w:rsid w:val="008456F6"/>
    <w:rsid w:val="00846F6B"/>
    <w:rsid w:val="008538A3"/>
    <w:rsid w:val="008542CF"/>
    <w:rsid w:val="00854BA1"/>
    <w:rsid w:val="008600B5"/>
    <w:rsid w:val="008644CB"/>
    <w:rsid w:val="0086776B"/>
    <w:rsid w:val="00872D76"/>
    <w:rsid w:val="0087375E"/>
    <w:rsid w:val="00873FAE"/>
    <w:rsid w:val="0087506C"/>
    <w:rsid w:val="008766C7"/>
    <w:rsid w:val="00876863"/>
    <w:rsid w:val="00876D73"/>
    <w:rsid w:val="008777F6"/>
    <w:rsid w:val="00880C21"/>
    <w:rsid w:val="00881F62"/>
    <w:rsid w:val="0088346B"/>
    <w:rsid w:val="00884421"/>
    <w:rsid w:val="00885C5F"/>
    <w:rsid w:val="00886A9D"/>
    <w:rsid w:val="00887552"/>
    <w:rsid w:val="00890250"/>
    <w:rsid w:val="00890607"/>
    <w:rsid w:val="00893B24"/>
    <w:rsid w:val="00893EE3"/>
    <w:rsid w:val="00894ADA"/>
    <w:rsid w:val="00895FDC"/>
    <w:rsid w:val="0089627C"/>
    <w:rsid w:val="008A070B"/>
    <w:rsid w:val="008A2413"/>
    <w:rsid w:val="008A2C1F"/>
    <w:rsid w:val="008A34DA"/>
    <w:rsid w:val="008A3C75"/>
    <w:rsid w:val="008A468C"/>
    <w:rsid w:val="008A47F0"/>
    <w:rsid w:val="008A5C8D"/>
    <w:rsid w:val="008A66F7"/>
    <w:rsid w:val="008A6CA7"/>
    <w:rsid w:val="008A75D2"/>
    <w:rsid w:val="008B0A10"/>
    <w:rsid w:val="008B0A41"/>
    <w:rsid w:val="008B0D3E"/>
    <w:rsid w:val="008B2E68"/>
    <w:rsid w:val="008B2F85"/>
    <w:rsid w:val="008B5152"/>
    <w:rsid w:val="008B5D3B"/>
    <w:rsid w:val="008B6285"/>
    <w:rsid w:val="008B72AD"/>
    <w:rsid w:val="008B73BC"/>
    <w:rsid w:val="008C1758"/>
    <w:rsid w:val="008C2B96"/>
    <w:rsid w:val="008C3B75"/>
    <w:rsid w:val="008C55B2"/>
    <w:rsid w:val="008C6869"/>
    <w:rsid w:val="008C68C5"/>
    <w:rsid w:val="008C7313"/>
    <w:rsid w:val="008D155C"/>
    <w:rsid w:val="008D2230"/>
    <w:rsid w:val="008D22D6"/>
    <w:rsid w:val="008D2E71"/>
    <w:rsid w:val="008D316E"/>
    <w:rsid w:val="008D31F7"/>
    <w:rsid w:val="008D3525"/>
    <w:rsid w:val="008D3D54"/>
    <w:rsid w:val="008D40ED"/>
    <w:rsid w:val="008D549D"/>
    <w:rsid w:val="008D67A1"/>
    <w:rsid w:val="008E02C2"/>
    <w:rsid w:val="008E3086"/>
    <w:rsid w:val="008E4853"/>
    <w:rsid w:val="008E5917"/>
    <w:rsid w:val="008E655C"/>
    <w:rsid w:val="008E6D0C"/>
    <w:rsid w:val="008E79A2"/>
    <w:rsid w:val="008F038B"/>
    <w:rsid w:val="008F0A27"/>
    <w:rsid w:val="008F0F9D"/>
    <w:rsid w:val="008F3C17"/>
    <w:rsid w:val="008F5BB9"/>
    <w:rsid w:val="008F5C8E"/>
    <w:rsid w:val="008F60AD"/>
    <w:rsid w:val="008F6232"/>
    <w:rsid w:val="008F65B5"/>
    <w:rsid w:val="008F7294"/>
    <w:rsid w:val="00901423"/>
    <w:rsid w:val="0090148F"/>
    <w:rsid w:val="009020A8"/>
    <w:rsid w:val="009023B9"/>
    <w:rsid w:val="00902F48"/>
    <w:rsid w:val="00904583"/>
    <w:rsid w:val="00906439"/>
    <w:rsid w:val="00907856"/>
    <w:rsid w:val="009078CB"/>
    <w:rsid w:val="0091046E"/>
    <w:rsid w:val="00910C56"/>
    <w:rsid w:val="00911581"/>
    <w:rsid w:val="00913D43"/>
    <w:rsid w:val="00917690"/>
    <w:rsid w:val="00920C4C"/>
    <w:rsid w:val="00921AD3"/>
    <w:rsid w:val="00922D84"/>
    <w:rsid w:val="00923B93"/>
    <w:rsid w:val="009249AE"/>
    <w:rsid w:val="00926805"/>
    <w:rsid w:val="009272F1"/>
    <w:rsid w:val="00927461"/>
    <w:rsid w:val="00933269"/>
    <w:rsid w:val="0093446E"/>
    <w:rsid w:val="00934BBF"/>
    <w:rsid w:val="00935A93"/>
    <w:rsid w:val="0093696F"/>
    <w:rsid w:val="009369B1"/>
    <w:rsid w:val="00937CA6"/>
    <w:rsid w:val="009401E9"/>
    <w:rsid w:val="00942460"/>
    <w:rsid w:val="00944CB6"/>
    <w:rsid w:val="00950B83"/>
    <w:rsid w:val="0095233D"/>
    <w:rsid w:val="00952E30"/>
    <w:rsid w:val="00953144"/>
    <w:rsid w:val="00953802"/>
    <w:rsid w:val="00953C9B"/>
    <w:rsid w:val="00955695"/>
    <w:rsid w:val="00955783"/>
    <w:rsid w:val="00955E70"/>
    <w:rsid w:val="00960198"/>
    <w:rsid w:val="00961B3C"/>
    <w:rsid w:val="00962A76"/>
    <w:rsid w:val="00964513"/>
    <w:rsid w:val="009663BE"/>
    <w:rsid w:val="00967E39"/>
    <w:rsid w:val="00970C17"/>
    <w:rsid w:val="00975F0A"/>
    <w:rsid w:val="009774E8"/>
    <w:rsid w:val="00980AB6"/>
    <w:rsid w:val="00980C40"/>
    <w:rsid w:val="009815D5"/>
    <w:rsid w:val="00983301"/>
    <w:rsid w:val="009836FA"/>
    <w:rsid w:val="00983A43"/>
    <w:rsid w:val="009857CB"/>
    <w:rsid w:val="00990251"/>
    <w:rsid w:val="009919FA"/>
    <w:rsid w:val="009920E2"/>
    <w:rsid w:val="009926E6"/>
    <w:rsid w:val="00994D44"/>
    <w:rsid w:val="00995442"/>
    <w:rsid w:val="00997CFE"/>
    <w:rsid w:val="009A112C"/>
    <w:rsid w:val="009A1CDD"/>
    <w:rsid w:val="009A363F"/>
    <w:rsid w:val="009A412D"/>
    <w:rsid w:val="009A46FF"/>
    <w:rsid w:val="009A4BBA"/>
    <w:rsid w:val="009A6CB1"/>
    <w:rsid w:val="009A74B7"/>
    <w:rsid w:val="009B1812"/>
    <w:rsid w:val="009B30A5"/>
    <w:rsid w:val="009B5C17"/>
    <w:rsid w:val="009B614F"/>
    <w:rsid w:val="009B6363"/>
    <w:rsid w:val="009B7A7A"/>
    <w:rsid w:val="009C1DF2"/>
    <w:rsid w:val="009C2167"/>
    <w:rsid w:val="009C2991"/>
    <w:rsid w:val="009C4E16"/>
    <w:rsid w:val="009C4E26"/>
    <w:rsid w:val="009C4F06"/>
    <w:rsid w:val="009C63B4"/>
    <w:rsid w:val="009C667D"/>
    <w:rsid w:val="009C72BD"/>
    <w:rsid w:val="009D0A35"/>
    <w:rsid w:val="009D1126"/>
    <w:rsid w:val="009D4601"/>
    <w:rsid w:val="009D652D"/>
    <w:rsid w:val="009D7928"/>
    <w:rsid w:val="009E519F"/>
    <w:rsid w:val="009E6E9C"/>
    <w:rsid w:val="009F1195"/>
    <w:rsid w:val="009F172F"/>
    <w:rsid w:val="009F1771"/>
    <w:rsid w:val="009F17F3"/>
    <w:rsid w:val="009F1B49"/>
    <w:rsid w:val="009F26CE"/>
    <w:rsid w:val="009F359A"/>
    <w:rsid w:val="009F6C5C"/>
    <w:rsid w:val="009F6D44"/>
    <w:rsid w:val="009F7657"/>
    <w:rsid w:val="009F77F6"/>
    <w:rsid w:val="00A027F6"/>
    <w:rsid w:val="00A036C4"/>
    <w:rsid w:val="00A048FB"/>
    <w:rsid w:val="00A0548B"/>
    <w:rsid w:val="00A05504"/>
    <w:rsid w:val="00A056BC"/>
    <w:rsid w:val="00A06392"/>
    <w:rsid w:val="00A06A38"/>
    <w:rsid w:val="00A06E0B"/>
    <w:rsid w:val="00A1002E"/>
    <w:rsid w:val="00A10FF4"/>
    <w:rsid w:val="00A123A0"/>
    <w:rsid w:val="00A1414D"/>
    <w:rsid w:val="00A1528F"/>
    <w:rsid w:val="00A161C3"/>
    <w:rsid w:val="00A2147D"/>
    <w:rsid w:val="00A234E5"/>
    <w:rsid w:val="00A24631"/>
    <w:rsid w:val="00A26470"/>
    <w:rsid w:val="00A271FA"/>
    <w:rsid w:val="00A30EE4"/>
    <w:rsid w:val="00A34129"/>
    <w:rsid w:val="00A3603A"/>
    <w:rsid w:val="00A365D1"/>
    <w:rsid w:val="00A40369"/>
    <w:rsid w:val="00A42E27"/>
    <w:rsid w:val="00A45296"/>
    <w:rsid w:val="00A45C56"/>
    <w:rsid w:val="00A46496"/>
    <w:rsid w:val="00A46C23"/>
    <w:rsid w:val="00A47F1F"/>
    <w:rsid w:val="00A50E41"/>
    <w:rsid w:val="00A51178"/>
    <w:rsid w:val="00A511E6"/>
    <w:rsid w:val="00A5149E"/>
    <w:rsid w:val="00A5209D"/>
    <w:rsid w:val="00A52FBC"/>
    <w:rsid w:val="00A53A2F"/>
    <w:rsid w:val="00A54CA4"/>
    <w:rsid w:val="00A55762"/>
    <w:rsid w:val="00A55E4B"/>
    <w:rsid w:val="00A5611B"/>
    <w:rsid w:val="00A56474"/>
    <w:rsid w:val="00A576C6"/>
    <w:rsid w:val="00A60006"/>
    <w:rsid w:val="00A6176C"/>
    <w:rsid w:val="00A61F9A"/>
    <w:rsid w:val="00A62DB1"/>
    <w:rsid w:val="00A634BF"/>
    <w:rsid w:val="00A65881"/>
    <w:rsid w:val="00A66037"/>
    <w:rsid w:val="00A705EB"/>
    <w:rsid w:val="00A70F0B"/>
    <w:rsid w:val="00A72650"/>
    <w:rsid w:val="00A732ED"/>
    <w:rsid w:val="00A74D7B"/>
    <w:rsid w:val="00A761B6"/>
    <w:rsid w:val="00A77AD2"/>
    <w:rsid w:val="00A80CDD"/>
    <w:rsid w:val="00A83DC5"/>
    <w:rsid w:val="00A84255"/>
    <w:rsid w:val="00A87AEB"/>
    <w:rsid w:val="00A968B6"/>
    <w:rsid w:val="00A96B66"/>
    <w:rsid w:val="00A96F3E"/>
    <w:rsid w:val="00AA0425"/>
    <w:rsid w:val="00AA314A"/>
    <w:rsid w:val="00AB0684"/>
    <w:rsid w:val="00AB3D2D"/>
    <w:rsid w:val="00AB7D7F"/>
    <w:rsid w:val="00AC0296"/>
    <w:rsid w:val="00AC03E5"/>
    <w:rsid w:val="00AC0475"/>
    <w:rsid w:val="00AC18B9"/>
    <w:rsid w:val="00AC2D5F"/>
    <w:rsid w:val="00AC526A"/>
    <w:rsid w:val="00AC5B1E"/>
    <w:rsid w:val="00AC7DFC"/>
    <w:rsid w:val="00AD0D90"/>
    <w:rsid w:val="00AD13C7"/>
    <w:rsid w:val="00AD1DD3"/>
    <w:rsid w:val="00AD2D54"/>
    <w:rsid w:val="00AD4135"/>
    <w:rsid w:val="00AD66D5"/>
    <w:rsid w:val="00AD6D34"/>
    <w:rsid w:val="00AD7DF8"/>
    <w:rsid w:val="00AE005B"/>
    <w:rsid w:val="00AE07F6"/>
    <w:rsid w:val="00AE0B51"/>
    <w:rsid w:val="00AE1022"/>
    <w:rsid w:val="00AE129E"/>
    <w:rsid w:val="00AE1439"/>
    <w:rsid w:val="00AE1741"/>
    <w:rsid w:val="00AE2A14"/>
    <w:rsid w:val="00AE3C43"/>
    <w:rsid w:val="00AE4A5B"/>
    <w:rsid w:val="00AE51A8"/>
    <w:rsid w:val="00AE715D"/>
    <w:rsid w:val="00AF0452"/>
    <w:rsid w:val="00AF42F8"/>
    <w:rsid w:val="00AF5525"/>
    <w:rsid w:val="00AF6EE9"/>
    <w:rsid w:val="00B012CE"/>
    <w:rsid w:val="00B0200B"/>
    <w:rsid w:val="00B02A43"/>
    <w:rsid w:val="00B046C2"/>
    <w:rsid w:val="00B103D6"/>
    <w:rsid w:val="00B10F14"/>
    <w:rsid w:val="00B10F8A"/>
    <w:rsid w:val="00B10FB0"/>
    <w:rsid w:val="00B126F9"/>
    <w:rsid w:val="00B129E3"/>
    <w:rsid w:val="00B148C7"/>
    <w:rsid w:val="00B14BF4"/>
    <w:rsid w:val="00B174E5"/>
    <w:rsid w:val="00B17CF7"/>
    <w:rsid w:val="00B207E4"/>
    <w:rsid w:val="00B20AB8"/>
    <w:rsid w:val="00B21FA1"/>
    <w:rsid w:val="00B2323E"/>
    <w:rsid w:val="00B23B22"/>
    <w:rsid w:val="00B247A5"/>
    <w:rsid w:val="00B25078"/>
    <w:rsid w:val="00B26DFA"/>
    <w:rsid w:val="00B31759"/>
    <w:rsid w:val="00B34F91"/>
    <w:rsid w:val="00B36124"/>
    <w:rsid w:val="00B37263"/>
    <w:rsid w:val="00B37FEC"/>
    <w:rsid w:val="00B40904"/>
    <w:rsid w:val="00B41E72"/>
    <w:rsid w:val="00B428C0"/>
    <w:rsid w:val="00B42A3F"/>
    <w:rsid w:val="00B446DF"/>
    <w:rsid w:val="00B46C2E"/>
    <w:rsid w:val="00B52910"/>
    <w:rsid w:val="00B52E6F"/>
    <w:rsid w:val="00B542B1"/>
    <w:rsid w:val="00B54343"/>
    <w:rsid w:val="00B56714"/>
    <w:rsid w:val="00B56EA4"/>
    <w:rsid w:val="00B57346"/>
    <w:rsid w:val="00B61961"/>
    <w:rsid w:val="00B62FEA"/>
    <w:rsid w:val="00B6403C"/>
    <w:rsid w:val="00B66525"/>
    <w:rsid w:val="00B66AED"/>
    <w:rsid w:val="00B67587"/>
    <w:rsid w:val="00B7048D"/>
    <w:rsid w:val="00B722C3"/>
    <w:rsid w:val="00B72CAE"/>
    <w:rsid w:val="00B72F17"/>
    <w:rsid w:val="00B744AD"/>
    <w:rsid w:val="00B75A1C"/>
    <w:rsid w:val="00B83F8C"/>
    <w:rsid w:val="00B84AE4"/>
    <w:rsid w:val="00B852CD"/>
    <w:rsid w:val="00B90536"/>
    <w:rsid w:val="00B90544"/>
    <w:rsid w:val="00B9130E"/>
    <w:rsid w:val="00B91DB5"/>
    <w:rsid w:val="00B92575"/>
    <w:rsid w:val="00B92A28"/>
    <w:rsid w:val="00B977A3"/>
    <w:rsid w:val="00B978F5"/>
    <w:rsid w:val="00B97BD5"/>
    <w:rsid w:val="00BA1C2F"/>
    <w:rsid w:val="00BA3A21"/>
    <w:rsid w:val="00BA4738"/>
    <w:rsid w:val="00BA63A2"/>
    <w:rsid w:val="00BA6CB0"/>
    <w:rsid w:val="00BB382D"/>
    <w:rsid w:val="00BB4C49"/>
    <w:rsid w:val="00BB4DAB"/>
    <w:rsid w:val="00BB6901"/>
    <w:rsid w:val="00BB7A40"/>
    <w:rsid w:val="00BC01A0"/>
    <w:rsid w:val="00BC034E"/>
    <w:rsid w:val="00BC110F"/>
    <w:rsid w:val="00BC1377"/>
    <w:rsid w:val="00BC1F94"/>
    <w:rsid w:val="00BC2628"/>
    <w:rsid w:val="00BC269F"/>
    <w:rsid w:val="00BC3551"/>
    <w:rsid w:val="00BC7DBE"/>
    <w:rsid w:val="00BD0A24"/>
    <w:rsid w:val="00BD391B"/>
    <w:rsid w:val="00BD3AE8"/>
    <w:rsid w:val="00BD4A5E"/>
    <w:rsid w:val="00BD510A"/>
    <w:rsid w:val="00BD73AF"/>
    <w:rsid w:val="00BE0480"/>
    <w:rsid w:val="00BE0A20"/>
    <w:rsid w:val="00BE14DE"/>
    <w:rsid w:val="00BE229C"/>
    <w:rsid w:val="00BF230C"/>
    <w:rsid w:val="00BF2409"/>
    <w:rsid w:val="00BF583B"/>
    <w:rsid w:val="00BF602F"/>
    <w:rsid w:val="00BF69A3"/>
    <w:rsid w:val="00BF6F60"/>
    <w:rsid w:val="00C017A3"/>
    <w:rsid w:val="00C019D5"/>
    <w:rsid w:val="00C01EE5"/>
    <w:rsid w:val="00C038EF"/>
    <w:rsid w:val="00C04881"/>
    <w:rsid w:val="00C049B0"/>
    <w:rsid w:val="00C055BF"/>
    <w:rsid w:val="00C05822"/>
    <w:rsid w:val="00C0701B"/>
    <w:rsid w:val="00C07220"/>
    <w:rsid w:val="00C10047"/>
    <w:rsid w:val="00C11258"/>
    <w:rsid w:val="00C11AB0"/>
    <w:rsid w:val="00C1268B"/>
    <w:rsid w:val="00C13D45"/>
    <w:rsid w:val="00C1516C"/>
    <w:rsid w:val="00C15347"/>
    <w:rsid w:val="00C1753D"/>
    <w:rsid w:val="00C1786E"/>
    <w:rsid w:val="00C20113"/>
    <w:rsid w:val="00C2147B"/>
    <w:rsid w:val="00C2168D"/>
    <w:rsid w:val="00C21E23"/>
    <w:rsid w:val="00C21FDB"/>
    <w:rsid w:val="00C22335"/>
    <w:rsid w:val="00C230A5"/>
    <w:rsid w:val="00C2343A"/>
    <w:rsid w:val="00C24848"/>
    <w:rsid w:val="00C25CA0"/>
    <w:rsid w:val="00C3094E"/>
    <w:rsid w:val="00C34995"/>
    <w:rsid w:val="00C371F8"/>
    <w:rsid w:val="00C41B6B"/>
    <w:rsid w:val="00C43B69"/>
    <w:rsid w:val="00C44A55"/>
    <w:rsid w:val="00C45C2E"/>
    <w:rsid w:val="00C51886"/>
    <w:rsid w:val="00C51FAE"/>
    <w:rsid w:val="00C542F5"/>
    <w:rsid w:val="00C544B4"/>
    <w:rsid w:val="00C54589"/>
    <w:rsid w:val="00C55065"/>
    <w:rsid w:val="00C55969"/>
    <w:rsid w:val="00C5621B"/>
    <w:rsid w:val="00C605FF"/>
    <w:rsid w:val="00C61DF9"/>
    <w:rsid w:val="00C6246A"/>
    <w:rsid w:val="00C62690"/>
    <w:rsid w:val="00C64DA7"/>
    <w:rsid w:val="00C64F29"/>
    <w:rsid w:val="00C70BCC"/>
    <w:rsid w:val="00C70E0B"/>
    <w:rsid w:val="00C716A0"/>
    <w:rsid w:val="00C73DA8"/>
    <w:rsid w:val="00C73ECF"/>
    <w:rsid w:val="00C74E83"/>
    <w:rsid w:val="00C76D5A"/>
    <w:rsid w:val="00C80B29"/>
    <w:rsid w:val="00C81E18"/>
    <w:rsid w:val="00C81F81"/>
    <w:rsid w:val="00C823D5"/>
    <w:rsid w:val="00C82429"/>
    <w:rsid w:val="00C84669"/>
    <w:rsid w:val="00C85633"/>
    <w:rsid w:val="00C936F3"/>
    <w:rsid w:val="00C941A9"/>
    <w:rsid w:val="00C957FC"/>
    <w:rsid w:val="00C960F3"/>
    <w:rsid w:val="00C978EF"/>
    <w:rsid w:val="00CA0011"/>
    <w:rsid w:val="00CA042E"/>
    <w:rsid w:val="00CA0DD8"/>
    <w:rsid w:val="00CA164A"/>
    <w:rsid w:val="00CA44ED"/>
    <w:rsid w:val="00CA6043"/>
    <w:rsid w:val="00CB0CFA"/>
    <w:rsid w:val="00CB20CA"/>
    <w:rsid w:val="00CB2CF5"/>
    <w:rsid w:val="00CB646B"/>
    <w:rsid w:val="00CB740C"/>
    <w:rsid w:val="00CC046C"/>
    <w:rsid w:val="00CC3FBE"/>
    <w:rsid w:val="00CC47DC"/>
    <w:rsid w:val="00CC5A07"/>
    <w:rsid w:val="00CC625B"/>
    <w:rsid w:val="00CD2730"/>
    <w:rsid w:val="00CD311C"/>
    <w:rsid w:val="00CD3A72"/>
    <w:rsid w:val="00CD5F40"/>
    <w:rsid w:val="00CE1399"/>
    <w:rsid w:val="00CE3802"/>
    <w:rsid w:val="00CE3FED"/>
    <w:rsid w:val="00CE437A"/>
    <w:rsid w:val="00CE5066"/>
    <w:rsid w:val="00CE6A1C"/>
    <w:rsid w:val="00CE6D43"/>
    <w:rsid w:val="00CF0A2F"/>
    <w:rsid w:val="00CF3752"/>
    <w:rsid w:val="00CF43AC"/>
    <w:rsid w:val="00CF496A"/>
    <w:rsid w:val="00CF5184"/>
    <w:rsid w:val="00CF5395"/>
    <w:rsid w:val="00CF71DA"/>
    <w:rsid w:val="00CF7F3A"/>
    <w:rsid w:val="00D04F73"/>
    <w:rsid w:val="00D05004"/>
    <w:rsid w:val="00D0786A"/>
    <w:rsid w:val="00D109C8"/>
    <w:rsid w:val="00D10A3C"/>
    <w:rsid w:val="00D11174"/>
    <w:rsid w:val="00D12C28"/>
    <w:rsid w:val="00D16CBC"/>
    <w:rsid w:val="00D2133E"/>
    <w:rsid w:val="00D2202F"/>
    <w:rsid w:val="00D224B6"/>
    <w:rsid w:val="00D231D2"/>
    <w:rsid w:val="00D237CF"/>
    <w:rsid w:val="00D246D9"/>
    <w:rsid w:val="00D25B59"/>
    <w:rsid w:val="00D25F13"/>
    <w:rsid w:val="00D26F54"/>
    <w:rsid w:val="00D30CDE"/>
    <w:rsid w:val="00D30EF9"/>
    <w:rsid w:val="00D3742E"/>
    <w:rsid w:val="00D37726"/>
    <w:rsid w:val="00D37B78"/>
    <w:rsid w:val="00D40066"/>
    <w:rsid w:val="00D416A2"/>
    <w:rsid w:val="00D436E0"/>
    <w:rsid w:val="00D43E8C"/>
    <w:rsid w:val="00D46814"/>
    <w:rsid w:val="00D46930"/>
    <w:rsid w:val="00D50AF9"/>
    <w:rsid w:val="00D51061"/>
    <w:rsid w:val="00D516D1"/>
    <w:rsid w:val="00D52E23"/>
    <w:rsid w:val="00D5318E"/>
    <w:rsid w:val="00D540BD"/>
    <w:rsid w:val="00D541CA"/>
    <w:rsid w:val="00D55D46"/>
    <w:rsid w:val="00D5788C"/>
    <w:rsid w:val="00D6198E"/>
    <w:rsid w:val="00D62ADE"/>
    <w:rsid w:val="00D62BC9"/>
    <w:rsid w:val="00D65E4D"/>
    <w:rsid w:val="00D67E28"/>
    <w:rsid w:val="00D7254A"/>
    <w:rsid w:val="00D73A90"/>
    <w:rsid w:val="00D74117"/>
    <w:rsid w:val="00D75355"/>
    <w:rsid w:val="00D77120"/>
    <w:rsid w:val="00D779C0"/>
    <w:rsid w:val="00D85074"/>
    <w:rsid w:val="00D86835"/>
    <w:rsid w:val="00D86974"/>
    <w:rsid w:val="00D86F85"/>
    <w:rsid w:val="00D87145"/>
    <w:rsid w:val="00D875DE"/>
    <w:rsid w:val="00D87607"/>
    <w:rsid w:val="00D87CDE"/>
    <w:rsid w:val="00D9029A"/>
    <w:rsid w:val="00D920B9"/>
    <w:rsid w:val="00D932BF"/>
    <w:rsid w:val="00D94237"/>
    <w:rsid w:val="00D951D7"/>
    <w:rsid w:val="00D96B53"/>
    <w:rsid w:val="00D96DFC"/>
    <w:rsid w:val="00DA05A4"/>
    <w:rsid w:val="00DA41C7"/>
    <w:rsid w:val="00DA4E10"/>
    <w:rsid w:val="00DA666F"/>
    <w:rsid w:val="00DA6A65"/>
    <w:rsid w:val="00DA6B9E"/>
    <w:rsid w:val="00DA786C"/>
    <w:rsid w:val="00DB09DE"/>
    <w:rsid w:val="00DB0FF7"/>
    <w:rsid w:val="00DB2570"/>
    <w:rsid w:val="00DB7A13"/>
    <w:rsid w:val="00DC1C1B"/>
    <w:rsid w:val="00DC1C95"/>
    <w:rsid w:val="00DC63F5"/>
    <w:rsid w:val="00DC6D7D"/>
    <w:rsid w:val="00DD0665"/>
    <w:rsid w:val="00DD10DA"/>
    <w:rsid w:val="00DD1932"/>
    <w:rsid w:val="00DD3D76"/>
    <w:rsid w:val="00DD59BF"/>
    <w:rsid w:val="00DD78BB"/>
    <w:rsid w:val="00DD7B02"/>
    <w:rsid w:val="00DE0558"/>
    <w:rsid w:val="00DE08E1"/>
    <w:rsid w:val="00DE19D7"/>
    <w:rsid w:val="00DE4BAE"/>
    <w:rsid w:val="00DE5B43"/>
    <w:rsid w:val="00DE5B66"/>
    <w:rsid w:val="00DE6C91"/>
    <w:rsid w:val="00DF0355"/>
    <w:rsid w:val="00DF11F6"/>
    <w:rsid w:val="00DF307D"/>
    <w:rsid w:val="00DF4240"/>
    <w:rsid w:val="00DF4678"/>
    <w:rsid w:val="00E00475"/>
    <w:rsid w:val="00E00C4A"/>
    <w:rsid w:val="00E01408"/>
    <w:rsid w:val="00E015C6"/>
    <w:rsid w:val="00E05B53"/>
    <w:rsid w:val="00E06397"/>
    <w:rsid w:val="00E07E06"/>
    <w:rsid w:val="00E116BE"/>
    <w:rsid w:val="00E11A06"/>
    <w:rsid w:val="00E12747"/>
    <w:rsid w:val="00E13051"/>
    <w:rsid w:val="00E14918"/>
    <w:rsid w:val="00E17892"/>
    <w:rsid w:val="00E22124"/>
    <w:rsid w:val="00E22DF2"/>
    <w:rsid w:val="00E23F54"/>
    <w:rsid w:val="00E24CD5"/>
    <w:rsid w:val="00E27B64"/>
    <w:rsid w:val="00E307EF"/>
    <w:rsid w:val="00E323EB"/>
    <w:rsid w:val="00E329AF"/>
    <w:rsid w:val="00E3469C"/>
    <w:rsid w:val="00E35890"/>
    <w:rsid w:val="00E358CB"/>
    <w:rsid w:val="00E35E42"/>
    <w:rsid w:val="00E36DEA"/>
    <w:rsid w:val="00E4102D"/>
    <w:rsid w:val="00E41419"/>
    <w:rsid w:val="00E438F4"/>
    <w:rsid w:val="00E45AB0"/>
    <w:rsid w:val="00E45E68"/>
    <w:rsid w:val="00E460F5"/>
    <w:rsid w:val="00E46501"/>
    <w:rsid w:val="00E47E14"/>
    <w:rsid w:val="00E509E9"/>
    <w:rsid w:val="00E527D3"/>
    <w:rsid w:val="00E52880"/>
    <w:rsid w:val="00E55F8F"/>
    <w:rsid w:val="00E572AC"/>
    <w:rsid w:val="00E5759F"/>
    <w:rsid w:val="00E57A01"/>
    <w:rsid w:val="00E6252D"/>
    <w:rsid w:val="00E62DA0"/>
    <w:rsid w:val="00E63302"/>
    <w:rsid w:val="00E63B54"/>
    <w:rsid w:val="00E64725"/>
    <w:rsid w:val="00E66010"/>
    <w:rsid w:val="00E67116"/>
    <w:rsid w:val="00E730E2"/>
    <w:rsid w:val="00E73194"/>
    <w:rsid w:val="00E73A3D"/>
    <w:rsid w:val="00E8107E"/>
    <w:rsid w:val="00E82265"/>
    <w:rsid w:val="00E82665"/>
    <w:rsid w:val="00E82E53"/>
    <w:rsid w:val="00E854CD"/>
    <w:rsid w:val="00E85CA0"/>
    <w:rsid w:val="00E85FB3"/>
    <w:rsid w:val="00E85FCE"/>
    <w:rsid w:val="00E87837"/>
    <w:rsid w:val="00E87F7C"/>
    <w:rsid w:val="00E91A87"/>
    <w:rsid w:val="00E92669"/>
    <w:rsid w:val="00E92786"/>
    <w:rsid w:val="00E92EA8"/>
    <w:rsid w:val="00E95C3F"/>
    <w:rsid w:val="00E96A0F"/>
    <w:rsid w:val="00E9791D"/>
    <w:rsid w:val="00E97CBE"/>
    <w:rsid w:val="00EA1FEC"/>
    <w:rsid w:val="00EA2EB4"/>
    <w:rsid w:val="00EA2EC5"/>
    <w:rsid w:val="00EA34E6"/>
    <w:rsid w:val="00EA4D5B"/>
    <w:rsid w:val="00EA6845"/>
    <w:rsid w:val="00EA772F"/>
    <w:rsid w:val="00EB31C1"/>
    <w:rsid w:val="00EB3EF2"/>
    <w:rsid w:val="00EB47C1"/>
    <w:rsid w:val="00EB7299"/>
    <w:rsid w:val="00EC5E80"/>
    <w:rsid w:val="00EC746F"/>
    <w:rsid w:val="00ED1E86"/>
    <w:rsid w:val="00ED3293"/>
    <w:rsid w:val="00ED3996"/>
    <w:rsid w:val="00ED62B8"/>
    <w:rsid w:val="00EE25D0"/>
    <w:rsid w:val="00EE2764"/>
    <w:rsid w:val="00EE68BE"/>
    <w:rsid w:val="00EE6A49"/>
    <w:rsid w:val="00EF0DD1"/>
    <w:rsid w:val="00EF31D6"/>
    <w:rsid w:val="00EF34DC"/>
    <w:rsid w:val="00EF356D"/>
    <w:rsid w:val="00EF4B30"/>
    <w:rsid w:val="00EF62F6"/>
    <w:rsid w:val="00EF7A60"/>
    <w:rsid w:val="00F000FB"/>
    <w:rsid w:val="00F01747"/>
    <w:rsid w:val="00F0226F"/>
    <w:rsid w:val="00F0236C"/>
    <w:rsid w:val="00F03405"/>
    <w:rsid w:val="00F0493B"/>
    <w:rsid w:val="00F06EAF"/>
    <w:rsid w:val="00F071E3"/>
    <w:rsid w:val="00F074D3"/>
    <w:rsid w:val="00F1271E"/>
    <w:rsid w:val="00F13325"/>
    <w:rsid w:val="00F138B0"/>
    <w:rsid w:val="00F13D3D"/>
    <w:rsid w:val="00F14CEF"/>
    <w:rsid w:val="00F20081"/>
    <w:rsid w:val="00F209EF"/>
    <w:rsid w:val="00F21CB7"/>
    <w:rsid w:val="00F22C64"/>
    <w:rsid w:val="00F22E1B"/>
    <w:rsid w:val="00F24019"/>
    <w:rsid w:val="00F245B0"/>
    <w:rsid w:val="00F24C82"/>
    <w:rsid w:val="00F24DDC"/>
    <w:rsid w:val="00F26DD8"/>
    <w:rsid w:val="00F276CC"/>
    <w:rsid w:val="00F3009F"/>
    <w:rsid w:val="00F303CA"/>
    <w:rsid w:val="00F30C75"/>
    <w:rsid w:val="00F3302C"/>
    <w:rsid w:val="00F33205"/>
    <w:rsid w:val="00F3500D"/>
    <w:rsid w:val="00F35CDE"/>
    <w:rsid w:val="00F36C36"/>
    <w:rsid w:val="00F42664"/>
    <w:rsid w:val="00F4266A"/>
    <w:rsid w:val="00F43D55"/>
    <w:rsid w:val="00F449DB"/>
    <w:rsid w:val="00F45924"/>
    <w:rsid w:val="00F45CB5"/>
    <w:rsid w:val="00F50294"/>
    <w:rsid w:val="00F51159"/>
    <w:rsid w:val="00F521FE"/>
    <w:rsid w:val="00F53374"/>
    <w:rsid w:val="00F541D5"/>
    <w:rsid w:val="00F546BC"/>
    <w:rsid w:val="00F5527B"/>
    <w:rsid w:val="00F55712"/>
    <w:rsid w:val="00F55AA4"/>
    <w:rsid w:val="00F57963"/>
    <w:rsid w:val="00F57A54"/>
    <w:rsid w:val="00F619E3"/>
    <w:rsid w:val="00F62AD9"/>
    <w:rsid w:val="00F630D4"/>
    <w:rsid w:val="00F65758"/>
    <w:rsid w:val="00F65BAE"/>
    <w:rsid w:val="00F66A87"/>
    <w:rsid w:val="00F66D8D"/>
    <w:rsid w:val="00F66F56"/>
    <w:rsid w:val="00F67660"/>
    <w:rsid w:val="00F720D2"/>
    <w:rsid w:val="00F72274"/>
    <w:rsid w:val="00F75979"/>
    <w:rsid w:val="00F767B9"/>
    <w:rsid w:val="00F778C3"/>
    <w:rsid w:val="00F80650"/>
    <w:rsid w:val="00F819D2"/>
    <w:rsid w:val="00F82012"/>
    <w:rsid w:val="00F828D7"/>
    <w:rsid w:val="00F8334F"/>
    <w:rsid w:val="00F92580"/>
    <w:rsid w:val="00F9270E"/>
    <w:rsid w:val="00F92E38"/>
    <w:rsid w:val="00F9302A"/>
    <w:rsid w:val="00F94420"/>
    <w:rsid w:val="00F97012"/>
    <w:rsid w:val="00F97102"/>
    <w:rsid w:val="00FA1CF3"/>
    <w:rsid w:val="00FA21DF"/>
    <w:rsid w:val="00FA2E9B"/>
    <w:rsid w:val="00FA302C"/>
    <w:rsid w:val="00FA526F"/>
    <w:rsid w:val="00FA5744"/>
    <w:rsid w:val="00FA5B00"/>
    <w:rsid w:val="00FA6D84"/>
    <w:rsid w:val="00FA6ED7"/>
    <w:rsid w:val="00FB0E5F"/>
    <w:rsid w:val="00FB1338"/>
    <w:rsid w:val="00FB141D"/>
    <w:rsid w:val="00FB238D"/>
    <w:rsid w:val="00FB2D48"/>
    <w:rsid w:val="00FB2F1E"/>
    <w:rsid w:val="00FB4909"/>
    <w:rsid w:val="00FB4AF3"/>
    <w:rsid w:val="00FB54DA"/>
    <w:rsid w:val="00FB59C6"/>
    <w:rsid w:val="00FB5F4D"/>
    <w:rsid w:val="00FB7396"/>
    <w:rsid w:val="00FB7466"/>
    <w:rsid w:val="00FB7590"/>
    <w:rsid w:val="00FB77AE"/>
    <w:rsid w:val="00FB7947"/>
    <w:rsid w:val="00FC047B"/>
    <w:rsid w:val="00FC1D63"/>
    <w:rsid w:val="00FC3108"/>
    <w:rsid w:val="00FC3506"/>
    <w:rsid w:val="00FC352B"/>
    <w:rsid w:val="00FC5B41"/>
    <w:rsid w:val="00FD1D8F"/>
    <w:rsid w:val="00FD217E"/>
    <w:rsid w:val="00FD2D9E"/>
    <w:rsid w:val="00FD5768"/>
    <w:rsid w:val="00FD798B"/>
    <w:rsid w:val="00FE109A"/>
    <w:rsid w:val="00FE1ED8"/>
    <w:rsid w:val="00FE252E"/>
    <w:rsid w:val="00FE3A2A"/>
    <w:rsid w:val="00FE57C3"/>
    <w:rsid w:val="00FE6FD1"/>
    <w:rsid w:val="00FF01DD"/>
    <w:rsid w:val="00FF028B"/>
    <w:rsid w:val="00FF10B9"/>
    <w:rsid w:val="00FF28DC"/>
    <w:rsid w:val="00FF3A71"/>
    <w:rsid w:val="00FF489A"/>
    <w:rsid w:val="00FF4EB5"/>
    <w:rsid w:val="00FF6AB7"/>
    <w:rsid w:val="00FF71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1844E0A7-0B85-4420-A717-FDAB2097A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0F5"/>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5671"/>
    <w:rPr>
      <w:color w:val="467886" w:themeColor="hyperlink"/>
      <w:u w:val="single"/>
    </w:rPr>
  </w:style>
  <w:style w:type="character" w:styleId="UnresolvedMention">
    <w:name w:val="Unresolved Mention"/>
    <w:basedOn w:val="DefaultParagraphFont"/>
    <w:uiPriority w:val="99"/>
    <w:semiHidden/>
    <w:unhideWhenUsed/>
    <w:rsid w:val="00375671"/>
    <w:rPr>
      <w:color w:val="605E5C"/>
      <w:shd w:val="clear" w:color="auto" w:fill="E1DFDD"/>
    </w:rPr>
  </w:style>
  <w:style w:type="character" w:styleId="PlaceholderText">
    <w:name w:val="Placeholder Text"/>
    <w:basedOn w:val="DefaultParagraphFont"/>
    <w:uiPriority w:val="99"/>
    <w:semiHidden/>
    <w:rsid w:val="007227F1"/>
    <w:rPr>
      <w:color w:val="666666"/>
    </w:rPr>
  </w:style>
  <w:style w:type="paragraph" w:styleId="NormalWeb">
    <w:name w:val="Normal (Web)"/>
    <w:basedOn w:val="Normal"/>
    <w:uiPriority w:val="99"/>
    <w:semiHidden/>
    <w:unhideWhenUsed/>
    <w:rsid w:val="007227F1"/>
    <w:rPr>
      <w:rFonts w:ascii="Times New Roman" w:hAnsi="Times New Roman" w:cs="Times New Roman"/>
      <w:sz w:val="24"/>
      <w:szCs w:val="24"/>
    </w:rPr>
  </w:style>
  <w:style w:type="paragraph" w:styleId="Revision">
    <w:name w:val="Revision"/>
    <w:hidden/>
    <w:uiPriority w:val="99"/>
    <w:semiHidden/>
    <w:rsid w:val="00C038E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gif"/><Relationship Id="rId13" Type="http://schemas.openxmlformats.org/officeDocument/2006/relationships/image" Target="media/image7.gif"/><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package" Target="embeddings/Microsoft_Word_Document.docx"/><Relationship Id="rId12" Type="http://schemas.openxmlformats.org/officeDocument/2006/relationships/image" Target="media/image6.gif"/><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gif"/><Relationship Id="rId5" Type="http://schemas.openxmlformats.org/officeDocument/2006/relationships/endnotes" Target="endnotes.xml"/><Relationship Id="rId15" Type="http://schemas.openxmlformats.org/officeDocument/2006/relationships/image" Target="media/image9.gif"/><Relationship Id="rId10" Type="http://schemas.openxmlformats.org/officeDocument/2006/relationships/image" Target="media/image4.gif"/><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3.gif"/><Relationship Id="rId14" Type="http://schemas.openxmlformats.org/officeDocument/2006/relationships/image" Target="media/image8.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59</TotalTime>
  <Pages>55</Pages>
  <Words>48940</Words>
  <Characters>278964</Characters>
  <Application>Microsoft Office Word</Application>
  <DocSecurity>0</DocSecurity>
  <Lines>2324</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cp:revision>
  <dcterms:created xsi:type="dcterms:W3CDTF">2025-01-29T19:14:00Z</dcterms:created>
  <dcterms:modified xsi:type="dcterms:W3CDTF">2025-10-3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XPeoAvO"/&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